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52031D" w14:textId="77777777" w:rsidR="00405E83" w:rsidRPr="006B521F" w:rsidRDefault="00405E83" w:rsidP="006B521F">
      <w:pPr>
        <w:spacing w:after="0"/>
        <w:ind w:left="0"/>
        <w:rPr>
          <w:i/>
          <w:color w:val="BFBFBF" w:themeColor="background1" w:themeShade="BF"/>
          <w:sz w:val="4"/>
          <w:szCs w:val="72"/>
        </w:rPr>
      </w:pPr>
    </w:p>
    <w:p w14:paraId="294E1A2C" w14:textId="7C32ECD0" w:rsidR="00B5382A" w:rsidRPr="0041529D" w:rsidRDefault="00B5382A" w:rsidP="0041529D">
      <w:pPr>
        <w:pStyle w:val="Title"/>
      </w:pPr>
      <w:r w:rsidRPr="0041529D">
        <w:t>South Carolina Spinal Cord Injury Research Fund</w:t>
      </w:r>
    </w:p>
    <w:p w14:paraId="344ECB06" w14:textId="2F4E53ED" w:rsidR="006B521F" w:rsidRPr="0041529D" w:rsidRDefault="006B521F" w:rsidP="0041529D">
      <w:pPr>
        <w:pStyle w:val="Title"/>
      </w:pPr>
      <w:r w:rsidRPr="0041529D">
        <w:t>F</w:t>
      </w:r>
      <w:r w:rsidR="00F637F9" w:rsidRPr="0041529D">
        <w:t>iscal Year</w:t>
      </w:r>
      <w:r w:rsidR="00597D9D" w:rsidRPr="0041529D">
        <w:t xml:space="preserve"> 202</w:t>
      </w:r>
      <w:r w:rsidR="00361C17">
        <w:t>3</w:t>
      </w:r>
      <w:r w:rsidR="005C252C" w:rsidRPr="0041529D">
        <w:t xml:space="preserve"> (FY</w:t>
      </w:r>
      <w:r w:rsidR="00597D9D" w:rsidRPr="0041529D">
        <w:t>2</w:t>
      </w:r>
      <w:r w:rsidR="00361C17">
        <w:t>3</w:t>
      </w:r>
      <w:r w:rsidR="00F637F9" w:rsidRPr="0041529D">
        <w:t>)</w:t>
      </w:r>
      <w:r w:rsidR="00F87979" w:rsidRPr="0041529D">
        <w:t xml:space="preserve"> </w:t>
      </w:r>
      <w:r w:rsidR="00811DC5" w:rsidRPr="0041529D">
        <w:t xml:space="preserve">Annual </w:t>
      </w:r>
      <w:r w:rsidR="00F87979" w:rsidRPr="0041529D">
        <w:t>Report</w:t>
      </w:r>
    </w:p>
    <w:p w14:paraId="4DCF7221" w14:textId="3734A1C3" w:rsidR="001B1FC2" w:rsidRPr="00FD6C34" w:rsidRDefault="0041529D" w:rsidP="00FD6C34">
      <w:pPr>
        <w:pStyle w:val="Heading1"/>
      </w:pPr>
      <w:r>
        <w:t xml:space="preserve">EXECUTIVE </w:t>
      </w:r>
      <w:r w:rsidRPr="00B53A6B">
        <w:t>SUMMARY</w:t>
      </w:r>
    </w:p>
    <w:p w14:paraId="2A5A4ABC" w14:textId="77777777" w:rsidR="001B1FC2" w:rsidRPr="00233FF0" w:rsidRDefault="001B1FC2" w:rsidP="00233FF0">
      <w:pPr>
        <w:spacing w:after="0"/>
        <w:ind w:left="0"/>
        <w:rPr>
          <w:b/>
          <w:sz w:val="32"/>
        </w:rPr>
      </w:pPr>
    </w:p>
    <w:p w14:paraId="64F1D39B" w14:textId="7B99A78B" w:rsidR="00831A0F" w:rsidRDefault="00292D65" w:rsidP="006B5743">
      <w:pPr>
        <w:spacing w:line="276" w:lineRule="auto"/>
        <w:ind w:left="0"/>
        <w:jc w:val="both"/>
      </w:pPr>
      <w:r>
        <w:t xml:space="preserve">Injury to the spinal cord can be irreversible and may cause permanent disability. </w:t>
      </w:r>
      <w:r w:rsidR="00831A0F" w:rsidRPr="00BF1C9D">
        <w:t xml:space="preserve">The consequences of </w:t>
      </w:r>
      <w:r>
        <w:t>spinal cord injury (</w:t>
      </w:r>
      <w:r w:rsidR="00831A0F" w:rsidRPr="00BF1C9D">
        <w:t>SCI</w:t>
      </w:r>
      <w:r>
        <w:t>) may</w:t>
      </w:r>
      <w:r w:rsidR="00831A0F" w:rsidRPr="00BF1C9D">
        <w:t xml:space="preserve"> include paralysis, loss of sensation, loss of control over movement and bodily functions, chronic pain, metabolic disorders, and complications such as uncontrolled blood pressure and infections. People with SCI may face extra demands due to the costs of medical care and rehabilitation and the absence of environmental support. Family members of peop</w:t>
      </w:r>
      <w:r w:rsidR="00831A0F">
        <w:t xml:space="preserve">le with SCI </w:t>
      </w:r>
      <w:r>
        <w:t xml:space="preserve">may </w:t>
      </w:r>
      <w:r w:rsidR="00831A0F">
        <w:t xml:space="preserve">also </w:t>
      </w:r>
      <w:r>
        <w:t xml:space="preserve">be </w:t>
      </w:r>
      <w:r w:rsidR="00831A0F">
        <w:t>affected.</w:t>
      </w:r>
    </w:p>
    <w:p w14:paraId="59401496" w14:textId="4AEAADF7" w:rsidR="00D64DBE" w:rsidRDefault="006B5743" w:rsidP="006B5743">
      <w:pPr>
        <w:spacing w:line="276" w:lineRule="auto"/>
        <w:ind w:left="0"/>
        <w:jc w:val="both"/>
      </w:pPr>
      <w:r w:rsidRPr="00CB63EE">
        <w:rPr>
          <w:noProof/>
          <w:color w:val="17365D" w:themeColor="text2" w:themeShade="BF"/>
          <w:lang w:eastAsia="en-US"/>
        </w:rPr>
        <w:drawing>
          <wp:anchor distT="0" distB="0" distL="114300" distR="114300" simplePos="0" relativeHeight="251693056" behindDoc="1" locked="0" layoutInCell="1" allowOverlap="1" wp14:anchorId="06B1450D" wp14:editId="330733EE">
            <wp:simplePos x="0" y="0"/>
            <wp:positionH relativeFrom="margin">
              <wp:posOffset>56160</wp:posOffset>
            </wp:positionH>
            <wp:positionV relativeFrom="page">
              <wp:posOffset>4032877</wp:posOffset>
            </wp:positionV>
            <wp:extent cx="740410" cy="2816225"/>
            <wp:effectExtent l="57150" t="57150" r="40640" b="41275"/>
            <wp:wrapTight wrapText="bothSides">
              <wp:wrapPolygon edited="0">
                <wp:start x="-1667" y="-438"/>
                <wp:lineTo x="-1667" y="21770"/>
                <wp:lineTo x="22230" y="21770"/>
                <wp:lineTo x="22230" y="-438"/>
                <wp:lineTo x="-1667" y="-438"/>
              </wp:wrapPolygon>
            </wp:wrapTight>
            <wp:docPr id="66" name="Picture 66" descr="SCIRF Logo of Grey Spinal Column on a Dark Blue and Grey background" title="SCIRF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rd Drive:Users:tomhigerd:Desktop:Cover Spine 07-09.t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65555"/>
                    <a:stretch/>
                  </pic:blipFill>
                  <pic:spPr bwMode="auto">
                    <a:xfrm>
                      <a:off x="0" y="0"/>
                      <a:ext cx="740410" cy="2816225"/>
                    </a:xfrm>
                    <a:prstGeom prst="rect">
                      <a:avLst/>
                    </a:prstGeom>
                    <a:noFill/>
                    <a:ln>
                      <a:noFill/>
                    </a:ln>
                    <a:scene3d>
                      <a:camera prst="orthographicFront">
                        <a:rot lat="0" lon="10799977" rev="0"/>
                      </a:camera>
                      <a:lightRig rig="threePt" dir="t"/>
                    </a:scene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5382A">
        <w:rPr>
          <w:noProof/>
          <w:lang w:eastAsia="en-US"/>
        </w:rPr>
        <w:t xml:space="preserve">The South Carolina Spinal Cord Injury Research Fund (SCIRF) was established by Amendment (Bill S54 44-38-510) of the SC Code ratified on July 20, 2000. The SCIRF is provided from a $100 surcharge on each Driving Under the Influence (DUI) conviction </w:t>
      </w:r>
      <w:r w:rsidR="00292D65">
        <w:rPr>
          <w:noProof/>
          <w:lang w:eastAsia="en-US"/>
        </w:rPr>
        <w:t xml:space="preserve">in </w:t>
      </w:r>
      <w:r w:rsidR="00B5382A">
        <w:rPr>
          <w:noProof/>
          <w:lang w:eastAsia="en-US"/>
        </w:rPr>
        <w:t xml:space="preserve">the state. </w:t>
      </w:r>
      <w:r w:rsidR="00292D65">
        <w:rPr>
          <w:noProof/>
          <w:lang w:eastAsia="en-US"/>
        </w:rPr>
        <w:t>Surcharges</w:t>
      </w:r>
      <w:r w:rsidR="00200AF7">
        <w:rPr>
          <w:noProof/>
          <w:lang w:eastAsia="en-US"/>
        </w:rPr>
        <w:t xml:space="preserve"> are used to finance </w:t>
      </w:r>
      <w:r w:rsidR="002908E8">
        <w:rPr>
          <w:noProof/>
          <w:lang w:eastAsia="en-US"/>
        </w:rPr>
        <w:t>SCI research in South Caro</w:t>
      </w:r>
      <w:r w:rsidR="00200AF7">
        <w:rPr>
          <w:noProof/>
          <w:lang w:eastAsia="en-US"/>
        </w:rPr>
        <w:t>lina as well as cover the basic operation costs</w:t>
      </w:r>
      <w:r w:rsidR="00292D65">
        <w:rPr>
          <w:noProof/>
          <w:lang w:eastAsia="en-US"/>
        </w:rPr>
        <w:t xml:space="preserve"> of the SCIRF</w:t>
      </w:r>
      <w:r w:rsidR="00200AF7">
        <w:rPr>
          <w:noProof/>
          <w:lang w:eastAsia="en-US"/>
        </w:rPr>
        <w:t xml:space="preserve">. The SCIRF is governed by a seven member Board of </w:t>
      </w:r>
      <w:r w:rsidR="002908E8">
        <w:rPr>
          <w:noProof/>
          <w:lang w:eastAsia="en-US"/>
        </w:rPr>
        <w:t>D</w:t>
      </w:r>
      <w:r w:rsidR="00200AF7">
        <w:rPr>
          <w:noProof/>
          <w:lang w:eastAsia="en-US"/>
        </w:rPr>
        <w:t>irectors (BOD) appointed by the Governor upon recommendation of the President of the Medical Univ</w:t>
      </w:r>
      <w:r w:rsidR="002908E8">
        <w:rPr>
          <w:noProof/>
          <w:lang w:eastAsia="en-US"/>
        </w:rPr>
        <w:t>ersity of South Carolina (MUSC) and is attached to MUSC for adminstrative purposes.</w:t>
      </w:r>
    </w:p>
    <w:p w14:paraId="3D6D44BA" w14:textId="7EE8FACE" w:rsidR="00831A0F" w:rsidRPr="00831A0F" w:rsidRDefault="00831A0F" w:rsidP="006B5743">
      <w:pPr>
        <w:spacing w:after="200" w:line="276" w:lineRule="auto"/>
        <w:ind w:left="0"/>
        <w:jc w:val="both"/>
        <w:rPr>
          <w:noProof/>
          <w:lang w:eastAsia="en-US"/>
        </w:rPr>
      </w:pPr>
      <w:r w:rsidRPr="00831A0F">
        <w:rPr>
          <w:noProof/>
          <w:lang w:eastAsia="en-US"/>
        </w:rPr>
        <w:t>The long-term goal of the SCIRF is to interrupt or reverse the process of such injuries, and improve the health and quality of life for residents of South Carolina who have an SCI.</w:t>
      </w:r>
      <w:r>
        <w:rPr>
          <w:noProof/>
          <w:lang w:eastAsia="en-US"/>
        </w:rPr>
        <w:t xml:space="preserve"> </w:t>
      </w:r>
      <w:r w:rsidR="00D251AA">
        <w:rPr>
          <w:noProof/>
          <w:lang w:eastAsia="en-US"/>
        </w:rPr>
        <w:t>This will reduce both the human and econmic cost of SCI for people in South Carolina.</w:t>
      </w:r>
      <w:bookmarkStart w:id="0" w:name="_Hlk140844469"/>
    </w:p>
    <w:bookmarkEnd w:id="0"/>
    <w:p w14:paraId="23F2652B" w14:textId="6C7C420C" w:rsidR="00836928" w:rsidRDefault="00B5382A" w:rsidP="006B5743">
      <w:pPr>
        <w:spacing w:after="200" w:line="276" w:lineRule="auto"/>
        <w:ind w:left="0"/>
        <w:jc w:val="both"/>
        <w:rPr>
          <w:noProof/>
          <w:lang w:eastAsia="en-US"/>
        </w:rPr>
      </w:pPr>
      <w:r>
        <w:rPr>
          <w:noProof/>
          <w:lang w:eastAsia="en-US"/>
        </w:rPr>
        <w:t xml:space="preserve">The SCIRF </w:t>
      </w:r>
      <w:r w:rsidR="002908E8">
        <w:rPr>
          <w:noProof/>
          <w:lang w:eastAsia="en-US"/>
        </w:rPr>
        <w:t>BOD</w:t>
      </w:r>
      <w:r>
        <w:rPr>
          <w:noProof/>
          <w:lang w:eastAsia="en-US"/>
        </w:rPr>
        <w:t xml:space="preserve"> is charged with prom</w:t>
      </w:r>
      <w:r w:rsidR="005353E4">
        <w:rPr>
          <w:noProof/>
          <w:lang w:eastAsia="en-US"/>
        </w:rPr>
        <w:t>o</w:t>
      </w:r>
      <w:r>
        <w:rPr>
          <w:noProof/>
          <w:lang w:eastAsia="en-US"/>
        </w:rPr>
        <w:t xml:space="preserve">ting research to develop better understanding of causes and effective treatment strategies for paralysis, sensory loss and other consequences of </w:t>
      </w:r>
      <w:r w:rsidR="00292D65">
        <w:rPr>
          <w:noProof/>
          <w:lang w:eastAsia="en-US"/>
        </w:rPr>
        <w:t>SCI</w:t>
      </w:r>
      <w:r>
        <w:rPr>
          <w:noProof/>
          <w:lang w:eastAsia="en-US"/>
        </w:rPr>
        <w:t xml:space="preserve"> and disease</w:t>
      </w:r>
      <w:r w:rsidR="00200AF7">
        <w:rPr>
          <w:noProof/>
          <w:lang w:eastAsia="en-US"/>
        </w:rPr>
        <w:t xml:space="preserve"> with </w:t>
      </w:r>
      <w:r w:rsidR="00292D65">
        <w:rPr>
          <w:noProof/>
          <w:lang w:eastAsia="en-US"/>
        </w:rPr>
        <w:t xml:space="preserve">a </w:t>
      </w:r>
      <w:r w:rsidR="00200AF7">
        <w:rPr>
          <w:noProof/>
          <w:lang w:eastAsia="en-US"/>
        </w:rPr>
        <w:t>primary objective of advancing knowledge of SCI repair and regeneration within the South Carolina research community by encouraging physicians and scientist</w:t>
      </w:r>
      <w:r w:rsidR="002908E8">
        <w:rPr>
          <w:noProof/>
          <w:lang w:eastAsia="en-US"/>
        </w:rPr>
        <w:t>s</w:t>
      </w:r>
      <w:r w:rsidR="00200AF7">
        <w:rPr>
          <w:noProof/>
          <w:lang w:eastAsia="en-US"/>
        </w:rPr>
        <w:t xml:space="preserve"> to apply expertise to the SCI field.</w:t>
      </w:r>
    </w:p>
    <w:p w14:paraId="251FF50B" w14:textId="3A1C4259" w:rsidR="005D4116" w:rsidRPr="00CB63EE" w:rsidRDefault="005D4116" w:rsidP="006B5743">
      <w:pPr>
        <w:spacing w:after="200" w:line="276" w:lineRule="auto"/>
        <w:ind w:left="0"/>
        <w:jc w:val="both"/>
      </w:pPr>
      <w:r w:rsidRPr="00CB63EE">
        <w:t xml:space="preserve">The BOD includes </w:t>
      </w:r>
      <w:r w:rsidR="00D64DBE">
        <w:t>two</w:t>
      </w:r>
      <w:r w:rsidR="00292D65" w:rsidRPr="00CB63EE">
        <w:t xml:space="preserve"> medical doctors specializing or significantly engaged in the treatment of SCI, </w:t>
      </w:r>
      <w:r w:rsidR="00D64DBE">
        <w:t>two</w:t>
      </w:r>
      <w:r w:rsidR="00292D65" w:rsidRPr="00CB63EE">
        <w:t xml:space="preserve"> people with </w:t>
      </w:r>
      <w:r w:rsidR="00292D65">
        <w:t xml:space="preserve">an </w:t>
      </w:r>
      <w:r w:rsidR="00292D65" w:rsidRPr="00CB63EE">
        <w:t>SCI or a family member with an SCI</w:t>
      </w:r>
      <w:r w:rsidR="00292D65">
        <w:t>,</w:t>
      </w:r>
      <w:r w:rsidR="00292D65" w:rsidRPr="00CB63EE">
        <w:t xml:space="preserve"> </w:t>
      </w:r>
      <w:r w:rsidR="00D64DBE">
        <w:t>two</w:t>
      </w:r>
      <w:r w:rsidRPr="00CB63EE">
        <w:t xml:space="preserve"> medical doctors from MUSC, and </w:t>
      </w:r>
      <w:r w:rsidR="00D64DBE">
        <w:t>one</w:t>
      </w:r>
      <w:r w:rsidRPr="00CB63EE">
        <w:t xml:space="preserve"> medical doctor at large who is a member of the S</w:t>
      </w:r>
      <w:r w:rsidR="005353E4">
        <w:t xml:space="preserve">outh </w:t>
      </w:r>
      <w:r w:rsidRPr="00CB63EE">
        <w:t>C</w:t>
      </w:r>
      <w:r w:rsidR="005353E4">
        <w:t>arolina</w:t>
      </w:r>
      <w:r w:rsidRPr="00CB63EE">
        <w:t xml:space="preserve"> Medical Association. </w:t>
      </w:r>
      <w:r>
        <w:t>The SCIRF has a full time Executive Director</w:t>
      </w:r>
      <w:r w:rsidR="005A0F66">
        <w:t>,</w:t>
      </w:r>
      <w:r>
        <w:t xml:space="preserve"> part time Scientific Director and </w:t>
      </w:r>
      <w:r w:rsidR="005A0F66">
        <w:t xml:space="preserve">part time </w:t>
      </w:r>
      <w:r>
        <w:t>Associate Scientific Director. Board</w:t>
      </w:r>
      <w:r w:rsidRPr="00CB63EE">
        <w:t xml:space="preserve"> meetings are held two times per year in </w:t>
      </w:r>
      <w:r w:rsidR="00633003">
        <w:t>various</w:t>
      </w:r>
      <w:r w:rsidRPr="00CB63EE">
        <w:t xml:space="preserve"> locations throughout South Carolina.</w:t>
      </w:r>
    </w:p>
    <w:p w14:paraId="56087957" w14:textId="44122377" w:rsidR="005D4116" w:rsidRPr="00FE2EAD" w:rsidRDefault="005D4116" w:rsidP="006B5743">
      <w:pPr>
        <w:spacing w:after="200" w:line="276" w:lineRule="auto"/>
        <w:ind w:left="0"/>
        <w:jc w:val="both"/>
        <w:rPr>
          <w:noProof/>
          <w:lang w:eastAsia="en-US"/>
        </w:rPr>
      </w:pPr>
      <w:r w:rsidRPr="008C7DA5">
        <w:rPr>
          <w:noProof/>
          <w:lang w:eastAsia="en-US"/>
        </w:rPr>
        <w:t xml:space="preserve">The SCIRF BOD </w:t>
      </w:r>
      <w:r w:rsidR="00F637F9" w:rsidRPr="008C7DA5">
        <w:rPr>
          <w:noProof/>
          <w:lang w:eastAsia="en-US"/>
        </w:rPr>
        <w:t>had</w:t>
      </w:r>
      <w:r w:rsidR="00F34770" w:rsidRPr="008C7DA5">
        <w:rPr>
          <w:noProof/>
          <w:lang w:eastAsia="en-US"/>
        </w:rPr>
        <w:t xml:space="preserve"> </w:t>
      </w:r>
      <w:r w:rsidR="00FE2EAD" w:rsidRPr="00870BE1">
        <w:rPr>
          <w:noProof/>
          <w:lang w:eastAsia="en-US"/>
        </w:rPr>
        <w:t>seven</w:t>
      </w:r>
      <w:r w:rsidR="00F637F9" w:rsidRPr="008C7DA5">
        <w:rPr>
          <w:noProof/>
          <w:lang w:eastAsia="en-US"/>
        </w:rPr>
        <w:t xml:space="preserve"> open</w:t>
      </w:r>
      <w:r w:rsidR="00F34770" w:rsidRPr="008C7DA5">
        <w:rPr>
          <w:noProof/>
          <w:lang w:eastAsia="en-US"/>
        </w:rPr>
        <w:t xml:space="preserve"> </w:t>
      </w:r>
      <w:r w:rsidRPr="008C7DA5">
        <w:rPr>
          <w:noProof/>
          <w:lang w:eastAsia="en-US"/>
        </w:rPr>
        <w:t xml:space="preserve">Requests for Proposals (RFPs) in order to solicit proposals from physicians, scientists and researchers throughout the state related to Primary Research, Pilot </w:t>
      </w:r>
      <w:r w:rsidR="00D251AA">
        <w:rPr>
          <w:noProof/>
          <w:lang w:eastAsia="en-US"/>
        </w:rPr>
        <w:t>Research</w:t>
      </w:r>
      <w:r w:rsidRPr="008C7DA5">
        <w:rPr>
          <w:noProof/>
          <w:lang w:eastAsia="en-US"/>
        </w:rPr>
        <w:t xml:space="preserve">, Student Research Internship, Bridge </w:t>
      </w:r>
      <w:r w:rsidR="00D251AA">
        <w:rPr>
          <w:noProof/>
          <w:lang w:eastAsia="en-US"/>
        </w:rPr>
        <w:t>Support</w:t>
      </w:r>
      <w:r w:rsidRPr="008C7DA5">
        <w:rPr>
          <w:noProof/>
          <w:lang w:eastAsia="en-US"/>
        </w:rPr>
        <w:t>, Recruitment/Seed</w:t>
      </w:r>
      <w:r w:rsidR="00FE2EAD" w:rsidRPr="008C7DA5">
        <w:rPr>
          <w:noProof/>
          <w:lang w:eastAsia="en-US"/>
        </w:rPr>
        <w:t xml:space="preserve"> </w:t>
      </w:r>
      <w:r w:rsidR="00D251AA">
        <w:rPr>
          <w:noProof/>
          <w:lang w:eastAsia="en-US"/>
        </w:rPr>
        <w:t>Support</w:t>
      </w:r>
      <w:r w:rsidR="00FE2EAD" w:rsidRPr="008C7DA5">
        <w:rPr>
          <w:noProof/>
          <w:lang w:eastAsia="en-US"/>
        </w:rPr>
        <w:t>, Postdoctoral Research,</w:t>
      </w:r>
      <w:r w:rsidR="00F34770" w:rsidRPr="008C7DA5">
        <w:rPr>
          <w:noProof/>
          <w:lang w:eastAsia="en-US"/>
        </w:rPr>
        <w:t xml:space="preserve"> and Conference/Education</w:t>
      </w:r>
      <w:r w:rsidR="005A0F66" w:rsidRPr="008C7DA5">
        <w:rPr>
          <w:noProof/>
          <w:lang w:eastAsia="en-US"/>
        </w:rPr>
        <w:t>/</w:t>
      </w:r>
      <w:r w:rsidR="00F34770" w:rsidRPr="008C7DA5">
        <w:rPr>
          <w:noProof/>
          <w:lang w:eastAsia="en-US"/>
        </w:rPr>
        <w:t>Training</w:t>
      </w:r>
      <w:r w:rsidRPr="008C7DA5">
        <w:rPr>
          <w:noProof/>
          <w:lang w:eastAsia="en-US"/>
        </w:rPr>
        <w:t xml:space="preserve">. </w:t>
      </w:r>
      <w:r w:rsidR="00F34770" w:rsidRPr="008C7DA5">
        <w:rPr>
          <w:noProof/>
          <w:lang w:eastAsia="en-US"/>
        </w:rPr>
        <w:t>All RFP details can be found</w:t>
      </w:r>
      <w:r w:rsidR="00C31760" w:rsidRPr="008C7DA5">
        <w:rPr>
          <w:noProof/>
          <w:lang w:eastAsia="en-US"/>
        </w:rPr>
        <w:t xml:space="preserve"> on the </w:t>
      </w:r>
      <w:hyperlink r:id="rId9" w:tooltip="Link to SCIRF website - Requests for Proposals" w:history="1">
        <w:r w:rsidR="00717517">
          <w:rPr>
            <w:rStyle w:val="Hyperlink"/>
            <w:noProof/>
            <w:lang w:eastAsia="en-US"/>
          </w:rPr>
          <w:t>SCIRF Website</w:t>
        </w:r>
      </w:hyperlink>
      <w:r w:rsidR="00C31760" w:rsidRPr="008C7DA5">
        <w:rPr>
          <w:noProof/>
          <w:lang w:eastAsia="en-US"/>
        </w:rPr>
        <w:t>.</w:t>
      </w:r>
    </w:p>
    <w:p w14:paraId="1E23F059" w14:textId="6F5E23ED" w:rsidR="0062792F" w:rsidRPr="00D916C0" w:rsidRDefault="00200AF7" w:rsidP="006B5743">
      <w:pPr>
        <w:spacing w:after="200" w:line="276" w:lineRule="auto"/>
        <w:ind w:left="0"/>
        <w:jc w:val="both"/>
        <w:rPr>
          <w:noProof/>
          <w:lang w:eastAsia="en-US"/>
        </w:rPr>
      </w:pPr>
      <w:r w:rsidRPr="00D916C0">
        <w:rPr>
          <w:noProof/>
          <w:lang w:eastAsia="en-US"/>
        </w:rPr>
        <w:t xml:space="preserve">The SCIRF </w:t>
      </w:r>
      <w:r w:rsidR="0062792F" w:rsidRPr="00D916C0">
        <w:rPr>
          <w:noProof/>
          <w:lang w:eastAsia="en-US"/>
        </w:rPr>
        <w:t>made</w:t>
      </w:r>
      <w:r w:rsidR="008C7DA5" w:rsidRPr="00D916C0">
        <w:rPr>
          <w:noProof/>
          <w:lang w:eastAsia="en-US"/>
        </w:rPr>
        <w:t xml:space="preserve"> </w:t>
      </w:r>
      <w:r w:rsidR="00D916C0" w:rsidRPr="00D916C0">
        <w:rPr>
          <w:noProof/>
          <w:lang w:eastAsia="en-US"/>
        </w:rPr>
        <w:t>five</w:t>
      </w:r>
      <w:r w:rsidR="008C7DA5" w:rsidRPr="00D916C0">
        <w:rPr>
          <w:noProof/>
          <w:lang w:eastAsia="en-US"/>
        </w:rPr>
        <w:t xml:space="preserve"> award</w:t>
      </w:r>
      <w:r w:rsidR="007244DE" w:rsidRPr="00D916C0">
        <w:rPr>
          <w:noProof/>
          <w:lang w:eastAsia="en-US"/>
        </w:rPr>
        <w:t>s</w:t>
      </w:r>
      <w:r w:rsidR="008C7DA5" w:rsidRPr="00D916C0">
        <w:rPr>
          <w:noProof/>
          <w:lang w:eastAsia="en-US"/>
        </w:rPr>
        <w:t xml:space="preserve"> in FY</w:t>
      </w:r>
      <w:r w:rsidR="003177D8" w:rsidRPr="00D916C0">
        <w:rPr>
          <w:noProof/>
          <w:lang w:eastAsia="en-US"/>
        </w:rPr>
        <w:t>2</w:t>
      </w:r>
      <w:r w:rsidR="00D916C0" w:rsidRPr="00D916C0">
        <w:rPr>
          <w:noProof/>
          <w:lang w:eastAsia="en-US"/>
        </w:rPr>
        <w:t>3</w:t>
      </w:r>
      <w:r w:rsidR="004B60A9" w:rsidRPr="00D916C0">
        <w:rPr>
          <w:noProof/>
          <w:lang w:eastAsia="en-US"/>
        </w:rPr>
        <w:t xml:space="preserve"> (</w:t>
      </w:r>
      <w:r w:rsidR="00D64DBE">
        <w:rPr>
          <w:noProof/>
          <w:lang w:eastAsia="en-US"/>
        </w:rPr>
        <w:t>two</w:t>
      </w:r>
      <w:r w:rsidR="00D916C0">
        <w:rPr>
          <w:noProof/>
          <w:lang w:eastAsia="en-US"/>
        </w:rPr>
        <w:t xml:space="preserve"> awards begin</w:t>
      </w:r>
      <w:r w:rsidR="00D916C0" w:rsidRPr="00D916C0">
        <w:rPr>
          <w:noProof/>
          <w:lang w:eastAsia="en-US"/>
        </w:rPr>
        <w:t xml:space="preserve"> in FY24</w:t>
      </w:r>
      <w:r w:rsidR="004B60A9" w:rsidRPr="00D916C0">
        <w:rPr>
          <w:noProof/>
          <w:lang w:eastAsia="en-US"/>
        </w:rPr>
        <w:t>)</w:t>
      </w:r>
      <w:r w:rsidR="003177D8" w:rsidRPr="00D916C0">
        <w:rPr>
          <w:noProof/>
          <w:lang w:eastAsia="en-US"/>
        </w:rPr>
        <w:t xml:space="preserve"> and </w:t>
      </w:r>
      <w:r w:rsidR="00D64DBE">
        <w:rPr>
          <w:noProof/>
          <w:lang w:eastAsia="en-US"/>
        </w:rPr>
        <w:t>one</w:t>
      </w:r>
      <w:r w:rsidR="003177D8" w:rsidRPr="00D916C0">
        <w:rPr>
          <w:noProof/>
          <w:lang w:eastAsia="en-US"/>
        </w:rPr>
        <w:t xml:space="preserve"> no cost extension</w:t>
      </w:r>
      <w:r w:rsidR="0062792F" w:rsidRPr="00D916C0">
        <w:rPr>
          <w:noProof/>
          <w:lang w:eastAsia="en-US"/>
        </w:rPr>
        <w:t xml:space="preserve">. </w:t>
      </w:r>
      <w:r w:rsidR="00D916C0" w:rsidRPr="00D916C0">
        <w:rPr>
          <w:noProof/>
          <w:lang w:eastAsia="en-US"/>
        </w:rPr>
        <w:t>Two</w:t>
      </w:r>
      <w:r w:rsidR="0062792F" w:rsidRPr="00D916C0">
        <w:rPr>
          <w:noProof/>
          <w:lang w:eastAsia="en-US"/>
        </w:rPr>
        <w:t xml:space="preserve"> of our grantees concluded their work in FY</w:t>
      </w:r>
      <w:r w:rsidR="003177D8" w:rsidRPr="00D916C0">
        <w:rPr>
          <w:noProof/>
          <w:lang w:eastAsia="en-US"/>
        </w:rPr>
        <w:t>2</w:t>
      </w:r>
      <w:r w:rsidR="00D916C0" w:rsidRPr="00D916C0">
        <w:rPr>
          <w:noProof/>
          <w:lang w:eastAsia="en-US"/>
        </w:rPr>
        <w:t>3</w:t>
      </w:r>
      <w:r w:rsidR="00AE7BF1" w:rsidRPr="00D916C0">
        <w:rPr>
          <w:noProof/>
          <w:lang w:eastAsia="en-US"/>
        </w:rPr>
        <w:t xml:space="preserve"> </w:t>
      </w:r>
      <w:r w:rsidR="0062792F" w:rsidRPr="00D916C0">
        <w:rPr>
          <w:noProof/>
          <w:lang w:eastAsia="en-US"/>
        </w:rPr>
        <w:t xml:space="preserve">. As of </w:t>
      </w:r>
      <w:r w:rsidR="00F637F9" w:rsidRPr="00D916C0">
        <w:rPr>
          <w:noProof/>
          <w:lang w:eastAsia="en-US"/>
        </w:rPr>
        <w:t>the end of FY</w:t>
      </w:r>
      <w:r w:rsidR="003177D8" w:rsidRPr="00D916C0">
        <w:rPr>
          <w:noProof/>
          <w:lang w:eastAsia="en-US"/>
        </w:rPr>
        <w:t>2</w:t>
      </w:r>
      <w:r w:rsidR="00D916C0" w:rsidRPr="00D916C0">
        <w:rPr>
          <w:noProof/>
          <w:lang w:eastAsia="en-US"/>
        </w:rPr>
        <w:t>3</w:t>
      </w:r>
      <w:r w:rsidR="0062792F" w:rsidRPr="00D916C0">
        <w:rPr>
          <w:noProof/>
          <w:lang w:eastAsia="en-US"/>
        </w:rPr>
        <w:t xml:space="preserve"> we </w:t>
      </w:r>
      <w:r w:rsidR="003177D8" w:rsidRPr="00D916C0">
        <w:rPr>
          <w:noProof/>
          <w:lang w:eastAsia="en-US"/>
        </w:rPr>
        <w:t>had</w:t>
      </w:r>
      <w:r w:rsidR="0062792F" w:rsidRPr="00D916C0">
        <w:rPr>
          <w:noProof/>
          <w:lang w:eastAsia="en-US"/>
        </w:rPr>
        <w:t xml:space="preserve"> </w:t>
      </w:r>
      <w:r w:rsidR="00D916C0" w:rsidRPr="00D916C0">
        <w:rPr>
          <w:noProof/>
          <w:lang w:eastAsia="en-US"/>
        </w:rPr>
        <w:t>seven</w:t>
      </w:r>
      <w:r w:rsidR="0062792F" w:rsidRPr="00D916C0">
        <w:rPr>
          <w:noProof/>
          <w:lang w:eastAsia="en-US"/>
        </w:rPr>
        <w:t xml:space="preserve"> active grantees in</w:t>
      </w:r>
      <w:r w:rsidR="00A30761" w:rsidRPr="00D916C0">
        <w:rPr>
          <w:noProof/>
          <w:lang w:eastAsia="en-US"/>
        </w:rPr>
        <w:t>cluding</w:t>
      </w:r>
      <w:r w:rsidR="0062792F" w:rsidRPr="00D916C0">
        <w:rPr>
          <w:noProof/>
          <w:lang w:eastAsia="en-US"/>
        </w:rPr>
        <w:t xml:space="preserve"> our Administrative and Research Cores.</w:t>
      </w:r>
    </w:p>
    <w:p w14:paraId="3D9DA44F" w14:textId="22689BB6" w:rsidR="00D64DBE" w:rsidRPr="00D64DBE" w:rsidRDefault="00EC76AD" w:rsidP="006B5743">
      <w:pPr>
        <w:spacing w:after="200" w:line="276" w:lineRule="auto"/>
        <w:ind w:left="0"/>
        <w:jc w:val="both"/>
      </w:pPr>
      <w:r w:rsidRPr="00D64DBE">
        <w:lastRenderedPageBreak/>
        <w:t>The SCIRF supports a variety of research activities that include basic science, clinical, epidemiologic, rehabilitative, and translational studies. Examples of the range of research include:  1) “bench science” to identify injury and recovery mechanisms 2) animal interventions that can be translated into 3) clinical trials in humans. Before clinical trials in humans 4) participant identification must occur as well as 5) a more complete understanding of health care access</w:t>
      </w:r>
      <w:r w:rsidR="007F1B56" w:rsidRPr="00D64DBE">
        <w:t xml:space="preserve"> and health outcomes after SCI.</w:t>
      </w:r>
    </w:p>
    <w:p w14:paraId="63C855D4" w14:textId="09953EFA" w:rsidR="00EC76AD" w:rsidRPr="00D64DBE" w:rsidRDefault="00D251AA" w:rsidP="006B5743">
      <w:pPr>
        <w:spacing w:after="200" w:line="276" w:lineRule="auto"/>
        <w:ind w:left="0"/>
        <w:jc w:val="both"/>
      </w:pPr>
      <w:r w:rsidRPr="00D64DBE">
        <w:t>We support these multiple types of research to improve the lives of people with SCI, while concurrently creating opportunities for investigators within the state of South Carolina to successfully compete for larger federal grants that both bring new money into the state and advance knowledge used to help people with SCI.</w:t>
      </w:r>
    </w:p>
    <w:p w14:paraId="26C1532A" w14:textId="4977CD67" w:rsidR="00C131A4" w:rsidRPr="00D64DBE" w:rsidRDefault="006557B5" w:rsidP="006B5743">
      <w:pPr>
        <w:spacing w:after="200" w:line="276" w:lineRule="auto"/>
        <w:ind w:left="0"/>
        <w:jc w:val="both"/>
      </w:pPr>
      <w:r w:rsidRPr="00D916C0">
        <w:t>The SCIRF income derived from the DUI surcharge is collected monthly.</w:t>
      </w:r>
      <w:r w:rsidR="0062792F" w:rsidRPr="00D916C0">
        <w:t xml:space="preserve"> </w:t>
      </w:r>
      <w:r w:rsidR="00D64DBE">
        <w:t>C</w:t>
      </w:r>
      <w:r w:rsidR="0062792F" w:rsidRPr="00D916C0">
        <w:t>ollections for FY</w:t>
      </w:r>
      <w:r w:rsidR="00B53A6B" w:rsidRPr="00D916C0">
        <w:t>2</w:t>
      </w:r>
      <w:r w:rsidR="00D916C0" w:rsidRPr="00D916C0">
        <w:t>3</w:t>
      </w:r>
      <w:r w:rsidR="0062792F" w:rsidRPr="00D916C0">
        <w:t xml:space="preserve"> </w:t>
      </w:r>
      <w:r w:rsidR="0062792F" w:rsidRPr="00D64DBE">
        <w:t>were $</w:t>
      </w:r>
      <w:r w:rsidR="00D64DBE" w:rsidRPr="00D64DBE">
        <w:t>530,050.67</w:t>
      </w:r>
      <w:r w:rsidR="0062792F" w:rsidRPr="00D64DBE">
        <w:t xml:space="preserve"> with an average monthly collection of $</w:t>
      </w:r>
      <w:r w:rsidR="00D64DBE" w:rsidRPr="00D64DBE">
        <w:t>44,170.89</w:t>
      </w:r>
      <w:r w:rsidR="00C131A4" w:rsidRPr="00D64DBE">
        <w:t>.</w:t>
      </w:r>
    </w:p>
    <w:p w14:paraId="615A407A" w14:textId="5735E3C8" w:rsidR="00D90970" w:rsidRPr="00C31760" w:rsidRDefault="00C31760" w:rsidP="006B5743">
      <w:pPr>
        <w:spacing w:after="200" w:line="276" w:lineRule="auto"/>
        <w:ind w:left="0"/>
        <w:jc w:val="both"/>
        <w:rPr>
          <w:noProof/>
          <w:lang w:eastAsia="en-US"/>
        </w:rPr>
      </w:pPr>
      <w:r w:rsidRPr="00361C17">
        <w:t>We look forward to the upcoming</w:t>
      </w:r>
      <w:r w:rsidRPr="00361C17">
        <w:rPr>
          <w:noProof/>
          <w:lang w:eastAsia="en-US"/>
        </w:rPr>
        <w:t xml:space="preserve"> year and are</w:t>
      </w:r>
      <w:r w:rsidR="00597D9D" w:rsidRPr="00361C17">
        <w:rPr>
          <w:noProof/>
          <w:lang w:eastAsia="en-US"/>
        </w:rPr>
        <w:t xml:space="preserve"> pleased to present this FY2</w:t>
      </w:r>
      <w:r w:rsidR="00361C17" w:rsidRPr="00361C17">
        <w:rPr>
          <w:noProof/>
          <w:lang w:eastAsia="en-US"/>
        </w:rPr>
        <w:t>3</w:t>
      </w:r>
      <w:r w:rsidRPr="00361C17">
        <w:rPr>
          <w:noProof/>
          <w:lang w:eastAsia="en-US"/>
        </w:rPr>
        <w:t xml:space="preserve"> Annual Report.</w:t>
      </w:r>
    </w:p>
    <w:p w14:paraId="5E686DB2" w14:textId="77777777" w:rsidR="006B521F" w:rsidRDefault="006B521F">
      <w:pPr>
        <w:spacing w:after="200" w:line="276" w:lineRule="auto"/>
        <w:ind w:left="0"/>
        <w:rPr>
          <w:noProof/>
          <w:lang w:eastAsia="en-US"/>
        </w:rPr>
      </w:pPr>
    </w:p>
    <w:p w14:paraId="1A77308E" w14:textId="77777777" w:rsidR="00CB159A" w:rsidRDefault="00CB159A">
      <w:pPr>
        <w:spacing w:after="200" w:line="276" w:lineRule="auto"/>
        <w:ind w:left="0"/>
        <w:rPr>
          <w:noProof/>
          <w:lang w:eastAsia="en-US"/>
        </w:rPr>
      </w:pPr>
    </w:p>
    <w:p w14:paraId="698E8609" w14:textId="14A399BD" w:rsidR="0032429B" w:rsidRDefault="0032429B">
      <w:pPr>
        <w:spacing w:after="200" w:line="276" w:lineRule="auto"/>
        <w:ind w:left="0"/>
        <w:rPr>
          <w:noProof/>
          <w:lang w:eastAsia="en-US"/>
        </w:rPr>
      </w:pPr>
    </w:p>
    <w:p w14:paraId="634DAEC4" w14:textId="36367D81" w:rsidR="00FD6C34" w:rsidRDefault="00FD6C34">
      <w:pPr>
        <w:spacing w:after="200" w:line="276" w:lineRule="auto"/>
        <w:ind w:left="0"/>
        <w:rPr>
          <w:noProof/>
          <w:lang w:eastAsia="en-US"/>
        </w:rPr>
      </w:pPr>
    </w:p>
    <w:p w14:paraId="10F0F4CE" w14:textId="77777777" w:rsidR="009047C0" w:rsidRDefault="009047C0">
      <w:pPr>
        <w:spacing w:after="200" w:line="276" w:lineRule="auto"/>
        <w:ind w:left="0"/>
        <w:rPr>
          <w:noProof/>
          <w:lang w:eastAsia="en-US"/>
        </w:rPr>
      </w:pPr>
    </w:p>
    <w:p w14:paraId="729775F2" w14:textId="77777777" w:rsidR="00FD6C34" w:rsidRDefault="00FD6C34">
      <w:pPr>
        <w:spacing w:after="200" w:line="276" w:lineRule="auto"/>
        <w:ind w:left="0"/>
        <w:rPr>
          <w:noProof/>
          <w:lang w:eastAsia="en-US"/>
        </w:rPr>
      </w:pPr>
    </w:p>
    <w:p w14:paraId="1BB8E7EE" w14:textId="4D0541F7" w:rsidR="0032429B" w:rsidRDefault="0032429B">
      <w:pPr>
        <w:spacing w:after="200" w:line="276" w:lineRule="auto"/>
        <w:ind w:left="0"/>
        <w:rPr>
          <w:noProof/>
          <w:lang w:eastAsia="en-US"/>
        </w:rPr>
      </w:pPr>
    </w:p>
    <w:p w14:paraId="5DC077DF" w14:textId="3BC3895E" w:rsidR="00615584" w:rsidRDefault="00615584">
      <w:pPr>
        <w:spacing w:after="200" w:line="276" w:lineRule="auto"/>
        <w:ind w:left="0"/>
        <w:rPr>
          <w:noProof/>
          <w:lang w:eastAsia="en-US"/>
        </w:rPr>
      </w:pPr>
    </w:p>
    <w:p w14:paraId="5779AF71" w14:textId="3AF312BA" w:rsidR="00615584" w:rsidRDefault="00615584">
      <w:pPr>
        <w:spacing w:after="200" w:line="276" w:lineRule="auto"/>
        <w:ind w:left="0"/>
        <w:rPr>
          <w:noProof/>
          <w:lang w:eastAsia="en-US"/>
        </w:rPr>
      </w:pPr>
    </w:p>
    <w:p w14:paraId="1A224C07" w14:textId="30CB75F2" w:rsidR="004B60A9" w:rsidRDefault="004B60A9">
      <w:pPr>
        <w:spacing w:after="200" w:line="276" w:lineRule="auto"/>
        <w:ind w:left="0"/>
        <w:rPr>
          <w:noProof/>
          <w:lang w:eastAsia="en-US"/>
        </w:rPr>
      </w:pPr>
    </w:p>
    <w:p w14:paraId="087890BF" w14:textId="77777777" w:rsidR="004B60A9" w:rsidRDefault="004B60A9">
      <w:pPr>
        <w:spacing w:after="200" w:line="276" w:lineRule="auto"/>
        <w:ind w:left="0"/>
        <w:rPr>
          <w:noProof/>
          <w:lang w:eastAsia="en-US"/>
        </w:rPr>
      </w:pPr>
    </w:p>
    <w:p w14:paraId="2E01F6A3" w14:textId="77777777" w:rsidR="0059701E" w:rsidRDefault="0059701E">
      <w:pPr>
        <w:spacing w:after="200" w:line="276" w:lineRule="auto"/>
        <w:ind w:left="0"/>
        <w:rPr>
          <w:noProof/>
          <w:lang w:eastAsia="en-US"/>
        </w:rPr>
      </w:pPr>
    </w:p>
    <w:p w14:paraId="786AD49B" w14:textId="356B3D9D" w:rsidR="00615584" w:rsidRDefault="00615584">
      <w:pPr>
        <w:spacing w:after="200" w:line="276" w:lineRule="auto"/>
        <w:ind w:left="0"/>
        <w:rPr>
          <w:noProof/>
          <w:lang w:eastAsia="en-US"/>
        </w:rPr>
      </w:pPr>
    </w:p>
    <w:p w14:paraId="6E277AE3" w14:textId="7BA241E9" w:rsidR="00615584" w:rsidRDefault="00615584">
      <w:pPr>
        <w:spacing w:after="200" w:line="276" w:lineRule="auto"/>
        <w:ind w:left="0"/>
        <w:rPr>
          <w:noProof/>
          <w:lang w:eastAsia="en-US"/>
        </w:rPr>
      </w:pPr>
    </w:p>
    <w:p w14:paraId="1AC773C5" w14:textId="77777777" w:rsidR="00615584" w:rsidRDefault="00615584">
      <w:pPr>
        <w:spacing w:after="200" w:line="276" w:lineRule="auto"/>
        <w:ind w:left="0"/>
        <w:rPr>
          <w:noProof/>
          <w:lang w:eastAsia="en-US"/>
        </w:rPr>
      </w:pPr>
    </w:p>
    <w:p w14:paraId="4B1A9BE8" w14:textId="77777777" w:rsidR="00D90970" w:rsidRPr="00676B8E" w:rsidRDefault="00D90970" w:rsidP="00D90970">
      <w:pPr>
        <w:spacing w:after="0"/>
        <w:ind w:left="0"/>
        <w:jc w:val="center"/>
        <w:rPr>
          <w:i/>
        </w:rPr>
      </w:pPr>
      <w:r w:rsidRPr="00676B8E">
        <w:rPr>
          <w:i/>
        </w:rPr>
        <w:t>South Carolina Spinal Cord Injury Research Fund</w:t>
      </w:r>
    </w:p>
    <w:p w14:paraId="56DC0399" w14:textId="77777777" w:rsidR="00D90970" w:rsidRPr="00676B8E" w:rsidRDefault="00D90970" w:rsidP="00D90970">
      <w:pPr>
        <w:spacing w:after="0"/>
        <w:ind w:left="0"/>
        <w:jc w:val="center"/>
        <w:rPr>
          <w:i/>
        </w:rPr>
      </w:pPr>
      <w:r w:rsidRPr="00676B8E">
        <w:rPr>
          <w:i/>
        </w:rPr>
        <w:t>Catherine Leigh Graham, MEBME – Executive Director</w:t>
      </w:r>
    </w:p>
    <w:p w14:paraId="5182E923" w14:textId="77777777" w:rsidR="000C1764" w:rsidRDefault="006B521F" w:rsidP="00D90970">
      <w:pPr>
        <w:spacing w:after="0"/>
        <w:ind w:left="0"/>
        <w:jc w:val="center"/>
        <w:rPr>
          <w:i/>
        </w:rPr>
      </w:pPr>
      <w:r>
        <w:rPr>
          <w:i/>
        </w:rPr>
        <w:t xml:space="preserve">Phone:  </w:t>
      </w:r>
      <w:r w:rsidR="00D90970" w:rsidRPr="00676B8E">
        <w:rPr>
          <w:i/>
        </w:rPr>
        <w:t>843-614-1756</w:t>
      </w:r>
    </w:p>
    <w:p w14:paraId="2636B46A" w14:textId="1A2E5378" w:rsidR="006B521F" w:rsidRPr="006B521F" w:rsidRDefault="006B521F" w:rsidP="00D90970">
      <w:pPr>
        <w:spacing w:after="0"/>
        <w:ind w:left="0"/>
        <w:jc w:val="center"/>
        <w:rPr>
          <w:rStyle w:val="Hyperlink"/>
          <w:i/>
        </w:rPr>
      </w:pPr>
      <w:r w:rsidRPr="006B521F">
        <w:rPr>
          <w:i/>
        </w:rPr>
        <w:t xml:space="preserve">Email:  </w:t>
      </w:r>
      <w:hyperlink r:id="rId10" w:tooltip="Email the Executive Director - Catherine Graham" w:history="1">
        <w:r w:rsidR="000C1764" w:rsidRPr="006B521F">
          <w:rPr>
            <w:rStyle w:val="Hyperlink"/>
            <w:i/>
          </w:rPr>
          <w:t>grahacat@musc.edu</w:t>
        </w:r>
      </w:hyperlink>
    </w:p>
    <w:p w14:paraId="0BDB867F" w14:textId="4CA83EBA" w:rsidR="0041529D" w:rsidRDefault="006B521F" w:rsidP="00894342">
      <w:pPr>
        <w:spacing w:after="0"/>
        <w:ind w:left="0"/>
        <w:jc w:val="center"/>
        <w:rPr>
          <w:i/>
        </w:rPr>
      </w:pPr>
      <w:r w:rsidRPr="006B521F">
        <w:rPr>
          <w:rStyle w:val="Hyperlink"/>
          <w:i/>
          <w:color w:val="auto"/>
          <w:u w:val="none"/>
        </w:rPr>
        <w:t xml:space="preserve">Website:  </w:t>
      </w:r>
      <w:hyperlink r:id="rId11" w:history="1">
        <w:r w:rsidR="0041529D" w:rsidRPr="00A17434">
          <w:rPr>
            <w:rStyle w:val="Hyperlink"/>
            <w:i/>
          </w:rPr>
          <w:t>www.scscirf.org</w:t>
        </w:r>
      </w:hyperlink>
    </w:p>
    <w:p w14:paraId="33F0F8A5" w14:textId="77777777" w:rsidR="0041529D" w:rsidRDefault="0041529D">
      <w:pPr>
        <w:spacing w:after="200" w:line="276" w:lineRule="auto"/>
        <w:ind w:left="0"/>
        <w:rPr>
          <w:i/>
        </w:rPr>
      </w:pPr>
      <w:r>
        <w:rPr>
          <w:i/>
        </w:rPr>
        <w:br w:type="page"/>
      </w:r>
    </w:p>
    <w:p w14:paraId="1BB4120A" w14:textId="1962C083" w:rsidR="00405E83" w:rsidRPr="0021656C" w:rsidRDefault="00405E83" w:rsidP="0041529D">
      <w:pPr>
        <w:pStyle w:val="Heading1"/>
        <w:rPr>
          <w:rStyle w:val="Heading1Char"/>
          <w:b/>
        </w:rPr>
      </w:pPr>
      <w:r w:rsidRPr="0021656C">
        <w:rPr>
          <w:rStyle w:val="Heading1Char"/>
          <w:b/>
        </w:rPr>
        <w:lastRenderedPageBreak/>
        <w:t>INDEX</w:t>
      </w:r>
    </w:p>
    <w:p w14:paraId="6E61F51E" w14:textId="77777777" w:rsidR="00636C4E" w:rsidRPr="0021656C" w:rsidRDefault="00636C4E" w:rsidP="00636C4E">
      <w:pPr>
        <w:tabs>
          <w:tab w:val="center" w:pos="1980"/>
        </w:tabs>
        <w:spacing w:after="0"/>
        <w:ind w:left="0"/>
        <w:rPr>
          <w:sz w:val="32"/>
        </w:rPr>
      </w:pPr>
    </w:p>
    <w:p w14:paraId="79628E9B" w14:textId="77777777" w:rsidR="00405E83" w:rsidRPr="0021656C" w:rsidRDefault="00405E83" w:rsidP="00405E83">
      <w:pPr>
        <w:ind w:left="9360"/>
        <w:rPr>
          <w:b/>
          <w:u w:val="single"/>
        </w:rPr>
      </w:pPr>
      <w:r w:rsidRPr="0021656C">
        <w:rPr>
          <w:b/>
        </w:rPr>
        <w:t xml:space="preserve">     </w:t>
      </w:r>
      <w:r w:rsidR="00F27AEB" w:rsidRPr="0021656C">
        <w:rPr>
          <w:b/>
        </w:rPr>
        <w:t xml:space="preserve"> </w:t>
      </w:r>
      <w:r w:rsidRPr="0021656C">
        <w:rPr>
          <w:b/>
        </w:rPr>
        <w:t xml:space="preserve"> </w:t>
      </w:r>
      <w:r w:rsidRPr="0021656C">
        <w:rPr>
          <w:b/>
          <w:sz w:val="28"/>
          <w:u w:val="single"/>
        </w:rPr>
        <w:t>Page</w:t>
      </w:r>
    </w:p>
    <w:p w14:paraId="5505D6E1" w14:textId="77777777" w:rsidR="00C06D38" w:rsidRPr="00D64DBE" w:rsidRDefault="001B1FC2" w:rsidP="009047C0">
      <w:pPr>
        <w:tabs>
          <w:tab w:val="left" w:pos="10080"/>
        </w:tabs>
        <w:ind w:left="0"/>
      </w:pPr>
      <w:r w:rsidRPr="00D64DBE">
        <w:t>Executive Summary</w:t>
      </w:r>
      <w:r w:rsidR="00396F88" w:rsidRPr="00D64DBE">
        <w:tab/>
      </w:r>
      <w:r w:rsidR="00F27AEB" w:rsidRPr="00D64DBE">
        <w:t xml:space="preserve"> </w:t>
      </w:r>
      <w:r w:rsidR="00A0315B" w:rsidRPr="00D64DBE">
        <w:t>1</w:t>
      </w:r>
    </w:p>
    <w:p w14:paraId="5C115845" w14:textId="77777777" w:rsidR="00405E83" w:rsidRPr="00D64DBE" w:rsidRDefault="00405E83" w:rsidP="009047C0">
      <w:pPr>
        <w:tabs>
          <w:tab w:val="left" w:pos="10080"/>
        </w:tabs>
        <w:ind w:left="0"/>
      </w:pPr>
      <w:r w:rsidRPr="00D64DBE">
        <w:t>Index</w:t>
      </w:r>
      <w:r w:rsidR="00396F88" w:rsidRPr="00D64DBE">
        <w:tab/>
      </w:r>
      <w:r w:rsidR="00F27AEB" w:rsidRPr="00D64DBE">
        <w:t xml:space="preserve"> </w:t>
      </w:r>
      <w:r w:rsidR="00A0315B" w:rsidRPr="00D64DBE">
        <w:t>3</w:t>
      </w:r>
    </w:p>
    <w:p w14:paraId="20742370" w14:textId="77777777" w:rsidR="00405E83" w:rsidRPr="006B5743" w:rsidRDefault="00405E83" w:rsidP="009047C0">
      <w:pPr>
        <w:tabs>
          <w:tab w:val="left" w:pos="10080"/>
        </w:tabs>
        <w:ind w:left="0"/>
      </w:pPr>
      <w:r w:rsidRPr="006B5743">
        <w:t xml:space="preserve">Letter from </w:t>
      </w:r>
      <w:r w:rsidR="00355C00" w:rsidRPr="006B5743">
        <w:t xml:space="preserve">Executive Director </w:t>
      </w:r>
      <w:r w:rsidR="00E76AB8" w:rsidRPr="006B5743">
        <w:t>and</w:t>
      </w:r>
      <w:r w:rsidR="00355C00" w:rsidRPr="006B5743">
        <w:t xml:space="preserve"> </w:t>
      </w:r>
      <w:r w:rsidRPr="006B5743">
        <w:t>Board Chair</w:t>
      </w:r>
      <w:r w:rsidR="00636C25" w:rsidRPr="006B5743">
        <w:tab/>
      </w:r>
      <w:r w:rsidR="00F27AEB" w:rsidRPr="006B5743">
        <w:t xml:space="preserve"> </w:t>
      </w:r>
      <w:r w:rsidR="005A0F66" w:rsidRPr="006B5743">
        <w:t>4</w:t>
      </w:r>
    </w:p>
    <w:p w14:paraId="22804765" w14:textId="77777777" w:rsidR="00BB1A81" w:rsidRPr="006B5743" w:rsidRDefault="00396F88" w:rsidP="009047C0">
      <w:pPr>
        <w:tabs>
          <w:tab w:val="left" w:pos="10080"/>
        </w:tabs>
        <w:ind w:left="0"/>
      </w:pPr>
      <w:r w:rsidRPr="006B5743">
        <w:t>Letter from Scientific Directors</w:t>
      </w:r>
      <w:r w:rsidR="00192F3A" w:rsidRPr="006B5743">
        <w:tab/>
      </w:r>
      <w:r w:rsidR="00F27AEB" w:rsidRPr="006B5743">
        <w:t xml:space="preserve"> </w:t>
      </w:r>
      <w:r w:rsidR="005A0F66" w:rsidRPr="006B5743">
        <w:t>5</w:t>
      </w:r>
    </w:p>
    <w:p w14:paraId="2E3FC103" w14:textId="77777777" w:rsidR="005A0F66" w:rsidRPr="00361C17" w:rsidRDefault="005A0F66" w:rsidP="009047C0">
      <w:pPr>
        <w:tabs>
          <w:tab w:val="left" w:pos="1800"/>
          <w:tab w:val="left" w:pos="10080"/>
        </w:tabs>
        <w:ind w:left="0"/>
        <w:jc w:val="both"/>
        <w:rPr>
          <w:b/>
          <w:sz w:val="28"/>
          <w:highlight w:val="yellow"/>
        </w:rPr>
      </w:pPr>
    </w:p>
    <w:p w14:paraId="5EDC6954" w14:textId="6E4A9753" w:rsidR="00405E83" w:rsidRPr="0068356C" w:rsidRDefault="00405E83" w:rsidP="009047C0">
      <w:pPr>
        <w:tabs>
          <w:tab w:val="left" w:pos="1800"/>
          <w:tab w:val="left" w:pos="10080"/>
        </w:tabs>
        <w:ind w:left="0"/>
        <w:jc w:val="both"/>
        <w:rPr>
          <w:sz w:val="28"/>
        </w:rPr>
      </w:pPr>
      <w:r w:rsidRPr="0068356C">
        <w:rPr>
          <w:b/>
          <w:sz w:val="28"/>
        </w:rPr>
        <w:t xml:space="preserve">PART I:  </w:t>
      </w:r>
      <w:r w:rsidR="00A0315B" w:rsidRPr="0068356C">
        <w:rPr>
          <w:b/>
          <w:sz w:val="28"/>
        </w:rPr>
        <w:tab/>
      </w:r>
      <w:r w:rsidRPr="0068356C">
        <w:rPr>
          <w:b/>
          <w:sz w:val="28"/>
        </w:rPr>
        <w:t>Overview</w:t>
      </w:r>
      <w:r w:rsidR="00123951" w:rsidRPr="0068356C">
        <w:rPr>
          <w:b/>
          <w:sz w:val="28"/>
        </w:rPr>
        <w:tab/>
      </w:r>
      <w:r w:rsidR="00F27AEB" w:rsidRPr="0068356C">
        <w:rPr>
          <w:b/>
          <w:sz w:val="28"/>
        </w:rPr>
        <w:t xml:space="preserve"> </w:t>
      </w:r>
      <w:r w:rsidR="0021656C" w:rsidRPr="0068356C">
        <w:rPr>
          <w:b/>
          <w:sz w:val="28"/>
        </w:rPr>
        <w:t>6</w:t>
      </w:r>
    </w:p>
    <w:p w14:paraId="48C1A22B" w14:textId="0BA223A4" w:rsidR="0007449B" w:rsidRPr="0068356C" w:rsidRDefault="00405E83" w:rsidP="009047C0">
      <w:pPr>
        <w:tabs>
          <w:tab w:val="left" w:pos="1800"/>
          <w:tab w:val="left" w:pos="10080"/>
        </w:tabs>
        <w:ind w:left="0"/>
        <w:jc w:val="both"/>
        <w:rPr>
          <w:sz w:val="28"/>
        </w:rPr>
      </w:pPr>
      <w:r w:rsidRPr="0068356C">
        <w:rPr>
          <w:b/>
          <w:sz w:val="28"/>
        </w:rPr>
        <w:t>PART II:</w:t>
      </w:r>
      <w:r w:rsidR="00A0315B" w:rsidRPr="0068356C">
        <w:rPr>
          <w:b/>
          <w:sz w:val="28"/>
        </w:rPr>
        <w:tab/>
      </w:r>
      <w:r w:rsidR="00D37E8A" w:rsidRPr="0068356C">
        <w:rPr>
          <w:b/>
          <w:sz w:val="28"/>
        </w:rPr>
        <w:t>Requests for Proposals</w:t>
      </w:r>
      <w:r w:rsidR="000B76E5" w:rsidRPr="0068356C">
        <w:rPr>
          <w:b/>
          <w:sz w:val="28"/>
        </w:rPr>
        <w:t xml:space="preserve"> (RFP)</w:t>
      </w:r>
      <w:r w:rsidR="00123951" w:rsidRPr="0068356C">
        <w:rPr>
          <w:b/>
          <w:sz w:val="28"/>
        </w:rPr>
        <w:tab/>
      </w:r>
      <w:r w:rsidR="00F27AEB" w:rsidRPr="0068356C">
        <w:rPr>
          <w:b/>
          <w:sz w:val="28"/>
        </w:rPr>
        <w:t xml:space="preserve"> </w:t>
      </w:r>
      <w:r w:rsidR="0021656C" w:rsidRPr="0068356C">
        <w:rPr>
          <w:b/>
          <w:sz w:val="28"/>
        </w:rPr>
        <w:t>8</w:t>
      </w:r>
    </w:p>
    <w:p w14:paraId="47771F9E" w14:textId="67FB5B54" w:rsidR="00405E83" w:rsidRPr="0068356C" w:rsidRDefault="00A0315B" w:rsidP="009047C0">
      <w:pPr>
        <w:tabs>
          <w:tab w:val="left" w:pos="1800"/>
          <w:tab w:val="left" w:pos="10080"/>
        </w:tabs>
        <w:ind w:left="0"/>
        <w:jc w:val="both"/>
        <w:rPr>
          <w:b/>
          <w:sz w:val="28"/>
        </w:rPr>
      </w:pPr>
      <w:r w:rsidRPr="0068356C">
        <w:rPr>
          <w:b/>
          <w:sz w:val="28"/>
        </w:rPr>
        <w:t>PART III:</w:t>
      </w:r>
      <w:r w:rsidRPr="0068356C">
        <w:rPr>
          <w:b/>
          <w:sz w:val="28"/>
        </w:rPr>
        <w:tab/>
      </w:r>
      <w:r w:rsidR="00D37E8A" w:rsidRPr="0068356C">
        <w:rPr>
          <w:b/>
          <w:sz w:val="28"/>
        </w:rPr>
        <w:t>New Awards/Extensions</w:t>
      </w:r>
      <w:r w:rsidR="00123951" w:rsidRPr="0068356C">
        <w:rPr>
          <w:b/>
          <w:sz w:val="28"/>
        </w:rPr>
        <w:tab/>
      </w:r>
      <w:r w:rsidR="0021656C" w:rsidRPr="0068356C">
        <w:rPr>
          <w:b/>
          <w:sz w:val="28"/>
        </w:rPr>
        <w:t xml:space="preserve"> 9</w:t>
      </w:r>
    </w:p>
    <w:p w14:paraId="4004BBA0" w14:textId="2EAE9895" w:rsidR="00405E83" w:rsidRPr="0068356C" w:rsidRDefault="008A3D2C" w:rsidP="009047C0">
      <w:pPr>
        <w:tabs>
          <w:tab w:val="left" w:pos="1800"/>
          <w:tab w:val="left" w:pos="10080"/>
        </w:tabs>
        <w:ind w:left="0"/>
        <w:jc w:val="both"/>
        <w:rPr>
          <w:b/>
          <w:sz w:val="28"/>
        </w:rPr>
      </w:pPr>
      <w:r w:rsidRPr="0068356C">
        <w:rPr>
          <w:b/>
          <w:sz w:val="28"/>
        </w:rPr>
        <w:t xml:space="preserve">PART </w:t>
      </w:r>
      <w:r w:rsidR="00371347" w:rsidRPr="0068356C">
        <w:rPr>
          <w:b/>
          <w:sz w:val="28"/>
        </w:rPr>
        <w:t>I</w:t>
      </w:r>
      <w:r w:rsidRPr="0068356C">
        <w:rPr>
          <w:b/>
          <w:sz w:val="28"/>
        </w:rPr>
        <w:t>V</w:t>
      </w:r>
      <w:r w:rsidR="00A0315B" w:rsidRPr="0068356C">
        <w:rPr>
          <w:b/>
          <w:sz w:val="28"/>
        </w:rPr>
        <w:t>:</w:t>
      </w:r>
      <w:r w:rsidR="00A0315B" w:rsidRPr="0068356C">
        <w:rPr>
          <w:b/>
          <w:sz w:val="28"/>
        </w:rPr>
        <w:tab/>
      </w:r>
      <w:r w:rsidR="00D37E8A" w:rsidRPr="0068356C">
        <w:rPr>
          <w:b/>
          <w:sz w:val="28"/>
        </w:rPr>
        <w:t>Awards Closed</w:t>
      </w:r>
      <w:r w:rsidR="00123951" w:rsidRPr="0068356C">
        <w:rPr>
          <w:b/>
          <w:sz w:val="28"/>
        </w:rPr>
        <w:tab/>
      </w:r>
      <w:r w:rsidR="0021656C" w:rsidRPr="0068356C">
        <w:rPr>
          <w:b/>
          <w:sz w:val="28"/>
        </w:rPr>
        <w:t>1</w:t>
      </w:r>
      <w:r w:rsidR="003C1A61" w:rsidRPr="0068356C">
        <w:rPr>
          <w:b/>
          <w:sz w:val="28"/>
        </w:rPr>
        <w:t>0</w:t>
      </w:r>
    </w:p>
    <w:p w14:paraId="109ED10E" w14:textId="6763CD9B" w:rsidR="008A3D2C" w:rsidRPr="0068356C" w:rsidRDefault="00A0315B" w:rsidP="009047C0">
      <w:pPr>
        <w:tabs>
          <w:tab w:val="left" w:pos="1800"/>
          <w:tab w:val="left" w:pos="10080"/>
        </w:tabs>
        <w:ind w:left="0"/>
        <w:jc w:val="both"/>
        <w:rPr>
          <w:b/>
          <w:sz w:val="28"/>
        </w:rPr>
      </w:pPr>
      <w:r w:rsidRPr="0068356C">
        <w:rPr>
          <w:b/>
          <w:sz w:val="28"/>
        </w:rPr>
        <w:t>PART V:</w:t>
      </w:r>
      <w:r w:rsidRPr="0068356C">
        <w:rPr>
          <w:b/>
          <w:sz w:val="28"/>
        </w:rPr>
        <w:tab/>
      </w:r>
      <w:r w:rsidR="00D37E8A" w:rsidRPr="0068356C">
        <w:rPr>
          <w:b/>
          <w:sz w:val="28"/>
        </w:rPr>
        <w:t>Active Awards</w:t>
      </w:r>
      <w:r w:rsidR="00123951" w:rsidRPr="0068356C">
        <w:rPr>
          <w:b/>
          <w:sz w:val="28"/>
        </w:rPr>
        <w:tab/>
      </w:r>
      <w:r w:rsidR="0021656C" w:rsidRPr="0068356C">
        <w:rPr>
          <w:b/>
          <w:sz w:val="28"/>
        </w:rPr>
        <w:t>1</w:t>
      </w:r>
      <w:r w:rsidR="003C1A61" w:rsidRPr="0068356C">
        <w:rPr>
          <w:b/>
          <w:sz w:val="28"/>
        </w:rPr>
        <w:t>1</w:t>
      </w:r>
    </w:p>
    <w:p w14:paraId="37C6B717" w14:textId="2666BC97" w:rsidR="00371347" w:rsidRPr="0068356C" w:rsidRDefault="00405E83" w:rsidP="009047C0">
      <w:pPr>
        <w:tabs>
          <w:tab w:val="left" w:pos="1800"/>
          <w:tab w:val="left" w:pos="10080"/>
        </w:tabs>
        <w:ind w:left="0"/>
        <w:jc w:val="both"/>
        <w:rPr>
          <w:sz w:val="28"/>
        </w:rPr>
      </w:pPr>
      <w:r w:rsidRPr="0068356C">
        <w:rPr>
          <w:b/>
          <w:sz w:val="28"/>
        </w:rPr>
        <w:t xml:space="preserve">PART </w:t>
      </w:r>
      <w:r w:rsidR="008A3D2C" w:rsidRPr="0068356C">
        <w:rPr>
          <w:b/>
          <w:sz w:val="28"/>
        </w:rPr>
        <w:t>VI</w:t>
      </w:r>
      <w:r w:rsidR="00A0315B" w:rsidRPr="0068356C">
        <w:rPr>
          <w:b/>
          <w:sz w:val="28"/>
        </w:rPr>
        <w:t>:</w:t>
      </w:r>
      <w:r w:rsidR="00A0315B" w:rsidRPr="0068356C">
        <w:rPr>
          <w:b/>
          <w:sz w:val="28"/>
        </w:rPr>
        <w:tab/>
      </w:r>
      <w:r w:rsidR="00371347" w:rsidRPr="0068356C">
        <w:rPr>
          <w:b/>
          <w:sz w:val="28"/>
        </w:rPr>
        <w:t>Income</w:t>
      </w:r>
      <w:r w:rsidR="00123951" w:rsidRPr="0068356C">
        <w:rPr>
          <w:b/>
          <w:sz w:val="28"/>
        </w:rPr>
        <w:tab/>
      </w:r>
      <w:r w:rsidR="0021656C" w:rsidRPr="0068356C">
        <w:rPr>
          <w:b/>
          <w:sz w:val="28"/>
        </w:rPr>
        <w:t>1</w:t>
      </w:r>
      <w:r w:rsidR="003C1A61" w:rsidRPr="0068356C">
        <w:rPr>
          <w:b/>
          <w:sz w:val="28"/>
        </w:rPr>
        <w:t>2</w:t>
      </w:r>
    </w:p>
    <w:p w14:paraId="5D6ABF40" w14:textId="5A731CAF" w:rsidR="005D3927" w:rsidRPr="00361C17" w:rsidRDefault="008833A1" w:rsidP="009047C0">
      <w:pPr>
        <w:tabs>
          <w:tab w:val="left" w:pos="1800"/>
          <w:tab w:val="left" w:pos="10080"/>
        </w:tabs>
        <w:ind w:left="0"/>
        <w:jc w:val="both"/>
        <w:rPr>
          <w:sz w:val="28"/>
          <w:highlight w:val="yellow"/>
        </w:rPr>
      </w:pPr>
      <w:r w:rsidRPr="0068356C">
        <w:rPr>
          <w:b/>
          <w:sz w:val="28"/>
        </w:rPr>
        <w:t>PART V</w:t>
      </w:r>
      <w:r w:rsidR="004B2766" w:rsidRPr="0068356C">
        <w:rPr>
          <w:b/>
          <w:sz w:val="28"/>
        </w:rPr>
        <w:t>II</w:t>
      </w:r>
      <w:r w:rsidR="00A0315B" w:rsidRPr="0068356C">
        <w:rPr>
          <w:b/>
          <w:sz w:val="28"/>
        </w:rPr>
        <w:t>:</w:t>
      </w:r>
      <w:r w:rsidR="00A0315B" w:rsidRPr="0068356C">
        <w:rPr>
          <w:b/>
          <w:sz w:val="28"/>
        </w:rPr>
        <w:tab/>
      </w:r>
      <w:r w:rsidR="00B45211" w:rsidRPr="0068356C">
        <w:rPr>
          <w:b/>
          <w:sz w:val="28"/>
        </w:rPr>
        <w:t>Financial Overview</w:t>
      </w:r>
      <w:r w:rsidR="00123951" w:rsidRPr="0068356C">
        <w:rPr>
          <w:b/>
          <w:sz w:val="28"/>
        </w:rPr>
        <w:tab/>
      </w:r>
      <w:r w:rsidR="0021656C" w:rsidRPr="0068356C">
        <w:rPr>
          <w:b/>
          <w:sz w:val="28"/>
        </w:rPr>
        <w:t>1</w:t>
      </w:r>
      <w:r w:rsidR="00A10BC3" w:rsidRPr="0068356C">
        <w:rPr>
          <w:b/>
          <w:sz w:val="28"/>
        </w:rPr>
        <w:t>3</w:t>
      </w:r>
    </w:p>
    <w:p w14:paraId="6337E88B" w14:textId="29A371E1" w:rsidR="00DD660A" w:rsidRPr="00F63178" w:rsidRDefault="005D3927" w:rsidP="009047C0">
      <w:pPr>
        <w:tabs>
          <w:tab w:val="left" w:pos="1800"/>
          <w:tab w:val="left" w:pos="10080"/>
        </w:tabs>
        <w:ind w:left="0"/>
        <w:jc w:val="both"/>
        <w:rPr>
          <w:sz w:val="28"/>
        </w:rPr>
      </w:pPr>
      <w:r w:rsidRPr="00F63178">
        <w:rPr>
          <w:b/>
          <w:sz w:val="28"/>
        </w:rPr>
        <w:t xml:space="preserve">PART </w:t>
      </w:r>
      <w:r w:rsidR="00161963" w:rsidRPr="00F63178">
        <w:rPr>
          <w:b/>
          <w:sz w:val="28"/>
        </w:rPr>
        <w:t>VIII</w:t>
      </w:r>
      <w:r w:rsidR="00A0315B" w:rsidRPr="00F63178">
        <w:rPr>
          <w:b/>
          <w:sz w:val="28"/>
        </w:rPr>
        <w:t>:</w:t>
      </w:r>
      <w:r w:rsidR="00A0315B" w:rsidRPr="00F63178">
        <w:rPr>
          <w:b/>
          <w:sz w:val="28"/>
        </w:rPr>
        <w:tab/>
      </w:r>
      <w:r w:rsidR="0021392C" w:rsidRPr="00F63178">
        <w:rPr>
          <w:b/>
          <w:sz w:val="28"/>
        </w:rPr>
        <w:t>Directors</w:t>
      </w:r>
      <w:r w:rsidR="00123951" w:rsidRPr="00F63178">
        <w:rPr>
          <w:b/>
          <w:sz w:val="28"/>
        </w:rPr>
        <w:tab/>
      </w:r>
      <w:r w:rsidR="0021656C" w:rsidRPr="00F63178">
        <w:rPr>
          <w:b/>
          <w:sz w:val="28"/>
        </w:rPr>
        <w:t>1</w:t>
      </w:r>
      <w:r w:rsidR="00A10BC3" w:rsidRPr="00F63178">
        <w:rPr>
          <w:b/>
          <w:sz w:val="28"/>
        </w:rPr>
        <w:t>4</w:t>
      </w:r>
    </w:p>
    <w:p w14:paraId="4F38192C" w14:textId="77777777" w:rsidR="00A10BC3" w:rsidRDefault="00710B73" w:rsidP="009047C0">
      <w:pPr>
        <w:tabs>
          <w:tab w:val="left" w:pos="1800"/>
          <w:tab w:val="left" w:pos="10080"/>
        </w:tabs>
        <w:spacing w:after="0"/>
        <w:ind w:left="0"/>
        <w:jc w:val="both"/>
        <w:rPr>
          <w:b/>
          <w:sz w:val="28"/>
        </w:rPr>
      </w:pPr>
      <w:r w:rsidRPr="00F63178">
        <w:rPr>
          <w:b/>
          <w:sz w:val="28"/>
        </w:rPr>
        <w:t xml:space="preserve">PART </w:t>
      </w:r>
      <w:r w:rsidR="00AE2470" w:rsidRPr="00F63178">
        <w:rPr>
          <w:b/>
          <w:sz w:val="28"/>
        </w:rPr>
        <w:t>I</w:t>
      </w:r>
      <w:r w:rsidR="00AE013A" w:rsidRPr="00F63178">
        <w:rPr>
          <w:b/>
          <w:sz w:val="28"/>
        </w:rPr>
        <w:t>X:</w:t>
      </w:r>
      <w:r w:rsidR="00AE013A" w:rsidRPr="00F63178">
        <w:rPr>
          <w:b/>
          <w:sz w:val="28"/>
        </w:rPr>
        <w:tab/>
      </w:r>
      <w:r w:rsidR="00405E83" w:rsidRPr="00F63178">
        <w:rPr>
          <w:b/>
          <w:sz w:val="28"/>
        </w:rPr>
        <w:t>Research Overview</w:t>
      </w:r>
      <w:r w:rsidR="008C03C0" w:rsidRPr="00F63178">
        <w:rPr>
          <w:b/>
          <w:sz w:val="28"/>
        </w:rPr>
        <w:tab/>
      </w:r>
      <w:r w:rsidR="0021656C" w:rsidRPr="00F63178">
        <w:rPr>
          <w:b/>
          <w:sz w:val="28"/>
        </w:rPr>
        <w:t>1</w:t>
      </w:r>
      <w:r w:rsidR="00A10BC3" w:rsidRPr="00F63178">
        <w:rPr>
          <w:b/>
          <w:sz w:val="28"/>
        </w:rPr>
        <w:t>7</w:t>
      </w:r>
    </w:p>
    <w:p w14:paraId="3D7EFA15" w14:textId="732E3870" w:rsidR="00405E83" w:rsidRDefault="00405E83" w:rsidP="009047C0">
      <w:pPr>
        <w:tabs>
          <w:tab w:val="left" w:pos="1800"/>
          <w:tab w:val="left" w:pos="10080"/>
        </w:tabs>
        <w:spacing w:after="0"/>
        <w:ind w:left="0"/>
        <w:jc w:val="both"/>
      </w:pPr>
      <w:r>
        <w:br w:type="page"/>
      </w:r>
    </w:p>
    <w:p w14:paraId="48085F89" w14:textId="1CABC35F" w:rsidR="00405E83" w:rsidRPr="0041529D" w:rsidRDefault="006D48E5" w:rsidP="0041529D">
      <w:pPr>
        <w:pStyle w:val="Heading1"/>
      </w:pPr>
      <w:r w:rsidRPr="0063168A">
        <w:lastRenderedPageBreak/>
        <w:t>LETTER FROM THE</w:t>
      </w:r>
      <w:r w:rsidR="0041529D" w:rsidRPr="0063168A">
        <w:t xml:space="preserve"> </w:t>
      </w:r>
      <w:r w:rsidR="0063168A">
        <w:t>EXECUTIVE</w:t>
      </w:r>
      <w:r w:rsidRPr="0063168A">
        <w:t xml:space="preserve"> DIRECTOR AND BOARD CHAIR</w:t>
      </w:r>
    </w:p>
    <w:p w14:paraId="49E0CF85" w14:textId="77777777" w:rsidR="00611B10" w:rsidRPr="00636C4E" w:rsidRDefault="00611B10" w:rsidP="009047C0">
      <w:pPr>
        <w:tabs>
          <w:tab w:val="center" w:pos="1980"/>
        </w:tabs>
        <w:spacing w:after="0"/>
        <w:ind w:left="0"/>
        <w:rPr>
          <w:sz w:val="32"/>
        </w:rPr>
      </w:pPr>
    </w:p>
    <w:p w14:paraId="5085F3D0" w14:textId="77777777" w:rsidR="00405E83" w:rsidRPr="006C39D8" w:rsidRDefault="00405E83" w:rsidP="00E91A84">
      <w:pPr>
        <w:tabs>
          <w:tab w:val="left" w:pos="6040"/>
        </w:tabs>
        <w:spacing w:after="0" w:line="276" w:lineRule="auto"/>
        <w:ind w:left="0" w:right="-274"/>
        <w:rPr>
          <w:color w:val="auto"/>
        </w:rPr>
      </w:pPr>
      <w:r w:rsidRPr="002A0A45">
        <w:t>Dear Friends and Supporters</w:t>
      </w:r>
      <w:r w:rsidRPr="006C39D8">
        <w:rPr>
          <w:color w:val="auto"/>
        </w:rPr>
        <w:t>:</w:t>
      </w:r>
    </w:p>
    <w:p w14:paraId="3DE74BE1" w14:textId="77777777" w:rsidR="00405E83" w:rsidRPr="002A0A45" w:rsidRDefault="00405E83" w:rsidP="00E91A84">
      <w:pPr>
        <w:spacing w:after="0" w:line="276" w:lineRule="auto"/>
        <w:ind w:left="0"/>
      </w:pPr>
    </w:p>
    <w:p w14:paraId="6D56BDFE" w14:textId="67A7A9A3" w:rsidR="00405E83" w:rsidRPr="00361C17" w:rsidRDefault="00405E83" w:rsidP="0044052C">
      <w:pPr>
        <w:spacing w:after="0" w:line="276" w:lineRule="auto"/>
        <w:ind w:left="0"/>
        <w:jc w:val="both"/>
      </w:pPr>
      <w:r w:rsidRPr="00361C17">
        <w:t xml:space="preserve">On behalf of the Board </w:t>
      </w:r>
      <w:r w:rsidR="00034234" w:rsidRPr="00361C17">
        <w:t>of Directors</w:t>
      </w:r>
      <w:r w:rsidR="006B586C">
        <w:t xml:space="preserve"> </w:t>
      </w:r>
      <w:r w:rsidR="00355C00" w:rsidRPr="00361C17">
        <w:t xml:space="preserve">and </w:t>
      </w:r>
      <w:r w:rsidR="006B586C">
        <w:t xml:space="preserve">the </w:t>
      </w:r>
      <w:r w:rsidR="00355C00" w:rsidRPr="00361C17">
        <w:t>Executive Director</w:t>
      </w:r>
      <w:r w:rsidRPr="00361C17">
        <w:t xml:space="preserve">, it is </w:t>
      </w:r>
      <w:r w:rsidR="00355C00" w:rsidRPr="00361C17">
        <w:t>our</w:t>
      </w:r>
      <w:r w:rsidRPr="00361C17">
        <w:t xml:space="preserve"> pleasure to present the </w:t>
      </w:r>
      <w:r w:rsidR="004B60A9" w:rsidRPr="00361C17">
        <w:t>fiscal year 202</w:t>
      </w:r>
      <w:r w:rsidR="00361C17" w:rsidRPr="00361C17">
        <w:t>3</w:t>
      </w:r>
      <w:r w:rsidR="004B60A9" w:rsidRPr="00361C17">
        <w:t xml:space="preserve"> (</w:t>
      </w:r>
      <w:r w:rsidRPr="00361C17">
        <w:t>FY</w:t>
      </w:r>
      <w:r w:rsidR="00597D9D" w:rsidRPr="00361C17">
        <w:t>2</w:t>
      </w:r>
      <w:r w:rsidR="00361C17" w:rsidRPr="00361C17">
        <w:t>3</w:t>
      </w:r>
      <w:r w:rsidR="004B60A9" w:rsidRPr="00361C17">
        <w:t>)</w:t>
      </w:r>
      <w:r w:rsidRPr="00361C17">
        <w:t xml:space="preserve"> Report. This report highlights </w:t>
      </w:r>
      <w:r w:rsidR="006D59D2" w:rsidRPr="00361C17">
        <w:t>the</w:t>
      </w:r>
      <w:r w:rsidRPr="00361C17">
        <w:t xml:space="preserve"> progress and accomplishments in implementing the legislative mandate o</w:t>
      </w:r>
      <w:r w:rsidR="007E7901" w:rsidRPr="00361C17">
        <w:t>f</w:t>
      </w:r>
      <w:r w:rsidRPr="00361C17">
        <w:t xml:space="preserve"> promoting </w:t>
      </w:r>
      <w:r w:rsidR="004B60A9" w:rsidRPr="00361C17">
        <w:t>spinal cord injury (</w:t>
      </w:r>
      <w:r w:rsidR="007E7901" w:rsidRPr="00361C17">
        <w:t>SCI</w:t>
      </w:r>
      <w:r w:rsidR="004B60A9" w:rsidRPr="00361C17">
        <w:t>)</w:t>
      </w:r>
      <w:r w:rsidR="007E7901" w:rsidRPr="00361C17">
        <w:t xml:space="preserve"> </w:t>
      </w:r>
      <w:r w:rsidRPr="00361C17">
        <w:t>research throughout South Carolina</w:t>
      </w:r>
      <w:r w:rsidR="006D59D2" w:rsidRPr="00361C17">
        <w:t xml:space="preserve"> from July 1, 20</w:t>
      </w:r>
      <w:r w:rsidR="005F69F4" w:rsidRPr="00361C17">
        <w:t>2</w:t>
      </w:r>
      <w:r w:rsidR="00361C17" w:rsidRPr="00361C17">
        <w:t>2</w:t>
      </w:r>
      <w:r w:rsidR="006D59D2" w:rsidRPr="00361C17">
        <w:t>-June 30, 20</w:t>
      </w:r>
      <w:r w:rsidR="00597D9D" w:rsidRPr="00361C17">
        <w:t>2</w:t>
      </w:r>
      <w:r w:rsidR="00361C17" w:rsidRPr="00361C17">
        <w:t>3</w:t>
      </w:r>
      <w:r w:rsidR="00AD1C4D" w:rsidRPr="00361C17">
        <w:t>.</w:t>
      </w:r>
    </w:p>
    <w:p w14:paraId="33C3AF83" w14:textId="3F36D469" w:rsidR="00405E83" w:rsidRPr="00361C17" w:rsidRDefault="00405E83" w:rsidP="0044052C">
      <w:pPr>
        <w:spacing w:after="0" w:line="276" w:lineRule="auto"/>
        <w:ind w:left="0"/>
        <w:jc w:val="both"/>
        <w:rPr>
          <w:highlight w:val="yellow"/>
        </w:rPr>
      </w:pPr>
    </w:p>
    <w:p w14:paraId="75310057" w14:textId="7AD80F73" w:rsidR="007A743D" w:rsidRPr="00173C98" w:rsidRDefault="007A743D" w:rsidP="0044052C">
      <w:pPr>
        <w:spacing w:after="0" w:line="276" w:lineRule="auto"/>
        <w:ind w:left="0"/>
        <w:jc w:val="both"/>
        <w:rPr>
          <w:color w:val="000000"/>
        </w:rPr>
      </w:pPr>
      <w:r w:rsidRPr="00173C98">
        <w:rPr>
          <w:color w:val="000000"/>
        </w:rPr>
        <w:t xml:space="preserve">The </w:t>
      </w:r>
      <w:r w:rsidR="002E52B6" w:rsidRPr="00173C98">
        <w:rPr>
          <w:color w:val="000000"/>
        </w:rPr>
        <w:t>South Carolina Spinal Cord Injury Research Fund (</w:t>
      </w:r>
      <w:r w:rsidRPr="00173C98">
        <w:rPr>
          <w:color w:val="000000"/>
        </w:rPr>
        <w:t>SCIRF</w:t>
      </w:r>
      <w:r w:rsidR="002E52B6" w:rsidRPr="00173C98">
        <w:rPr>
          <w:color w:val="000000"/>
        </w:rPr>
        <w:t>)</w:t>
      </w:r>
      <w:r w:rsidRPr="00173C98">
        <w:rPr>
          <w:color w:val="000000"/>
        </w:rPr>
        <w:t xml:space="preserve"> receive</w:t>
      </w:r>
      <w:r w:rsidR="00173C98">
        <w:rPr>
          <w:color w:val="000000"/>
        </w:rPr>
        <w:t>d</w:t>
      </w:r>
      <w:r w:rsidRPr="00173C98">
        <w:rPr>
          <w:color w:val="000000"/>
        </w:rPr>
        <w:t xml:space="preserve"> </w:t>
      </w:r>
      <w:r w:rsidR="006D48E5" w:rsidRPr="00173C98">
        <w:rPr>
          <w:color w:val="000000"/>
        </w:rPr>
        <w:t xml:space="preserve">monthly </w:t>
      </w:r>
      <w:r w:rsidRPr="00173C98">
        <w:rPr>
          <w:color w:val="000000"/>
        </w:rPr>
        <w:t xml:space="preserve">DUI </w:t>
      </w:r>
      <w:r w:rsidR="00D3336D" w:rsidRPr="00173C98">
        <w:rPr>
          <w:color w:val="000000"/>
        </w:rPr>
        <w:t xml:space="preserve">(Driving Under the Influence) </w:t>
      </w:r>
      <w:r w:rsidRPr="00173C98">
        <w:rPr>
          <w:color w:val="000000"/>
        </w:rPr>
        <w:t>collections. The monthly average and yearly collection</w:t>
      </w:r>
      <w:r w:rsidR="00C31DA1" w:rsidRPr="00173C98">
        <w:rPr>
          <w:color w:val="000000"/>
        </w:rPr>
        <w:t>s</w:t>
      </w:r>
      <w:r w:rsidRPr="00173C98">
        <w:rPr>
          <w:color w:val="000000"/>
        </w:rPr>
        <w:t xml:space="preserve"> for FY</w:t>
      </w:r>
      <w:r w:rsidR="00597D9D" w:rsidRPr="00173C98">
        <w:rPr>
          <w:color w:val="000000"/>
        </w:rPr>
        <w:t>2</w:t>
      </w:r>
      <w:r w:rsidR="00173C98" w:rsidRPr="00173C98">
        <w:rPr>
          <w:color w:val="000000"/>
        </w:rPr>
        <w:t>3</w:t>
      </w:r>
      <w:r w:rsidRPr="00173C98">
        <w:rPr>
          <w:color w:val="000000"/>
        </w:rPr>
        <w:t xml:space="preserve"> </w:t>
      </w:r>
      <w:r w:rsidR="006B7788" w:rsidRPr="00173C98">
        <w:rPr>
          <w:color w:val="000000"/>
        </w:rPr>
        <w:t>were</w:t>
      </w:r>
      <w:r w:rsidRPr="00173C98">
        <w:rPr>
          <w:color w:val="000000"/>
        </w:rPr>
        <w:t xml:space="preserve"> </w:t>
      </w:r>
      <w:r w:rsidR="00D3336D" w:rsidRPr="00173C98">
        <w:t>$</w:t>
      </w:r>
      <w:r w:rsidR="00173C98" w:rsidRPr="00173C98">
        <w:t>44,170.89</w:t>
      </w:r>
      <w:r w:rsidR="00D3336D" w:rsidRPr="00173C98">
        <w:t xml:space="preserve"> </w:t>
      </w:r>
      <w:r w:rsidRPr="00173C98">
        <w:rPr>
          <w:color w:val="000000"/>
        </w:rPr>
        <w:t>and $</w:t>
      </w:r>
      <w:r w:rsidR="00173C98" w:rsidRPr="00173C98">
        <w:rPr>
          <w:color w:val="000000"/>
        </w:rPr>
        <w:t>530</w:t>
      </w:r>
      <w:r w:rsidR="00D3336D" w:rsidRPr="00173C98">
        <w:t>,</w:t>
      </w:r>
      <w:r w:rsidR="00173C98" w:rsidRPr="00173C98">
        <w:t>050</w:t>
      </w:r>
      <w:r w:rsidR="00D3336D" w:rsidRPr="00173C98">
        <w:t>.</w:t>
      </w:r>
      <w:r w:rsidR="00173C98" w:rsidRPr="00173C98">
        <w:t>67</w:t>
      </w:r>
      <w:r w:rsidRPr="00173C98">
        <w:rPr>
          <w:color w:val="000000"/>
        </w:rPr>
        <w:t>, respectively</w:t>
      </w:r>
      <w:r w:rsidR="00173C98">
        <w:rPr>
          <w:color w:val="000000"/>
        </w:rPr>
        <w:t>,</w:t>
      </w:r>
      <w:r w:rsidR="00173C98" w:rsidRPr="00173C98">
        <w:rPr>
          <w:color w:val="000000"/>
        </w:rPr>
        <w:t xml:space="preserve"> which were a slight increase over FY22 collections</w:t>
      </w:r>
      <w:r w:rsidRPr="00173C98">
        <w:rPr>
          <w:color w:val="000000"/>
        </w:rPr>
        <w:t>.</w:t>
      </w:r>
      <w:r w:rsidR="006B7788" w:rsidRPr="00173C98">
        <w:rPr>
          <w:color w:val="000000"/>
        </w:rPr>
        <w:t xml:space="preserve"> </w:t>
      </w:r>
      <w:r w:rsidR="009A4E54" w:rsidRPr="00173C98">
        <w:rPr>
          <w:color w:val="000000"/>
        </w:rPr>
        <w:t>We continue to judiciou</w:t>
      </w:r>
      <w:r w:rsidR="008D073A" w:rsidRPr="00173C98">
        <w:rPr>
          <w:color w:val="000000"/>
        </w:rPr>
        <w:t xml:space="preserve">sly award grants as funds allow, while working to promote </w:t>
      </w:r>
      <w:r w:rsidR="006B5743">
        <w:rPr>
          <w:color w:val="000000"/>
        </w:rPr>
        <w:t xml:space="preserve">high quality </w:t>
      </w:r>
      <w:r w:rsidR="008D073A" w:rsidRPr="00173C98">
        <w:rPr>
          <w:color w:val="000000"/>
        </w:rPr>
        <w:t>SCI research and its translation within the state of South Carolina.</w:t>
      </w:r>
    </w:p>
    <w:p w14:paraId="73E6FBF1" w14:textId="703C1BD5" w:rsidR="009A4E54" w:rsidRPr="00361C17" w:rsidRDefault="009A4E54" w:rsidP="0044052C">
      <w:pPr>
        <w:spacing w:after="0" w:line="276" w:lineRule="auto"/>
        <w:ind w:left="0"/>
        <w:jc w:val="both"/>
        <w:rPr>
          <w:highlight w:val="yellow"/>
        </w:rPr>
      </w:pPr>
    </w:p>
    <w:p w14:paraId="7F5C53F1" w14:textId="699B4982" w:rsidR="00121819" w:rsidRPr="00361C17" w:rsidRDefault="00121819" w:rsidP="0044052C">
      <w:pPr>
        <w:spacing w:after="0" w:line="276" w:lineRule="auto"/>
        <w:ind w:left="0"/>
        <w:jc w:val="both"/>
        <w:rPr>
          <w:color w:val="000000"/>
        </w:rPr>
      </w:pPr>
      <w:r w:rsidRPr="00361C17">
        <w:rPr>
          <w:color w:val="000000"/>
        </w:rPr>
        <w:t xml:space="preserve">The SCIRF </w:t>
      </w:r>
      <w:r w:rsidR="00173C98">
        <w:rPr>
          <w:color w:val="000000"/>
        </w:rPr>
        <w:t xml:space="preserve">continues to be </w:t>
      </w:r>
      <w:r w:rsidRPr="00361C17">
        <w:rPr>
          <w:color w:val="000000"/>
        </w:rPr>
        <w:t>a source of research funding for South Carolina entit</w:t>
      </w:r>
      <w:r w:rsidR="001632D0">
        <w:rPr>
          <w:color w:val="000000"/>
        </w:rPr>
        <w:t>ies</w:t>
      </w:r>
      <w:r w:rsidRPr="00361C17">
        <w:rPr>
          <w:color w:val="000000"/>
        </w:rPr>
        <w:t xml:space="preserve"> that respond to the public </w:t>
      </w:r>
      <w:r w:rsidR="002E52B6" w:rsidRPr="00361C17">
        <w:rPr>
          <w:color w:val="000000"/>
        </w:rPr>
        <w:t>requests for proposal (</w:t>
      </w:r>
      <w:r w:rsidR="00515E2A" w:rsidRPr="00361C17">
        <w:rPr>
          <w:color w:val="000000"/>
        </w:rPr>
        <w:t>RFP</w:t>
      </w:r>
      <w:r w:rsidR="002E52B6" w:rsidRPr="00361C17">
        <w:rPr>
          <w:color w:val="000000"/>
        </w:rPr>
        <w:t>)</w:t>
      </w:r>
      <w:r w:rsidRPr="00361C17">
        <w:rPr>
          <w:color w:val="000000"/>
        </w:rPr>
        <w:t xml:space="preserve"> announcements. </w:t>
      </w:r>
      <w:r w:rsidRPr="00361C17">
        <w:t xml:space="preserve">In the past year, the SCIRF promoted and supported SCI research through </w:t>
      </w:r>
      <w:r w:rsidR="00C23E48" w:rsidRPr="00361C17">
        <w:t>seven</w:t>
      </w:r>
      <w:r w:rsidRPr="00361C17">
        <w:t xml:space="preserve"> </w:t>
      </w:r>
      <w:r w:rsidR="00515E2A" w:rsidRPr="00361C17">
        <w:t xml:space="preserve">RFPs. </w:t>
      </w:r>
      <w:r w:rsidRPr="00361C17">
        <w:rPr>
          <w:color w:val="000000"/>
        </w:rPr>
        <w:t xml:space="preserve">Applications were reviewed for both scientific </w:t>
      </w:r>
      <w:proofErr w:type="gramStart"/>
      <w:r w:rsidRPr="00361C17">
        <w:rPr>
          <w:color w:val="000000"/>
        </w:rPr>
        <w:t>merit</w:t>
      </w:r>
      <w:proofErr w:type="gramEnd"/>
      <w:r w:rsidRPr="00361C17">
        <w:rPr>
          <w:color w:val="000000"/>
        </w:rPr>
        <w:t>, often involving outside scientific reviewers knowledgeable with the topic, and for relevance to the mission of SCIRF.</w:t>
      </w:r>
    </w:p>
    <w:p w14:paraId="140D4D73" w14:textId="77777777" w:rsidR="00121819" w:rsidRPr="00361C17" w:rsidRDefault="00121819" w:rsidP="0044052C">
      <w:pPr>
        <w:spacing w:after="0" w:line="276" w:lineRule="auto"/>
        <w:ind w:left="0"/>
        <w:jc w:val="both"/>
        <w:rPr>
          <w:color w:val="000000"/>
          <w:highlight w:val="yellow"/>
        </w:rPr>
      </w:pPr>
    </w:p>
    <w:p w14:paraId="5D60E2DB" w14:textId="2360A5CB" w:rsidR="00EB5AF4" w:rsidRPr="00462C68" w:rsidRDefault="00121819" w:rsidP="0044052C">
      <w:pPr>
        <w:spacing w:after="0" w:line="276" w:lineRule="auto"/>
        <w:ind w:left="0"/>
        <w:jc w:val="both"/>
      </w:pPr>
      <w:r w:rsidRPr="00462C68">
        <w:t xml:space="preserve">The SCIRF </w:t>
      </w:r>
      <w:r w:rsidR="003177D8" w:rsidRPr="00462C68">
        <w:t xml:space="preserve">made </w:t>
      </w:r>
      <w:r w:rsidR="00462C68" w:rsidRPr="00462C68">
        <w:t>five</w:t>
      </w:r>
      <w:r w:rsidR="003177D8" w:rsidRPr="00462C68">
        <w:t xml:space="preserve"> new awards</w:t>
      </w:r>
      <w:r w:rsidR="00C31DA1" w:rsidRPr="00462C68">
        <w:t xml:space="preserve"> in FY</w:t>
      </w:r>
      <w:r w:rsidR="00597D9D" w:rsidRPr="00462C68">
        <w:t>2</w:t>
      </w:r>
      <w:r w:rsidR="00462C68" w:rsidRPr="00462C68">
        <w:t>3</w:t>
      </w:r>
      <w:r w:rsidR="003177D8" w:rsidRPr="00462C68">
        <w:t xml:space="preserve"> </w:t>
      </w:r>
      <w:r w:rsidR="00462C68" w:rsidRPr="00462C68">
        <w:t xml:space="preserve">(two awards will begin in FY24) </w:t>
      </w:r>
      <w:r w:rsidR="003177D8" w:rsidRPr="00462C68">
        <w:t xml:space="preserve">and </w:t>
      </w:r>
      <w:r w:rsidR="00A10BC3" w:rsidRPr="00462C68">
        <w:t>one</w:t>
      </w:r>
      <w:r w:rsidR="003177D8" w:rsidRPr="00462C68">
        <w:t xml:space="preserve"> </w:t>
      </w:r>
      <w:r w:rsidR="00EB5AF4" w:rsidRPr="00462C68">
        <w:t xml:space="preserve">no cost extension. </w:t>
      </w:r>
      <w:r w:rsidR="00462C68" w:rsidRPr="00462C68">
        <w:t>Two of our</w:t>
      </w:r>
      <w:r w:rsidR="00EB5AF4" w:rsidRPr="00462C68">
        <w:t xml:space="preserve"> awardees concluded their research in FY</w:t>
      </w:r>
      <w:r w:rsidR="00597D9D" w:rsidRPr="00462C68">
        <w:t>2</w:t>
      </w:r>
      <w:r w:rsidR="00462C68" w:rsidRPr="00462C68">
        <w:t>3</w:t>
      </w:r>
      <w:r w:rsidR="00EB5AF4" w:rsidRPr="00462C68">
        <w:t xml:space="preserve">. As of </w:t>
      </w:r>
      <w:r w:rsidR="00F637F9" w:rsidRPr="00462C68">
        <w:t>the end of FY</w:t>
      </w:r>
      <w:r w:rsidR="00597D9D" w:rsidRPr="00462C68">
        <w:t>2</w:t>
      </w:r>
      <w:r w:rsidR="00462C68" w:rsidRPr="00462C68">
        <w:t>3</w:t>
      </w:r>
      <w:r w:rsidR="00F637F9" w:rsidRPr="00462C68">
        <w:t xml:space="preserve">, </w:t>
      </w:r>
      <w:r w:rsidR="008143D3" w:rsidRPr="00462C68">
        <w:t>the SCIRF ha</w:t>
      </w:r>
      <w:r w:rsidR="00F637F9" w:rsidRPr="00462C68">
        <w:t>d</w:t>
      </w:r>
      <w:r w:rsidR="008143D3" w:rsidRPr="00462C68">
        <w:t xml:space="preserve"> </w:t>
      </w:r>
      <w:r w:rsidR="00462C68" w:rsidRPr="00462C68">
        <w:t>seven</w:t>
      </w:r>
      <w:r w:rsidR="00EB5AF4" w:rsidRPr="00462C68">
        <w:t xml:space="preserve"> active grantees </w:t>
      </w:r>
      <w:r w:rsidR="00811DC5" w:rsidRPr="00462C68">
        <w:t>in</w:t>
      </w:r>
      <w:r w:rsidR="00A30761" w:rsidRPr="00462C68">
        <w:t>cluding</w:t>
      </w:r>
      <w:r w:rsidR="00811DC5" w:rsidRPr="00462C68">
        <w:t xml:space="preserve"> our</w:t>
      </w:r>
      <w:r w:rsidR="00EB5AF4" w:rsidRPr="00462C68">
        <w:t xml:space="preserve"> Admi</w:t>
      </w:r>
      <w:r w:rsidR="00C31DA1" w:rsidRPr="00462C68">
        <w:t>nistrative and Research Cores.</w:t>
      </w:r>
    </w:p>
    <w:p w14:paraId="68EBE098" w14:textId="0EB78D92" w:rsidR="00EB5AF4" w:rsidRPr="00361C17" w:rsidRDefault="0068356C" w:rsidP="0044052C">
      <w:pPr>
        <w:spacing w:after="0" w:line="276" w:lineRule="auto"/>
        <w:ind w:left="0"/>
        <w:jc w:val="both"/>
        <w:rPr>
          <w:highlight w:val="yellow"/>
        </w:rPr>
      </w:pPr>
      <w:r>
        <w:rPr>
          <w:noProof/>
        </w:rPr>
        <w:drawing>
          <wp:anchor distT="0" distB="0" distL="91440" distR="91440" simplePos="0" relativeHeight="251747328" behindDoc="0" locked="0" layoutInCell="1" allowOverlap="1" wp14:anchorId="739CE66D" wp14:editId="5ED8FBDD">
            <wp:simplePos x="0" y="0"/>
            <wp:positionH relativeFrom="margin">
              <wp:posOffset>5230495</wp:posOffset>
            </wp:positionH>
            <wp:positionV relativeFrom="paragraph">
              <wp:posOffset>198755</wp:posOffset>
            </wp:positionV>
            <wp:extent cx="1616710" cy="1844675"/>
            <wp:effectExtent l="0" t="0" r="2540" b="3175"/>
            <wp:wrapSquare wrapText="bothSides"/>
            <wp:docPr id="4" name="Picture 4" descr="Governor McMaster presenting award to Dr. Kra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overnor McMaster presenting award to Dr. Krause"/>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2567" t="4360" r="32308" b="18481"/>
                    <a:stretch/>
                  </pic:blipFill>
                  <pic:spPr bwMode="auto">
                    <a:xfrm>
                      <a:off x="0" y="0"/>
                      <a:ext cx="1616710" cy="1844675"/>
                    </a:xfrm>
                    <a:prstGeom prst="rect">
                      <a:avLst/>
                    </a:prstGeom>
                    <a:noFill/>
                    <a:ln>
                      <a:noFill/>
                    </a:ln>
                    <a:effectLst>
                      <a:softEdge rad="381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22659FF" w14:textId="79B0CD0E" w:rsidR="006B5743" w:rsidRPr="00D81F62" w:rsidRDefault="006B5743" w:rsidP="0044052C">
      <w:pPr>
        <w:spacing w:after="240" w:line="276" w:lineRule="auto"/>
        <w:ind w:left="0"/>
        <w:jc w:val="both"/>
      </w:pPr>
      <w:r w:rsidRPr="00D81F62">
        <w:t xml:space="preserve">This year, our Scientific Director, Dr. James S. Krause, received special acknowledgment of </w:t>
      </w:r>
      <w:r w:rsidR="00D81F62" w:rsidRPr="00D81F62">
        <w:t>his research</w:t>
      </w:r>
      <w:r w:rsidRPr="00D81F62">
        <w:t xml:space="preserve"> on SCI in South Carolina. Dr. Krause received the Governor’s </w:t>
      </w:r>
      <w:r w:rsidR="00D81F62" w:rsidRPr="00D81F62">
        <w:t>A</w:t>
      </w:r>
      <w:r w:rsidRPr="00D81F62">
        <w:t xml:space="preserve">ward for </w:t>
      </w:r>
      <w:r w:rsidR="00D81F62" w:rsidRPr="00D81F62">
        <w:t>Excellence in Scientific Research</w:t>
      </w:r>
      <w:r w:rsidRPr="00D81F62">
        <w:t xml:space="preserve">, a special acknowledgment for outstanding research across fields of study and institutions throughout South Carolina. </w:t>
      </w:r>
      <w:r w:rsidR="00D81F62" w:rsidRPr="00D81F62">
        <w:t>Dr. Krause indicated that “</w:t>
      </w:r>
      <w:r w:rsidRPr="00D81F62">
        <w:t xml:space="preserve">this award was particularly rewarding since it </w:t>
      </w:r>
      <w:r w:rsidR="00C44AA7">
        <w:t>establishes</w:t>
      </w:r>
      <w:r w:rsidRPr="00D81F62">
        <w:t xml:space="preserve"> research on SCI is of similar importance as other fundamental areas of science such as neurobiology, engineering, neuroscience, and medicine. The award was largely based on the importance of contributions to the SCIRF.</w:t>
      </w:r>
      <w:r w:rsidR="00D81F62" w:rsidRPr="00D81F62">
        <w:t>”</w:t>
      </w:r>
    </w:p>
    <w:p w14:paraId="3C141CC8" w14:textId="27729704" w:rsidR="004B2766" w:rsidRPr="00727070" w:rsidRDefault="0032429B" w:rsidP="0044052C">
      <w:pPr>
        <w:spacing w:after="0" w:line="276" w:lineRule="auto"/>
        <w:ind w:left="0"/>
        <w:jc w:val="both"/>
        <w:rPr>
          <w:color w:val="000000"/>
        </w:rPr>
      </w:pPr>
      <w:r w:rsidRPr="00361C17">
        <w:rPr>
          <w:color w:val="000000"/>
        </w:rPr>
        <w:t>We are</w:t>
      </w:r>
      <w:r w:rsidR="004B2766" w:rsidRPr="00361C17">
        <w:rPr>
          <w:color w:val="000000"/>
        </w:rPr>
        <w:t xml:space="preserve"> pleased to provide this annual report fo</w:t>
      </w:r>
      <w:r w:rsidR="004B60A9" w:rsidRPr="00361C17">
        <w:rPr>
          <w:color w:val="000000"/>
        </w:rPr>
        <w:t>r FY2</w:t>
      </w:r>
      <w:r w:rsidR="00361C17" w:rsidRPr="00361C17">
        <w:rPr>
          <w:color w:val="000000"/>
        </w:rPr>
        <w:t>3</w:t>
      </w:r>
      <w:r w:rsidR="004B2766" w:rsidRPr="00361C17">
        <w:rPr>
          <w:color w:val="000000"/>
        </w:rPr>
        <w:t>.</w:t>
      </w:r>
    </w:p>
    <w:p w14:paraId="6AA0FE45" w14:textId="77777777" w:rsidR="004B2766" w:rsidRDefault="004B2766" w:rsidP="00E91A84">
      <w:pPr>
        <w:spacing w:after="0" w:line="276" w:lineRule="auto"/>
        <w:ind w:left="0"/>
      </w:pPr>
    </w:p>
    <w:p w14:paraId="3D478032" w14:textId="77777777" w:rsidR="004B2766" w:rsidRDefault="004B2766" w:rsidP="00E91A84">
      <w:pPr>
        <w:spacing w:line="276" w:lineRule="auto"/>
        <w:ind w:left="0"/>
      </w:pPr>
      <w:r w:rsidRPr="005C5749">
        <w:t>Respectfully submitted,</w:t>
      </w:r>
    </w:p>
    <w:p w14:paraId="7B0DE3EA" w14:textId="14C2BEB6" w:rsidR="00355C00" w:rsidRDefault="00E57790" w:rsidP="00405E83">
      <w:pPr>
        <w:spacing w:after="0"/>
        <w:ind w:left="0"/>
        <w:rPr>
          <w:noProof/>
          <w:lang w:eastAsia="en-US"/>
        </w:rPr>
      </w:pPr>
      <w:r>
        <w:rPr>
          <w:noProof/>
          <w:lang w:eastAsia="en-US"/>
        </w:rPr>
        <w:drawing>
          <wp:anchor distT="0" distB="0" distL="114300" distR="114300" simplePos="0" relativeHeight="251732992" behindDoc="0" locked="0" layoutInCell="1" allowOverlap="1" wp14:anchorId="2876DFE4" wp14:editId="180EBC62">
            <wp:simplePos x="0" y="0"/>
            <wp:positionH relativeFrom="column">
              <wp:posOffset>-95250</wp:posOffset>
            </wp:positionH>
            <wp:positionV relativeFrom="paragraph">
              <wp:posOffset>172720</wp:posOffset>
            </wp:positionV>
            <wp:extent cx="1828800" cy="493395"/>
            <wp:effectExtent l="0" t="0" r="0" b="1905"/>
            <wp:wrapNone/>
            <wp:docPr id="3" name="Picture 3" descr="Heather Walker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alker signature.jpg"/>
                    <pic:cNvPicPr/>
                  </pic:nvPicPr>
                  <pic:blipFill>
                    <a:blip r:embed="rId13">
                      <a:extLst>
                        <a:ext uri="{28A0092B-C50C-407E-A947-70E740481C1C}">
                          <a14:useLocalDpi xmlns:a14="http://schemas.microsoft.com/office/drawing/2010/main" val="0"/>
                        </a:ext>
                      </a:extLst>
                    </a:blip>
                    <a:stretch>
                      <a:fillRect/>
                    </a:stretch>
                  </pic:blipFill>
                  <pic:spPr>
                    <a:xfrm>
                      <a:off x="0" y="0"/>
                      <a:ext cx="1828800" cy="493395"/>
                    </a:xfrm>
                    <a:prstGeom prst="rect">
                      <a:avLst/>
                    </a:prstGeom>
                  </pic:spPr>
                </pic:pic>
              </a:graphicData>
            </a:graphic>
          </wp:anchor>
        </w:drawing>
      </w:r>
    </w:p>
    <w:p w14:paraId="5EED7B79" w14:textId="0E1B1BC5" w:rsidR="00355C00" w:rsidRDefault="00E57790" w:rsidP="00405E83">
      <w:pPr>
        <w:spacing w:after="0"/>
        <w:ind w:left="0"/>
        <w:rPr>
          <w:noProof/>
          <w:lang w:eastAsia="en-US"/>
        </w:rPr>
      </w:pPr>
      <w:r>
        <w:rPr>
          <w:noProof/>
          <w:lang w:eastAsia="en-US"/>
        </w:rPr>
        <w:drawing>
          <wp:anchor distT="0" distB="0" distL="114300" distR="114300" simplePos="0" relativeHeight="251710464" behindDoc="1" locked="0" layoutInCell="1" allowOverlap="1" wp14:anchorId="4BF04B97" wp14:editId="640759A5">
            <wp:simplePos x="0" y="0"/>
            <wp:positionH relativeFrom="margin">
              <wp:posOffset>4076700</wp:posOffset>
            </wp:positionH>
            <wp:positionV relativeFrom="paragraph">
              <wp:posOffset>123190</wp:posOffset>
            </wp:positionV>
            <wp:extent cx="2495550" cy="440690"/>
            <wp:effectExtent l="0" t="0" r="0" b="0"/>
            <wp:wrapNone/>
            <wp:docPr id="67" name="Picture 67" descr="Catherine Graham signature" title="Catherine Leigh Graham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RAHAM XPS backup 2014 01 01\SCIRF\Executive Director\signature.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95550" cy="4406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498B073" w14:textId="20B62397" w:rsidR="00E57790" w:rsidRDefault="00E57790" w:rsidP="00405E83">
      <w:pPr>
        <w:spacing w:after="0"/>
        <w:ind w:left="0"/>
        <w:rPr>
          <w:noProof/>
          <w:lang w:eastAsia="en-US"/>
        </w:rPr>
      </w:pPr>
    </w:p>
    <w:p w14:paraId="06801C6B" w14:textId="77777777" w:rsidR="00E57790" w:rsidRDefault="00E57790" w:rsidP="00405E83">
      <w:pPr>
        <w:spacing w:after="0"/>
        <w:ind w:left="0"/>
        <w:rPr>
          <w:noProof/>
          <w:lang w:eastAsia="en-US"/>
        </w:rPr>
      </w:pPr>
    </w:p>
    <w:p w14:paraId="2F6EEBBB" w14:textId="76395944" w:rsidR="00405E83" w:rsidRPr="002A0A45" w:rsidRDefault="002E61BB" w:rsidP="00405E83">
      <w:pPr>
        <w:spacing w:after="0"/>
        <w:ind w:left="0"/>
      </w:pPr>
      <w:r w:rsidRPr="00E57790">
        <w:t>Heather W. Walker, MD</w:t>
      </w:r>
      <w:r w:rsidR="00355C00">
        <w:tab/>
      </w:r>
      <w:r w:rsidR="00355C00">
        <w:tab/>
      </w:r>
      <w:r w:rsidR="00355C00">
        <w:tab/>
      </w:r>
      <w:r w:rsidR="00355C00">
        <w:tab/>
      </w:r>
      <w:r w:rsidR="00355C00">
        <w:tab/>
      </w:r>
      <w:r w:rsidR="00355C00">
        <w:tab/>
        <w:t>Catherine Leigh Graham, MEBME</w:t>
      </w:r>
    </w:p>
    <w:p w14:paraId="4D563C13" w14:textId="77777777" w:rsidR="006D59D2" w:rsidRDefault="00405E83" w:rsidP="00FF6E95">
      <w:pPr>
        <w:spacing w:after="0"/>
        <w:ind w:left="0"/>
      </w:pPr>
      <w:r w:rsidRPr="002A0A45">
        <w:t>Board Chair</w:t>
      </w:r>
      <w:r w:rsidR="00355C00">
        <w:tab/>
      </w:r>
      <w:r w:rsidR="00355C00">
        <w:tab/>
      </w:r>
      <w:r w:rsidR="00355C00">
        <w:tab/>
      </w:r>
      <w:r w:rsidR="00355C00">
        <w:tab/>
      </w:r>
      <w:r w:rsidR="00355C00">
        <w:tab/>
      </w:r>
      <w:r w:rsidR="00355C00">
        <w:tab/>
      </w:r>
      <w:r w:rsidR="00355C00">
        <w:tab/>
      </w:r>
      <w:r w:rsidR="00355C00">
        <w:tab/>
        <w:t>Executive Director</w:t>
      </w:r>
      <w:r w:rsidR="006D59D2">
        <w:br w:type="page"/>
      </w:r>
    </w:p>
    <w:p w14:paraId="395FBA38" w14:textId="43D49BA0" w:rsidR="00BB1A81" w:rsidRPr="004B5E16" w:rsidRDefault="006D48E5" w:rsidP="006D48E5">
      <w:pPr>
        <w:pStyle w:val="Heading1"/>
      </w:pPr>
      <w:r w:rsidRPr="004B5E16">
        <w:lastRenderedPageBreak/>
        <w:t>LETTER FROM THE</w:t>
      </w:r>
      <w:r w:rsidR="0041529D" w:rsidRPr="004B5E16">
        <w:t xml:space="preserve"> </w:t>
      </w:r>
      <w:r w:rsidRPr="004B5E16">
        <w:t>SCIENTIFIC DIRECTORS</w:t>
      </w:r>
    </w:p>
    <w:p w14:paraId="3D0E159B" w14:textId="77777777" w:rsidR="00636C4E" w:rsidRPr="004B5E16" w:rsidRDefault="00636C4E" w:rsidP="00636C4E">
      <w:pPr>
        <w:spacing w:after="0"/>
        <w:ind w:left="0"/>
        <w:rPr>
          <w:sz w:val="32"/>
        </w:rPr>
      </w:pPr>
    </w:p>
    <w:p w14:paraId="1B74F917" w14:textId="31849AF4" w:rsidR="00D251AA" w:rsidRPr="00462C68" w:rsidRDefault="00D251AA" w:rsidP="0068356C">
      <w:pPr>
        <w:spacing w:after="240" w:line="276" w:lineRule="auto"/>
        <w:ind w:left="0"/>
        <w:jc w:val="both"/>
      </w:pPr>
      <w:r w:rsidRPr="00462C68">
        <w:t xml:space="preserve">Dr. Naren Banik and I (Dr. James Krause) have been privileged to serve as Scientific Directors for the SCIRF for more than a decade and we continue our commitment to support and conduct research to improve the lives of people with SCI by advancing knowledge through research. Over the past two decades, the SCIRF has supported research at multiple institutions throughout the state of South Carolina, </w:t>
      </w:r>
      <w:r w:rsidR="00D92A5F" w:rsidRPr="00462C68">
        <w:t>built</w:t>
      </w:r>
      <w:r w:rsidRPr="00462C68">
        <w:t xml:space="preserve"> infrastructure for research, and </w:t>
      </w:r>
      <w:r w:rsidR="00D92A5F" w:rsidRPr="00462C68">
        <w:t>assisted</w:t>
      </w:r>
      <w:r w:rsidRPr="00462C68">
        <w:t xml:space="preserve"> investigators </w:t>
      </w:r>
      <w:r w:rsidR="00D92A5F" w:rsidRPr="00462C68">
        <w:t xml:space="preserve">in </w:t>
      </w:r>
      <w:r w:rsidR="00462C68">
        <w:t>becoming</w:t>
      </w:r>
      <w:r w:rsidRPr="00462C68">
        <w:t xml:space="preserve"> established in the field of SCI research. We are proud of the number of researchers who </w:t>
      </w:r>
      <w:r w:rsidR="00D92A5F" w:rsidRPr="00462C68">
        <w:t xml:space="preserve">have </w:t>
      </w:r>
      <w:r w:rsidRPr="00462C68">
        <w:t>benefited from SCI</w:t>
      </w:r>
      <w:r w:rsidR="00D92A5F" w:rsidRPr="00462C68">
        <w:t>RF</w:t>
      </w:r>
      <w:r w:rsidRPr="00462C68">
        <w:t xml:space="preserve"> </w:t>
      </w:r>
      <w:r w:rsidR="00D92A5F" w:rsidRPr="00462C68">
        <w:t>opportunities,</w:t>
      </w:r>
      <w:r w:rsidRPr="00462C68">
        <w:t xml:space="preserve"> and we will continue our commitment every subsequent year for which we are given the honor to serve as </w:t>
      </w:r>
      <w:r w:rsidR="00D92A5F" w:rsidRPr="00462C68">
        <w:t>S</w:t>
      </w:r>
      <w:r w:rsidRPr="00462C68">
        <w:t xml:space="preserve">cientific </w:t>
      </w:r>
      <w:r w:rsidR="00D92A5F" w:rsidRPr="00462C68">
        <w:t>D</w:t>
      </w:r>
      <w:r w:rsidRPr="00462C68">
        <w:t>irectors.</w:t>
      </w:r>
    </w:p>
    <w:p w14:paraId="7184A40B" w14:textId="7A884DAB" w:rsidR="00D251AA" w:rsidRPr="00462C68" w:rsidRDefault="00D251AA" w:rsidP="0068356C">
      <w:pPr>
        <w:spacing w:after="240" w:line="276" w:lineRule="auto"/>
        <w:ind w:left="0"/>
        <w:jc w:val="both"/>
      </w:pPr>
      <w:r w:rsidRPr="00462C68">
        <w:t xml:space="preserve">Within our roles as </w:t>
      </w:r>
      <w:r w:rsidR="00D92A5F" w:rsidRPr="00462C68">
        <w:t>S</w:t>
      </w:r>
      <w:r w:rsidRPr="00462C68">
        <w:t xml:space="preserve">cientific </w:t>
      </w:r>
      <w:r w:rsidR="00D92A5F" w:rsidRPr="00462C68">
        <w:t>D</w:t>
      </w:r>
      <w:r w:rsidRPr="00462C68">
        <w:t>irectors, we continue to monitor national trends in research to ensure that South Carolina is at the cutting edge of SCI research. This is no small task. It requires engaging multiple investigators across the state and regular review of funding mechanisms to ensure that we meet the needs of investigators in the state of South Carolina.</w:t>
      </w:r>
    </w:p>
    <w:p w14:paraId="08963F26" w14:textId="760E4C22" w:rsidR="00D251AA" w:rsidRPr="00462C68" w:rsidRDefault="00D251AA" w:rsidP="0068356C">
      <w:pPr>
        <w:spacing w:after="240" w:line="276" w:lineRule="auto"/>
        <w:ind w:left="0"/>
        <w:jc w:val="both"/>
      </w:pPr>
      <w:r w:rsidRPr="00462C68">
        <w:t>By promoting and supporting SCI research, we address our primary concern, which is the well-being of individuals with SCI and their families. The success of our work may be witnessed in the number of investigators who have been supported by SCIRF who have built upon their work by successfully compet</w:t>
      </w:r>
      <w:r w:rsidR="00D92A5F" w:rsidRPr="00462C68">
        <w:t>ing</w:t>
      </w:r>
      <w:r w:rsidRPr="00462C68">
        <w:t xml:space="preserve"> for federal grants which are highly competitive, based on the quality and importance of the work.</w:t>
      </w:r>
    </w:p>
    <w:p w14:paraId="55F71292" w14:textId="05C9350D" w:rsidR="00D251AA" w:rsidRPr="00462C68" w:rsidRDefault="00D251AA" w:rsidP="0068356C">
      <w:pPr>
        <w:spacing w:after="240" w:line="276" w:lineRule="auto"/>
        <w:ind w:left="0"/>
        <w:jc w:val="both"/>
      </w:pPr>
      <w:r w:rsidRPr="00462C68">
        <w:t xml:space="preserve">We look forward to the continued success of </w:t>
      </w:r>
      <w:r w:rsidR="00462C68">
        <w:t>SCIRF</w:t>
      </w:r>
      <w:r w:rsidRPr="00462C68">
        <w:t xml:space="preserve"> investigators throughout the state of South Carolina and to the people for whom we serve.</w:t>
      </w:r>
    </w:p>
    <w:p w14:paraId="490EAF76" w14:textId="77777777" w:rsidR="002E61BB" w:rsidRDefault="002E61BB" w:rsidP="002E61BB">
      <w:pPr>
        <w:spacing w:after="0"/>
        <w:ind w:left="0"/>
        <w:rPr>
          <w:sz w:val="22"/>
        </w:rPr>
      </w:pPr>
    </w:p>
    <w:p w14:paraId="536E1B8E" w14:textId="77777777" w:rsidR="002E61BB" w:rsidRPr="005969B6" w:rsidRDefault="002E61BB" w:rsidP="002E61BB">
      <w:pPr>
        <w:spacing w:after="0"/>
        <w:ind w:left="0"/>
        <w:rPr>
          <w:sz w:val="22"/>
        </w:rPr>
      </w:pPr>
    </w:p>
    <w:p w14:paraId="422400AF" w14:textId="77777777" w:rsidR="002E61BB" w:rsidRPr="005969B6" w:rsidRDefault="002E61BB" w:rsidP="002E61BB">
      <w:pPr>
        <w:spacing w:after="0"/>
        <w:ind w:left="0"/>
        <w:rPr>
          <w:sz w:val="22"/>
        </w:rPr>
      </w:pPr>
      <w:r w:rsidRPr="005969B6">
        <w:rPr>
          <w:noProof/>
          <w:sz w:val="22"/>
          <w:lang w:eastAsia="en-US"/>
        </w:rPr>
        <w:drawing>
          <wp:anchor distT="0" distB="0" distL="114300" distR="114300" simplePos="0" relativeHeight="251731968" behindDoc="1" locked="0" layoutInCell="1" allowOverlap="1" wp14:anchorId="463D11E1" wp14:editId="2FE3C180">
            <wp:simplePos x="0" y="0"/>
            <wp:positionH relativeFrom="column">
              <wp:posOffset>3666518</wp:posOffset>
            </wp:positionH>
            <wp:positionV relativeFrom="paragraph">
              <wp:posOffset>155492</wp:posOffset>
            </wp:positionV>
            <wp:extent cx="2128520" cy="452120"/>
            <wp:effectExtent l="0" t="0" r="5080" b="5080"/>
            <wp:wrapNone/>
            <wp:docPr id="16" name="Picture 16" descr="Naren Banik signature" title="Naren Banik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ik.jpg"/>
                    <pic:cNvPicPr/>
                  </pic:nvPicPr>
                  <pic:blipFill>
                    <a:blip r:embed="rId15">
                      <a:extLst>
                        <a:ext uri="{28A0092B-C50C-407E-A947-70E740481C1C}">
                          <a14:useLocalDpi xmlns:a14="http://schemas.microsoft.com/office/drawing/2010/main" val="0"/>
                        </a:ext>
                      </a:extLst>
                    </a:blip>
                    <a:stretch>
                      <a:fillRect/>
                    </a:stretch>
                  </pic:blipFill>
                  <pic:spPr>
                    <a:xfrm>
                      <a:off x="0" y="0"/>
                      <a:ext cx="2128520" cy="452120"/>
                    </a:xfrm>
                    <a:prstGeom prst="rect">
                      <a:avLst/>
                    </a:prstGeom>
                  </pic:spPr>
                </pic:pic>
              </a:graphicData>
            </a:graphic>
            <wp14:sizeRelH relativeFrom="margin">
              <wp14:pctWidth>0</wp14:pctWidth>
            </wp14:sizeRelH>
            <wp14:sizeRelV relativeFrom="margin">
              <wp14:pctHeight>0</wp14:pctHeight>
            </wp14:sizeRelV>
          </wp:anchor>
        </w:drawing>
      </w:r>
      <w:r w:rsidRPr="005C08F8">
        <w:rPr>
          <w:noProof/>
          <w:szCs w:val="23"/>
          <w:lang w:eastAsia="en-US"/>
        </w:rPr>
        <w:drawing>
          <wp:inline distT="0" distB="0" distL="0" distR="0" wp14:anchorId="4F832065" wp14:editId="1A93399D">
            <wp:extent cx="1107602" cy="667909"/>
            <wp:effectExtent l="0" t="0" r="0" b="0"/>
            <wp:docPr id="1" name="Picture 1" descr="James Krause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23875" cy="677722"/>
                    </a:xfrm>
                    <a:prstGeom prst="rect">
                      <a:avLst/>
                    </a:prstGeom>
                    <a:noFill/>
                    <a:ln>
                      <a:noFill/>
                    </a:ln>
                  </pic:spPr>
                </pic:pic>
              </a:graphicData>
            </a:graphic>
          </wp:inline>
        </w:drawing>
      </w:r>
    </w:p>
    <w:p w14:paraId="7A3B1B34" w14:textId="77777777" w:rsidR="002E61BB" w:rsidRPr="005969B6" w:rsidRDefault="002E61BB" w:rsidP="002E61BB">
      <w:pPr>
        <w:spacing w:after="0"/>
        <w:ind w:left="0"/>
        <w:rPr>
          <w:szCs w:val="28"/>
        </w:rPr>
      </w:pPr>
      <w:r w:rsidRPr="005969B6">
        <w:rPr>
          <w:szCs w:val="28"/>
        </w:rPr>
        <w:t>James S. Krause, PhD</w:t>
      </w:r>
      <w:r w:rsidRPr="005969B6">
        <w:rPr>
          <w:szCs w:val="28"/>
        </w:rPr>
        <w:tab/>
      </w:r>
      <w:r w:rsidRPr="005969B6">
        <w:rPr>
          <w:szCs w:val="28"/>
        </w:rPr>
        <w:tab/>
      </w:r>
      <w:r w:rsidRPr="005969B6">
        <w:rPr>
          <w:szCs w:val="28"/>
        </w:rPr>
        <w:tab/>
      </w:r>
      <w:r w:rsidRPr="005969B6">
        <w:rPr>
          <w:szCs w:val="28"/>
        </w:rPr>
        <w:tab/>
      </w:r>
      <w:r w:rsidRPr="005969B6">
        <w:rPr>
          <w:szCs w:val="28"/>
        </w:rPr>
        <w:tab/>
        <w:t>Naren L. Banik, PhD</w:t>
      </w:r>
    </w:p>
    <w:p w14:paraId="4AA8B02B" w14:textId="488F8DBB" w:rsidR="00BB1A81" w:rsidRDefault="002E61BB" w:rsidP="002E61BB">
      <w:pPr>
        <w:spacing w:after="0"/>
        <w:ind w:left="0"/>
        <w:rPr>
          <w:b/>
          <w:sz w:val="28"/>
          <w:szCs w:val="28"/>
        </w:rPr>
      </w:pPr>
      <w:r w:rsidRPr="005969B6">
        <w:rPr>
          <w:szCs w:val="28"/>
        </w:rPr>
        <w:t>Scientific Director</w:t>
      </w:r>
      <w:r w:rsidRPr="005969B6">
        <w:rPr>
          <w:szCs w:val="28"/>
        </w:rPr>
        <w:tab/>
      </w:r>
      <w:r w:rsidRPr="005969B6">
        <w:rPr>
          <w:szCs w:val="28"/>
        </w:rPr>
        <w:tab/>
      </w:r>
      <w:r w:rsidRPr="005969B6">
        <w:rPr>
          <w:szCs w:val="28"/>
        </w:rPr>
        <w:tab/>
      </w:r>
      <w:r w:rsidRPr="005969B6">
        <w:rPr>
          <w:szCs w:val="28"/>
        </w:rPr>
        <w:tab/>
      </w:r>
      <w:r w:rsidRPr="005969B6">
        <w:rPr>
          <w:szCs w:val="28"/>
        </w:rPr>
        <w:tab/>
      </w:r>
      <w:r w:rsidRPr="005969B6">
        <w:rPr>
          <w:szCs w:val="28"/>
        </w:rPr>
        <w:tab/>
        <w:t>Associate Scientific Director</w:t>
      </w:r>
      <w:r w:rsidR="00BB1A81">
        <w:rPr>
          <w:b/>
          <w:sz w:val="28"/>
          <w:szCs w:val="28"/>
        </w:rPr>
        <w:br w:type="page"/>
      </w:r>
    </w:p>
    <w:p w14:paraId="447B3EFB" w14:textId="77777777" w:rsidR="00405E83" w:rsidRPr="0041529D" w:rsidRDefault="00405E83" w:rsidP="006D48E5">
      <w:pPr>
        <w:pStyle w:val="Heading1"/>
      </w:pPr>
      <w:r w:rsidRPr="0041529D">
        <w:lastRenderedPageBreak/>
        <w:t xml:space="preserve">PART I: </w:t>
      </w:r>
      <w:r w:rsidR="00672F8A" w:rsidRPr="0041529D">
        <w:t>OVERVIEW</w:t>
      </w:r>
    </w:p>
    <w:p w14:paraId="1A8A2809" w14:textId="77777777" w:rsidR="00636C4E" w:rsidRPr="0041529D" w:rsidRDefault="00636C4E" w:rsidP="00636C4E">
      <w:pPr>
        <w:spacing w:after="0"/>
        <w:ind w:left="0"/>
        <w:rPr>
          <w:sz w:val="32"/>
        </w:rPr>
      </w:pPr>
    </w:p>
    <w:p w14:paraId="7F73CB61" w14:textId="14D3C21E" w:rsidR="00405E83" w:rsidRPr="0041529D" w:rsidRDefault="00405E83" w:rsidP="00912EA0">
      <w:pPr>
        <w:pStyle w:val="Heading2"/>
      </w:pPr>
      <w:r w:rsidRPr="0041529D">
        <w:t>PURPOSE/CHARGE</w:t>
      </w:r>
    </w:p>
    <w:p w14:paraId="1ACAB717" w14:textId="77777777" w:rsidR="00912EA0" w:rsidRPr="0041529D" w:rsidRDefault="00912EA0" w:rsidP="00636C4E">
      <w:pPr>
        <w:spacing w:after="0"/>
        <w:ind w:left="0"/>
      </w:pPr>
    </w:p>
    <w:p w14:paraId="184E4E70" w14:textId="77777777" w:rsidR="00405E83" w:rsidRPr="0041529D" w:rsidRDefault="00405E83" w:rsidP="0068356C">
      <w:pPr>
        <w:spacing w:after="0"/>
        <w:ind w:left="0"/>
        <w:jc w:val="both"/>
      </w:pPr>
      <w:r w:rsidRPr="0041529D">
        <w:t>Promoting research to develop better understanding of causes and effective treatment strategies for paralysis, sensory loss, and other consequences of SCI and disease.</w:t>
      </w:r>
    </w:p>
    <w:p w14:paraId="6BAAF5EE" w14:textId="77777777" w:rsidR="00912EA0" w:rsidRPr="0041529D" w:rsidRDefault="00912EA0" w:rsidP="0068356C">
      <w:pPr>
        <w:spacing w:after="0"/>
        <w:ind w:left="0"/>
        <w:jc w:val="both"/>
      </w:pPr>
    </w:p>
    <w:p w14:paraId="6E19D1B8" w14:textId="6DDEBE0D" w:rsidR="00BF1C9D" w:rsidRPr="0041529D" w:rsidRDefault="00BF1C9D" w:rsidP="0068356C">
      <w:pPr>
        <w:pStyle w:val="Heading2"/>
      </w:pPr>
      <w:r w:rsidRPr="0041529D">
        <w:t>NEED</w:t>
      </w:r>
    </w:p>
    <w:p w14:paraId="18A99616" w14:textId="77777777" w:rsidR="00912EA0" w:rsidRPr="0041529D" w:rsidRDefault="00912EA0" w:rsidP="0068356C">
      <w:pPr>
        <w:spacing w:after="0"/>
        <w:ind w:left="0"/>
        <w:jc w:val="both"/>
      </w:pPr>
    </w:p>
    <w:p w14:paraId="6F8F67EB" w14:textId="1F471E71" w:rsidR="00BF1C9D" w:rsidRPr="0041529D" w:rsidRDefault="00743B8B" w:rsidP="0068356C">
      <w:pPr>
        <w:spacing w:after="0"/>
        <w:ind w:left="0"/>
        <w:jc w:val="both"/>
      </w:pPr>
      <w:r>
        <w:t xml:space="preserve">Injury to the spinal cord can be irreversible and may cause permanent disability. </w:t>
      </w:r>
      <w:r w:rsidRPr="00BF1C9D">
        <w:t xml:space="preserve">The consequences of </w:t>
      </w:r>
      <w:r>
        <w:t>spinal cord injury (</w:t>
      </w:r>
      <w:r w:rsidRPr="00BF1C9D">
        <w:t>SCI</w:t>
      </w:r>
      <w:r>
        <w:t>) may</w:t>
      </w:r>
      <w:r w:rsidRPr="00BF1C9D">
        <w:t xml:space="preserve"> include paralysis, loss of sensation, loss of control over movement and bodily functions, chronic pain, metabolic disorders, and complications such as uncontrolled blood pressure and infections. People with SCI may face extra demands due to the costs of medical care and rehabilitation and the absence of environmental support. Family members of peop</w:t>
      </w:r>
      <w:r>
        <w:t>le with SCI may also be affected.</w:t>
      </w:r>
      <w:r w:rsidR="00BF1C9D" w:rsidRPr="0041529D">
        <w:t xml:space="preserve"> The long-term goal of the SCIRF is to minimize the risk and incidence of SCI, interrupt or reverse the process of such injuries, and improve the health and quality of life for residents of South Carolina who have a</w:t>
      </w:r>
      <w:r w:rsidR="001363D4" w:rsidRPr="0041529D">
        <w:t>n SCI</w:t>
      </w:r>
      <w:r w:rsidR="00BF1C9D" w:rsidRPr="0041529D">
        <w:t>.</w:t>
      </w:r>
    </w:p>
    <w:p w14:paraId="6B9287BF" w14:textId="77777777" w:rsidR="00BF1C9D" w:rsidRPr="0041529D" w:rsidRDefault="00BF1C9D" w:rsidP="0068356C">
      <w:pPr>
        <w:spacing w:after="0"/>
        <w:ind w:left="0"/>
        <w:jc w:val="both"/>
      </w:pPr>
    </w:p>
    <w:p w14:paraId="6F6EA172" w14:textId="3CEF8FC0" w:rsidR="00405E83" w:rsidRPr="0041529D" w:rsidRDefault="00405E83" w:rsidP="0068356C">
      <w:pPr>
        <w:pStyle w:val="Heading2"/>
      </w:pPr>
      <w:r w:rsidRPr="0041529D">
        <w:t>LEGISLATIVE BACKGROUND</w:t>
      </w:r>
    </w:p>
    <w:p w14:paraId="4D6A96B6" w14:textId="77777777" w:rsidR="00912EA0" w:rsidRPr="0041529D" w:rsidRDefault="00912EA0" w:rsidP="0068356C">
      <w:pPr>
        <w:spacing w:after="0"/>
        <w:ind w:left="0"/>
        <w:jc w:val="both"/>
      </w:pPr>
    </w:p>
    <w:p w14:paraId="02348462" w14:textId="149A6139" w:rsidR="00405E83" w:rsidRPr="0041529D" w:rsidRDefault="00405E83" w:rsidP="0068356C">
      <w:pPr>
        <w:spacing w:after="0"/>
        <w:ind w:left="0"/>
        <w:jc w:val="both"/>
      </w:pPr>
      <w:r w:rsidRPr="0041529D">
        <w:t xml:space="preserve">The South Carolina SCIRF was established </w:t>
      </w:r>
      <w:r w:rsidR="0018408A" w:rsidRPr="0041529D">
        <w:t xml:space="preserve">by the South Carolina General Assembly </w:t>
      </w:r>
      <w:r w:rsidRPr="0041529D">
        <w:t>in 2000 by amendment (Bill S54 44-38-510) to Section 2, Chapter 38, Title 44 of the 1976 S.C. Code as signed by the Governor on July 20, 2000.</w:t>
      </w:r>
      <w:r w:rsidR="0018408A" w:rsidRPr="0041529D">
        <w:t xml:space="preserve"> The legislation calls for a $100 surcharge to be levied on every South Carolina </w:t>
      </w:r>
      <w:r w:rsidR="007E7901" w:rsidRPr="0041529D">
        <w:t>“</w:t>
      </w:r>
      <w:r w:rsidR="0018408A" w:rsidRPr="0041529D">
        <w:t>D</w:t>
      </w:r>
      <w:r w:rsidR="007E7901" w:rsidRPr="0041529D">
        <w:t xml:space="preserve">riving Under the Influence” </w:t>
      </w:r>
      <w:r w:rsidR="0018408A" w:rsidRPr="0041529D">
        <w:t>conviction. The proceed</w:t>
      </w:r>
      <w:r w:rsidR="001363D4" w:rsidRPr="0041529D">
        <w:t>s</w:t>
      </w:r>
      <w:r w:rsidR="0018408A" w:rsidRPr="0041529D">
        <w:t xml:space="preserve"> from this surcharge go to the SCIRF and are used to finance </w:t>
      </w:r>
      <w:r w:rsidR="001363D4" w:rsidRPr="0041529D">
        <w:t>SCI</w:t>
      </w:r>
      <w:r w:rsidR="0018408A" w:rsidRPr="0041529D">
        <w:t xml:space="preserve"> research in South Carolina as well as cover basic operation and administrative costs for the SCIRF.</w:t>
      </w:r>
    </w:p>
    <w:p w14:paraId="33C761B8" w14:textId="77777777" w:rsidR="00405E83" w:rsidRPr="0041529D" w:rsidRDefault="00405E83" w:rsidP="0068356C">
      <w:pPr>
        <w:spacing w:after="0"/>
        <w:ind w:left="0"/>
        <w:jc w:val="both"/>
      </w:pPr>
    </w:p>
    <w:p w14:paraId="02FC9994" w14:textId="0D24956B" w:rsidR="00405E83" w:rsidRPr="0041529D" w:rsidRDefault="00405E83" w:rsidP="0068356C">
      <w:pPr>
        <w:pStyle w:val="Heading2"/>
      </w:pPr>
      <w:r w:rsidRPr="0041529D">
        <w:t>GOVERNANCE</w:t>
      </w:r>
    </w:p>
    <w:p w14:paraId="4F84E06B" w14:textId="77777777" w:rsidR="00912EA0" w:rsidRPr="0041529D" w:rsidRDefault="00912EA0" w:rsidP="0068356C">
      <w:pPr>
        <w:spacing w:after="0"/>
        <w:ind w:left="0"/>
        <w:jc w:val="both"/>
      </w:pPr>
    </w:p>
    <w:p w14:paraId="2F9C830E" w14:textId="24BBB3D5" w:rsidR="00405E83" w:rsidRPr="0041529D" w:rsidRDefault="00405E83" w:rsidP="0068356C">
      <w:pPr>
        <w:spacing w:after="0"/>
        <w:ind w:left="0"/>
        <w:jc w:val="both"/>
      </w:pPr>
      <w:r w:rsidRPr="0041529D">
        <w:t xml:space="preserve">The </w:t>
      </w:r>
      <w:r w:rsidR="001363D4" w:rsidRPr="0041529D">
        <w:t>SCIRF</w:t>
      </w:r>
      <w:r w:rsidRPr="0041529D">
        <w:t xml:space="preserve"> is governed by a seven</w:t>
      </w:r>
      <w:r w:rsidR="009F7760">
        <w:t>-</w:t>
      </w:r>
      <w:r w:rsidRPr="0041529D">
        <w:t xml:space="preserve">member Board </w:t>
      </w:r>
      <w:r w:rsidR="001363D4" w:rsidRPr="0041529D">
        <w:t xml:space="preserve">of Directors </w:t>
      </w:r>
      <w:r w:rsidR="007E7901" w:rsidRPr="0041529D">
        <w:t xml:space="preserve">(BOD) </w:t>
      </w:r>
      <w:r w:rsidRPr="0041529D">
        <w:t xml:space="preserve">appointed by the Governor upon the recommendation of the President of the Medical University of South Carolina (MUSC). It is comprised of </w:t>
      </w:r>
      <w:r w:rsidR="00743B8B" w:rsidRPr="0041529D">
        <w:t xml:space="preserve">two medical doctors specializing or significantly engaged in the treatment of people with SCI in South Carolina; two members who have an SCI or have a family member with an SCI; </w:t>
      </w:r>
      <w:r w:rsidRPr="0041529D">
        <w:t>two medical doctors from MUSC</w:t>
      </w:r>
      <w:r w:rsidR="00743B8B">
        <w:t>,</w:t>
      </w:r>
      <w:r w:rsidRPr="0041529D">
        <w:t xml:space="preserve"> and one at large medical doctor who is a member of the Sout</w:t>
      </w:r>
      <w:r w:rsidR="00636C4E" w:rsidRPr="0041529D">
        <w:t>h Carolina Medical Association.</w:t>
      </w:r>
    </w:p>
    <w:p w14:paraId="225C8416" w14:textId="77777777" w:rsidR="00405E83" w:rsidRDefault="00405E83" w:rsidP="0068356C">
      <w:pPr>
        <w:spacing w:after="0"/>
        <w:ind w:left="0"/>
        <w:jc w:val="both"/>
        <w:rPr>
          <w:dstrike/>
        </w:rPr>
      </w:pPr>
    </w:p>
    <w:p w14:paraId="5243FBDC" w14:textId="37A24BB4" w:rsidR="00405E83" w:rsidRPr="0041529D" w:rsidRDefault="00405E83" w:rsidP="0068356C">
      <w:pPr>
        <w:pStyle w:val="Heading2"/>
      </w:pPr>
      <w:r w:rsidRPr="0041529D">
        <w:t>ADMINISTRATION</w:t>
      </w:r>
      <w:r w:rsidR="00BC12EF" w:rsidRPr="0041529D">
        <w:t>/SCIENTIFIC DIRECTORS</w:t>
      </w:r>
    </w:p>
    <w:p w14:paraId="683F0245" w14:textId="77777777" w:rsidR="00912EA0" w:rsidRPr="0041529D" w:rsidRDefault="00912EA0" w:rsidP="0068356C">
      <w:pPr>
        <w:spacing w:after="0"/>
        <w:ind w:left="0"/>
        <w:jc w:val="both"/>
      </w:pPr>
    </w:p>
    <w:p w14:paraId="70F327BD" w14:textId="3B487552" w:rsidR="0068356C" w:rsidRDefault="00405E83" w:rsidP="0068356C">
      <w:pPr>
        <w:tabs>
          <w:tab w:val="center" w:pos="180"/>
        </w:tabs>
        <w:ind w:left="0"/>
        <w:jc w:val="both"/>
      </w:pPr>
      <w:r w:rsidRPr="0041529D">
        <w:t xml:space="preserve">The </w:t>
      </w:r>
      <w:r w:rsidR="00BF1C9D" w:rsidRPr="0041529D">
        <w:t>SCIRF</w:t>
      </w:r>
      <w:r w:rsidRPr="0041529D">
        <w:t xml:space="preserve"> </w:t>
      </w:r>
      <w:r w:rsidR="008B1FE0" w:rsidRPr="0041529D">
        <w:t xml:space="preserve">is attached to </w:t>
      </w:r>
      <w:r w:rsidR="001363D4" w:rsidRPr="0041529D">
        <w:t>MUSC</w:t>
      </w:r>
      <w:r w:rsidR="008B1FE0" w:rsidRPr="0041529D">
        <w:t xml:space="preserve"> for administrative purposes. </w:t>
      </w:r>
      <w:r w:rsidR="00CC50A8" w:rsidRPr="0041529D">
        <w:t>T</w:t>
      </w:r>
      <w:r w:rsidR="008B1FE0" w:rsidRPr="0041529D">
        <w:t xml:space="preserve">he SCIRF has </w:t>
      </w:r>
      <w:r w:rsidR="00CC50A8" w:rsidRPr="0041529D">
        <w:t xml:space="preserve">a full time Executive Director, Catherine Leigh Graham, MEBME, a </w:t>
      </w:r>
      <w:r w:rsidR="008B1FE0" w:rsidRPr="0041529D">
        <w:t xml:space="preserve">part time </w:t>
      </w:r>
      <w:r w:rsidR="00CC50A8" w:rsidRPr="0041529D">
        <w:t>S</w:t>
      </w:r>
      <w:r w:rsidR="008B1FE0" w:rsidRPr="0041529D">
        <w:t xml:space="preserve">cientific </w:t>
      </w:r>
      <w:r w:rsidR="00CC50A8" w:rsidRPr="0041529D">
        <w:t>D</w:t>
      </w:r>
      <w:r w:rsidR="008B1FE0" w:rsidRPr="0041529D">
        <w:t>irector</w:t>
      </w:r>
      <w:r w:rsidR="00CC50A8" w:rsidRPr="0041529D">
        <w:t xml:space="preserve">, James S. Krause, PhD, </w:t>
      </w:r>
      <w:r w:rsidR="008B1FE0" w:rsidRPr="0041529D">
        <w:t xml:space="preserve">and </w:t>
      </w:r>
      <w:r w:rsidR="00CC50A8" w:rsidRPr="0041529D">
        <w:t>a part time A</w:t>
      </w:r>
      <w:r w:rsidR="008B1FE0" w:rsidRPr="0041529D">
        <w:t>ss</w:t>
      </w:r>
      <w:r w:rsidR="00CC50A8" w:rsidRPr="0041529D">
        <w:t>ociate S</w:t>
      </w:r>
      <w:r w:rsidR="008B1FE0" w:rsidRPr="0041529D">
        <w:t xml:space="preserve">cientific </w:t>
      </w:r>
      <w:r w:rsidR="00CC50A8" w:rsidRPr="0041529D">
        <w:t>D</w:t>
      </w:r>
      <w:r w:rsidR="008B1FE0" w:rsidRPr="0041529D">
        <w:t>irector</w:t>
      </w:r>
      <w:r w:rsidR="00CC50A8" w:rsidRPr="0041529D">
        <w:t xml:space="preserve">, Naren </w:t>
      </w:r>
      <w:r w:rsidR="00E303ED" w:rsidRPr="0041529D">
        <w:t xml:space="preserve">L. </w:t>
      </w:r>
      <w:r w:rsidR="00CC50A8" w:rsidRPr="0041529D">
        <w:t>Banik, PhD</w:t>
      </w:r>
      <w:r w:rsidR="009F7760">
        <w:t>.</w:t>
      </w:r>
      <w:r w:rsidR="00D81F62">
        <w:t xml:space="preserve"> </w:t>
      </w:r>
      <w:r w:rsidR="00BC12EF" w:rsidRPr="0041529D">
        <w:t xml:space="preserve">The Scientific Directors </w:t>
      </w:r>
      <w:r w:rsidR="008562A4" w:rsidRPr="0041529D">
        <w:t>are involved in aspects of all research development and implementation</w:t>
      </w:r>
      <w:r w:rsidRPr="0041529D">
        <w:t xml:space="preserve"> including setting goals, developing project invitations to meet goals, and making recommendations based on their reviews to the SCIRF </w:t>
      </w:r>
      <w:r w:rsidR="007E7901" w:rsidRPr="0041529D">
        <w:t>BOD</w:t>
      </w:r>
      <w:r w:rsidRPr="0041529D">
        <w:t xml:space="preserve"> of all such projects received.</w:t>
      </w:r>
      <w:r w:rsidR="0068356C">
        <w:br w:type="page"/>
      </w:r>
    </w:p>
    <w:p w14:paraId="722194FE" w14:textId="5446EEA7" w:rsidR="00405E83" w:rsidRPr="0041529D" w:rsidRDefault="00405E83" w:rsidP="00636C4E">
      <w:pPr>
        <w:pStyle w:val="Heading2"/>
      </w:pPr>
      <w:r w:rsidRPr="0041529D">
        <w:lastRenderedPageBreak/>
        <w:t>PRIMARY OBJECTIVES</w:t>
      </w:r>
    </w:p>
    <w:p w14:paraId="403E517D" w14:textId="77777777" w:rsidR="00912EA0" w:rsidRPr="0041529D" w:rsidRDefault="00912EA0" w:rsidP="00636C4E">
      <w:pPr>
        <w:spacing w:after="0"/>
        <w:ind w:left="0"/>
      </w:pPr>
    </w:p>
    <w:p w14:paraId="0D5DC0A0" w14:textId="113A2AD2" w:rsidR="00405E83" w:rsidRDefault="00405E83" w:rsidP="0068356C">
      <w:pPr>
        <w:ind w:left="0"/>
        <w:jc w:val="both"/>
      </w:pPr>
      <w:r w:rsidRPr="0041529D">
        <w:t>Advance knowledge of SCI repair and regeneration within the South Carolina research community by encouraging physicians and scientists to ap</w:t>
      </w:r>
      <w:r w:rsidR="009F7760">
        <w:t>ply expertise to the SCI field.</w:t>
      </w:r>
    </w:p>
    <w:p w14:paraId="043640BB" w14:textId="77777777" w:rsidR="0068356C" w:rsidRPr="0041529D" w:rsidRDefault="0068356C" w:rsidP="0068356C">
      <w:pPr>
        <w:ind w:left="0"/>
        <w:jc w:val="both"/>
      </w:pPr>
    </w:p>
    <w:p w14:paraId="60B36069" w14:textId="57C318AC" w:rsidR="00405E83" w:rsidRDefault="00405E83" w:rsidP="0068356C">
      <w:pPr>
        <w:ind w:left="0"/>
        <w:jc w:val="both"/>
      </w:pPr>
      <w:r w:rsidRPr="0041529D">
        <w:t>Foster collaborative interdisciplinary approaches to SCI research among S</w:t>
      </w:r>
      <w:r w:rsidR="007E7901" w:rsidRPr="0041529D">
        <w:t>outh Carolina</w:t>
      </w:r>
      <w:r w:rsidRPr="0041529D">
        <w:t xml:space="preserve"> hospitals, rehabilitative centers, research universities</w:t>
      </w:r>
      <w:r w:rsidR="009F7760">
        <w:t>, and interested organizations.</w:t>
      </w:r>
    </w:p>
    <w:p w14:paraId="22F36343" w14:textId="77777777" w:rsidR="0068356C" w:rsidRPr="0041529D" w:rsidRDefault="0068356C" w:rsidP="0068356C">
      <w:pPr>
        <w:ind w:left="0"/>
        <w:jc w:val="both"/>
      </w:pPr>
    </w:p>
    <w:p w14:paraId="5C869561" w14:textId="10D20B45" w:rsidR="00405E83" w:rsidRDefault="00405E83" w:rsidP="0068356C">
      <w:pPr>
        <w:ind w:left="0"/>
        <w:jc w:val="both"/>
      </w:pPr>
      <w:r w:rsidRPr="0041529D">
        <w:t>Nurture next generation of SCI researchers through</w:t>
      </w:r>
      <w:r w:rsidRPr="0041529D">
        <w:rPr>
          <w:i/>
        </w:rPr>
        <w:t xml:space="preserve"> </w:t>
      </w:r>
      <w:r w:rsidRPr="0041529D">
        <w:t>support of young scientists and post-doctoral</w:t>
      </w:r>
      <w:r w:rsidR="009F7760">
        <w:t xml:space="preserve"> fellows.</w:t>
      </w:r>
    </w:p>
    <w:p w14:paraId="55249420" w14:textId="77777777" w:rsidR="0068356C" w:rsidRPr="0041529D" w:rsidRDefault="0068356C" w:rsidP="0068356C">
      <w:pPr>
        <w:ind w:left="0"/>
        <w:jc w:val="both"/>
      </w:pPr>
    </w:p>
    <w:p w14:paraId="321D8008" w14:textId="5BDD55F5" w:rsidR="00405E83" w:rsidRDefault="00405E83" w:rsidP="0068356C">
      <w:pPr>
        <w:ind w:left="0"/>
        <w:jc w:val="both"/>
      </w:pPr>
      <w:r w:rsidRPr="0041529D">
        <w:t>Improve the well-being and quality of life of individuals with SCI by research programs that prevent or treat the secondary cond</w:t>
      </w:r>
      <w:r w:rsidR="009F7760">
        <w:t>itions and consequences of SCI.</w:t>
      </w:r>
    </w:p>
    <w:p w14:paraId="575ABC62" w14:textId="77777777" w:rsidR="0068356C" w:rsidRPr="0041529D" w:rsidRDefault="0068356C" w:rsidP="0068356C">
      <w:pPr>
        <w:ind w:left="0"/>
        <w:jc w:val="both"/>
      </w:pPr>
    </w:p>
    <w:p w14:paraId="7123C119" w14:textId="0B4CE96C" w:rsidR="006B564D" w:rsidRDefault="00405E83" w:rsidP="0068356C">
      <w:pPr>
        <w:ind w:left="0"/>
        <w:jc w:val="both"/>
        <w:rPr>
          <w:sz w:val="18"/>
        </w:rPr>
      </w:pPr>
      <w:r w:rsidRPr="0041529D">
        <w:t>Set budgets and administer funds for SCI research as mandated by the S</w:t>
      </w:r>
      <w:r w:rsidR="007E7901" w:rsidRPr="0041529D">
        <w:t>outh Carolina</w:t>
      </w:r>
      <w:r w:rsidRPr="0041529D">
        <w:t xml:space="preserve"> Legislative Act and assure highest quality of research and commitment by investigators.</w:t>
      </w:r>
      <w:r w:rsidR="006B564D">
        <w:rPr>
          <w:sz w:val="18"/>
        </w:rPr>
        <w:br w:type="page"/>
      </w:r>
    </w:p>
    <w:p w14:paraId="649821E4" w14:textId="77777777" w:rsidR="00D37E8A" w:rsidRPr="00D62F80" w:rsidRDefault="00D37E8A" w:rsidP="00D37E8A">
      <w:pPr>
        <w:pStyle w:val="Heading1"/>
      </w:pPr>
      <w:r w:rsidRPr="005D4EC1">
        <w:lastRenderedPageBreak/>
        <w:t>PART I</w:t>
      </w:r>
      <w:r>
        <w:t>I</w:t>
      </w:r>
      <w:r w:rsidRPr="005D4EC1">
        <w:t xml:space="preserve">:  </w:t>
      </w:r>
      <w:r w:rsidRPr="00F65343">
        <w:t>REQUESTS FOR PROPOSALS</w:t>
      </w:r>
      <w:r>
        <w:t xml:space="preserve"> </w:t>
      </w:r>
      <w:r w:rsidRPr="00233FF0">
        <w:t>(RFP)</w:t>
      </w:r>
    </w:p>
    <w:p w14:paraId="3B592675" w14:textId="77777777" w:rsidR="00D37E8A" w:rsidRPr="00636C4E" w:rsidRDefault="00D37E8A" w:rsidP="00D37E8A">
      <w:pPr>
        <w:spacing w:after="0"/>
        <w:ind w:left="0" w:right="173"/>
        <w:rPr>
          <w:color w:val="000000"/>
          <w:sz w:val="32"/>
        </w:rPr>
      </w:pPr>
    </w:p>
    <w:p w14:paraId="66252F4B" w14:textId="08DB60D8" w:rsidR="00D37E8A" w:rsidRDefault="00D37E8A" w:rsidP="0068356C">
      <w:pPr>
        <w:spacing w:after="0"/>
        <w:ind w:left="0"/>
        <w:jc w:val="both"/>
        <w:rPr>
          <w:szCs w:val="32"/>
        </w:rPr>
      </w:pPr>
      <w:r w:rsidRPr="005521CC">
        <w:rPr>
          <w:szCs w:val="32"/>
        </w:rPr>
        <w:t xml:space="preserve">The SCIRF </w:t>
      </w:r>
      <w:r>
        <w:rPr>
          <w:szCs w:val="32"/>
        </w:rPr>
        <w:t xml:space="preserve">has maintained a focus on building research infrastructure, </w:t>
      </w:r>
      <w:proofErr w:type="gramStart"/>
      <w:r>
        <w:rPr>
          <w:szCs w:val="32"/>
        </w:rPr>
        <w:t>expertise</w:t>
      </w:r>
      <w:proofErr w:type="gramEnd"/>
      <w:r>
        <w:rPr>
          <w:szCs w:val="32"/>
        </w:rPr>
        <w:t xml:space="preserve"> and capacity throughout South Carolina. In order to accomplish this task, the SCIRF posted </w:t>
      </w:r>
      <w:r w:rsidRPr="00934D63">
        <w:rPr>
          <w:szCs w:val="32"/>
        </w:rPr>
        <w:t>seven</w:t>
      </w:r>
      <w:r>
        <w:rPr>
          <w:szCs w:val="32"/>
        </w:rPr>
        <w:t xml:space="preserve"> RFP’s throughout FY2</w:t>
      </w:r>
      <w:r w:rsidR="00361C17">
        <w:rPr>
          <w:szCs w:val="32"/>
        </w:rPr>
        <w:t>3</w:t>
      </w:r>
      <w:r>
        <w:rPr>
          <w:szCs w:val="32"/>
        </w:rPr>
        <w:t xml:space="preserve"> which can be found on the </w:t>
      </w:r>
      <w:r w:rsidR="002E61BB">
        <w:rPr>
          <w:szCs w:val="32"/>
        </w:rPr>
        <w:t xml:space="preserve">SCIRF </w:t>
      </w:r>
      <w:r>
        <w:rPr>
          <w:szCs w:val="32"/>
        </w:rPr>
        <w:t xml:space="preserve">website under </w:t>
      </w:r>
      <w:hyperlink r:id="rId17" w:tooltip="Link to SCIRF Request for Proposals" w:history="1">
        <w:r>
          <w:rPr>
            <w:rStyle w:val="Hyperlink"/>
            <w:szCs w:val="32"/>
          </w:rPr>
          <w:t>Request for Proposals</w:t>
        </w:r>
      </w:hyperlink>
      <w:r>
        <w:rPr>
          <w:szCs w:val="32"/>
        </w:rPr>
        <w:t>.</w:t>
      </w:r>
      <w:r w:rsidR="00743B8B">
        <w:rPr>
          <w:szCs w:val="32"/>
        </w:rPr>
        <w:t xml:space="preserve"> We encourage any potential investigators to contact the Scientific Directors for additional</w:t>
      </w:r>
      <w:r w:rsidR="006B4184">
        <w:rPr>
          <w:szCs w:val="32"/>
        </w:rPr>
        <w:t xml:space="preserve"> information.</w:t>
      </w:r>
    </w:p>
    <w:p w14:paraId="3F86AF80" w14:textId="77777777" w:rsidR="00D37E8A" w:rsidRDefault="00D37E8A" w:rsidP="0068356C">
      <w:pPr>
        <w:spacing w:after="0"/>
        <w:ind w:left="0"/>
        <w:jc w:val="both"/>
        <w:rPr>
          <w:b/>
          <w:szCs w:val="32"/>
        </w:rPr>
      </w:pPr>
    </w:p>
    <w:p w14:paraId="010B9103" w14:textId="77777777" w:rsidR="006B4184" w:rsidRPr="00233FF0" w:rsidRDefault="006B4184" w:rsidP="0068356C">
      <w:pPr>
        <w:pStyle w:val="Heading2"/>
      </w:pPr>
      <w:r w:rsidRPr="00233FF0">
        <w:t>RFP I (Investigator Initiated Research)</w:t>
      </w:r>
    </w:p>
    <w:p w14:paraId="33C6C841" w14:textId="77777777" w:rsidR="006B4184" w:rsidRPr="00233FF0" w:rsidRDefault="006B4184" w:rsidP="0068356C">
      <w:pPr>
        <w:spacing w:after="0"/>
        <w:ind w:left="0"/>
        <w:jc w:val="both"/>
      </w:pPr>
      <w:r w:rsidRPr="00233FF0">
        <w:t xml:space="preserve">Investigator Initiated Research grants support clinicians, therapists, educators, and scientists in South Carolina researching aspects of spinal cord injury </w:t>
      </w:r>
      <w:proofErr w:type="gramStart"/>
      <w:r w:rsidRPr="00233FF0">
        <w:t>in an effort to</w:t>
      </w:r>
      <w:proofErr w:type="gramEnd"/>
      <w:r w:rsidRPr="00233FF0">
        <w:t xml:space="preserve"> develop a better understanding and ultimately treatment for paralysis and other consequences of spinal cord injury and spinal cord disease.</w:t>
      </w:r>
    </w:p>
    <w:p w14:paraId="6BFD26E0" w14:textId="77777777" w:rsidR="006B4184" w:rsidRPr="00233FF0" w:rsidRDefault="006B4184" w:rsidP="0068356C">
      <w:pPr>
        <w:spacing w:after="0"/>
        <w:ind w:left="0"/>
        <w:jc w:val="both"/>
      </w:pPr>
    </w:p>
    <w:p w14:paraId="2D078A7B" w14:textId="77777777" w:rsidR="00D37E8A" w:rsidRPr="00233FF0" w:rsidRDefault="00D37E8A" w:rsidP="0068356C">
      <w:pPr>
        <w:pStyle w:val="Heading2"/>
      </w:pPr>
      <w:r w:rsidRPr="00233FF0">
        <w:t>RFP P (Pilot)</w:t>
      </w:r>
    </w:p>
    <w:p w14:paraId="7B82ADC8" w14:textId="0B7D2B67" w:rsidR="00D37E8A" w:rsidRPr="00233FF0" w:rsidRDefault="00136769" w:rsidP="0068356C">
      <w:pPr>
        <w:spacing w:after="0"/>
        <w:ind w:left="0"/>
        <w:jc w:val="both"/>
      </w:pPr>
      <w:r w:rsidRPr="00233FF0">
        <w:t>Pilot Research grants are to support investigators who need to collect pilot data to position themselves for extramural grants.</w:t>
      </w:r>
    </w:p>
    <w:p w14:paraId="665FBDA2" w14:textId="77777777" w:rsidR="00136769" w:rsidRPr="00233FF0" w:rsidRDefault="00136769" w:rsidP="0068356C">
      <w:pPr>
        <w:spacing w:after="0"/>
        <w:ind w:left="0"/>
        <w:jc w:val="both"/>
        <w:rPr>
          <w:szCs w:val="32"/>
        </w:rPr>
      </w:pPr>
    </w:p>
    <w:p w14:paraId="5F51BEAD" w14:textId="77777777" w:rsidR="00D37E8A" w:rsidRPr="00233FF0" w:rsidRDefault="00D37E8A" w:rsidP="0068356C">
      <w:pPr>
        <w:pStyle w:val="Heading2"/>
      </w:pPr>
      <w:r w:rsidRPr="00233FF0">
        <w:t>RFP S (Student Research Internship)</w:t>
      </w:r>
    </w:p>
    <w:p w14:paraId="5E0CD7C6" w14:textId="14F56020" w:rsidR="00D37E8A" w:rsidRPr="00233FF0" w:rsidRDefault="00136769" w:rsidP="0068356C">
      <w:pPr>
        <w:spacing w:after="0"/>
        <w:ind w:left="0"/>
        <w:jc w:val="both"/>
      </w:pPr>
      <w:r w:rsidRPr="00233FF0">
        <w:t xml:space="preserve">Student Research Internship grants support the mentor of a student in medicine, nursing, health professions, epidemiology, </w:t>
      </w:r>
      <w:proofErr w:type="gramStart"/>
      <w:r w:rsidRPr="00233FF0">
        <w:t>neuroscience</w:t>
      </w:r>
      <w:proofErr w:type="gramEnd"/>
      <w:r w:rsidRPr="00233FF0">
        <w:t xml:space="preserve"> or other related fields that apply to basic, clinical or translational research with spinal cord injury or spinal cord disease.</w:t>
      </w:r>
    </w:p>
    <w:p w14:paraId="2DBEBA78" w14:textId="77777777" w:rsidR="00D37E8A" w:rsidRPr="00233FF0" w:rsidRDefault="00D37E8A" w:rsidP="0068356C">
      <w:pPr>
        <w:spacing w:after="0"/>
        <w:ind w:left="0"/>
        <w:jc w:val="both"/>
      </w:pPr>
    </w:p>
    <w:p w14:paraId="220D8F7E" w14:textId="77777777" w:rsidR="006B4184" w:rsidRPr="00233FF0" w:rsidRDefault="006B4184" w:rsidP="0068356C">
      <w:pPr>
        <w:pStyle w:val="Heading2"/>
      </w:pPr>
      <w:r w:rsidRPr="00233FF0">
        <w:t>RFP PD (Postdoctoral Research)</w:t>
      </w:r>
    </w:p>
    <w:p w14:paraId="7D469223" w14:textId="77777777" w:rsidR="006B4184" w:rsidRPr="00136769" w:rsidRDefault="006B4184" w:rsidP="0068356C">
      <w:pPr>
        <w:spacing w:after="0"/>
        <w:ind w:left="0"/>
        <w:jc w:val="both"/>
      </w:pPr>
      <w:r w:rsidRPr="00136769">
        <w:t>Postdoctoral Research grants increase the number of individuals with doctorates who seek postdoctoral training in SCI, working with a mentor who has an independent program of research in SCI.</w:t>
      </w:r>
    </w:p>
    <w:p w14:paraId="00456219" w14:textId="77777777" w:rsidR="00D37E8A" w:rsidRPr="00233FF0" w:rsidRDefault="00D37E8A" w:rsidP="0068356C">
      <w:pPr>
        <w:pStyle w:val="Heading2"/>
      </w:pPr>
      <w:r w:rsidRPr="00233FF0">
        <w:t>RFP B (Bridge Funding)</w:t>
      </w:r>
    </w:p>
    <w:p w14:paraId="00D11C4C" w14:textId="0D1CC594" w:rsidR="00D37E8A" w:rsidRPr="00233FF0" w:rsidRDefault="00136769" w:rsidP="0068356C">
      <w:pPr>
        <w:spacing w:after="0"/>
        <w:ind w:left="0"/>
        <w:jc w:val="both"/>
      </w:pPr>
      <w:r w:rsidRPr="00233FF0">
        <w:t>Bridge Funding grants provide an investigator, with a</w:t>
      </w:r>
      <w:r w:rsidR="006B4184">
        <w:t xml:space="preserve"> </w:t>
      </w:r>
      <w:r w:rsidRPr="00233FF0">
        <w:t>research program in spinal cord injury with a research grant whose federal competing continuation application was not funded, an opportunity to obtain one year of bridge support.</w:t>
      </w:r>
    </w:p>
    <w:p w14:paraId="71374076" w14:textId="77777777" w:rsidR="00D37E8A" w:rsidRPr="00233FF0" w:rsidRDefault="00D37E8A" w:rsidP="0068356C">
      <w:pPr>
        <w:spacing w:after="0"/>
        <w:ind w:left="0"/>
        <w:jc w:val="both"/>
      </w:pPr>
    </w:p>
    <w:p w14:paraId="6FB0E790" w14:textId="77777777" w:rsidR="00D37E8A" w:rsidRPr="00233FF0" w:rsidRDefault="00D37E8A" w:rsidP="0068356C">
      <w:pPr>
        <w:pStyle w:val="Heading2"/>
      </w:pPr>
      <w:r w:rsidRPr="00233FF0">
        <w:t>RFP R (Recruitment/Seed Funding)</w:t>
      </w:r>
    </w:p>
    <w:p w14:paraId="70B065BD" w14:textId="2BA6435E" w:rsidR="00D37E8A" w:rsidRPr="00233FF0" w:rsidRDefault="00136769" w:rsidP="0068356C">
      <w:pPr>
        <w:spacing w:after="0"/>
        <w:ind w:left="0"/>
        <w:jc w:val="both"/>
      </w:pPr>
      <w:r w:rsidRPr="00233FF0">
        <w:t xml:space="preserve">Recruitment/Seed Funding grants promote the recruitment/seed funding for scientists and clinician scientists, who specialize </w:t>
      </w:r>
      <w:proofErr w:type="gramStart"/>
      <w:r w:rsidRPr="00233FF0">
        <w:t>in the area of</w:t>
      </w:r>
      <w:proofErr w:type="gramEnd"/>
      <w:r w:rsidRPr="00233FF0">
        <w:t xml:space="preserve"> spinal cord injury, to the state of South Carolina.</w:t>
      </w:r>
    </w:p>
    <w:p w14:paraId="3A3BE930" w14:textId="77777777" w:rsidR="00D37E8A" w:rsidRPr="00233FF0" w:rsidRDefault="00D37E8A" w:rsidP="0068356C">
      <w:pPr>
        <w:spacing w:after="0"/>
        <w:ind w:left="0"/>
        <w:jc w:val="both"/>
      </w:pPr>
    </w:p>
    <w:p w14:paraId="276DB513" w14:textId="77777777" w:rsidR="00D37E8A" w:rsidRPr="00233FF0" w:rsidRDefault="00D37E8A" w:rsidP="0068356C">
      <w:pPr>
        <w:pStyle w:val="Heading2"/>
      </w:pPr>
      <w:r w:rsidRPr="00233FF0">
        <w:t>RFP CET (Conference/Education/Training)</w:t>
      </w:r>
    </w:p>
    <w:p w14:paraId="4239C080" w14:textId="77E04BD9" w:rsidR="00D37E8A" w:rsidRDefault="00136769" w:rsidP="0068356C">
      <w:pPr>
        <w:spacing w:after="0"/>
        <w:ind w:left="0"/>
        <w:jc w:val="both"/>
        <w:rPr>
          <w:b/>
          <w:szCs w:val="32"/>
          <w:highlight w:val="yellow"/>
        </w:rPr>
      </w:pPr>
      <w:r w:rsidRPr="00233FF0">
        <w:t>Conference/Education/Training grants support entities that will improve the knowledge of people with SCI in South Carolina and/or health care professionals that provide care for people with spinal cord injuries in South Carolina.</w:t>
      </w:r>
      <w:r w:rsidR="00D37E8A">
        <w:rPr>
          <w:b/>
          <w:szCs w:val="32"/>
          <w:highlight w:val="yellow"/>
        </w:rPr>
        <w:br w:type="page"/>
      </w:r>
    </w:p>
    <w:p w14:paraId="03B3CEA7" w14:textId="5ECF794C" w:rsidR="0007449B" w:rsidRDefault="00405E83" w:rsidP="00912EA0">
      <w:pPr>
        <w:pStyle w:val="Heading1"/>
      </w:pPr>
      <w:r w:rsidRPr="005D4EC1">
        <w:lastRenderedPageBreak/>
        <w:t>PART II</w:t>
      </w:r>
      <w:r w:rsidR="00D37E8A">
        <w:t>I</w:t>
      </w:r>
      <w:r w:rsidRPr="00482378">
        <w:t xml:space="preserve">:  </w:t>
      </w:r>
      <w:r w:rsidR="0007449B" w:rsidRPr="00482378">
        <w:t>N</w:t>
      </w:r>
      <w:r w:rsidR="00C06D38" w:rsidRPr="00482378">
        <w:t>EW AWARDS</w:t>
      </w:r>
      <w:r w:rsidR="0060178B" w:rsidRPr="00482378">
        <w:t>/EXTENSIONS</w:t>
      </w:r>
    </w:p>
    <w:p w14:paraId="4738476C" w14:textId="77777777" w:rsidR="003177D8" w:rsidRPr="00233FF0" w:rsidRDefault="003177D8" w:rsidP="00636C4E">
      <w:pPr>
        <w:spacing w:after="0"/>
        <w:ind w:left="0" w:right="173"/>
        <w:rPr>
          <w:color w:val="000000"/>
          <w:sz w:val="32"/>
        </w:rPr>
      </w:pPr>
    </w:p>
    <w:p w14:paraId="77C7EF99" w14:textId="33FBA312" w:rsidR="00EE6B5B" w:rsidRPr="00E70823" w:rsidRDefault="00EE6B5B" w:rsidP="009047C0">
      <w:pPr>
        <w:pStyle w:val="Heading2"/>
      </w:pPr>
      <w:r w:rsidRPr="00E70823">
        <w:t xml:space="preserve">New </w:t>
      </w:r>
      <w:r w:rsidR="00233FF0">
        <w:t>A</w:t>
      </w:r>
      <w:r w:rsidRPr="00E70823">
        <w:t xml:space="preserve">wards in </w:t>
      </w:r>
      <w:r w:rsidRPr="00D37E8A">
        <w:t>FY</w:t>
      </w:r>
      <w:r w:rsidR="00597D9D" w:rsidRPr="00D37E8A">
        <w:t>2</w:t>
      </w:r>
      <w:r w:rsidR="00361C17">
        <w:t>3</w:t>
      </w:r>
    </w:p>
    <w:p w14:paraId="7B1B06FE" w14:textId="77777777" w:rsidR="00D365EA" w:rsidRDefault="00D365EA" w:rsidP="009047C0">
      <w:pPr>
        <w:spacing w:after="0"/>
        <w:ind w:left="0" w:right="173"/>
        <w:rPr>
          <w:color w:val="000000"/>
        </w:rPr>
      </w:pPr>
    </w:p>
    <w:p w14:paraId="7A557428" w14:textId="3B561BB1" w:rsidR="005B51E9" w:rsidRPr="00AD1C4D" w:rsidRDefault="005B51E9" w:rsidP="009047C0">
      <w:pPr>
        <w:spacing w:after="0"/>
        <w:ind w:left="0" w:right="173"/>
        <w:rPr>
          <w:bCs/>
          <w:color w:val="000000"/>
          <w:highlight w:val="yellow"/>
        </w:rPr>
      </w:pPr>
    </w:p>
    <w:p w14:paraId="44D44950" w14:textId="77777777" w:rsidR="00361C17" w:rsidRPr="00361C17" w:rsidRDefault="00361C17" w:rsidP="0068356C">
      <w:pPr>
        <w:spacing w:after="0" w:line="276" w:lineRule="auto"/>
        <w:ind w:left="0"/>
        <w:jc w:val="both"/>
        <w:rPr>
          <w:b/>
          <w:bCs/>
          <w:color w:val="000000"/>
        </w:rPr>
      </w:pPr>
      <w:r w:rsidRPr="00361C17">
        <w:rPr>
          <w:b/>
          <w:bCs/>
          <w:color w:val="000000"/>
        </w:rPr>
        <w:t>2022 P-01 Contrast Enhanced Ultrasound for the Evaluation of Intraoperative SCI following Surgical Decompression of a Chronically Compressed Spinal Cord</w:t>
      </w:r>
    </w:p>
    <w:p w14:paraId="1F0D48F2" w14:textId="77777777" w:rsidR="00361C17" w:rsidRPr="00361C17" w:rsidRDefault="00361C17" w:rsidP="0068356C">
      <w:pPr>
        <w:spacing w:after="0" w:line="276" w:lineRule="auto"/>
        <w:ind w:left="0"/>
        <w:jc w:val="both"/>
        <w:rPr>
          <w:color w:val="000000"/>
        </w:rPr>
      </w:pPr>
      <w:r w:rsidRPr="00361C17">
        <w:rPr>
          <w:color w:val="000000"/>
        </w:rPr>
        <w:t>Brian Saway, MD, Neurological Surgery – Medical University of South Carolina</w:t>
      </w:r>
    </w:p>
    <w:p w14:paraId="5BB43F4F" w14:textId="77777777" w:rsidR="00361C17" w:rsidRPr="00361C17" w:rsidRDefault="00361C17" w:rsidP="0068356C">
      <w:pPr>
        <w:spacing w:after="0" w:line="276" w:lineRule="auto"/>
        <w:ind w:left="0"/>
        <w:jc w:val="both"/>
        <w:rPr>
          <w:color w:val="000000"/>
        </w:rPr>
      </w:pPr>
      <w:r w:rsidRPr="00361C17">
        <w:rPr>
          <w:color w:val="000000"/>
        </w:rPr>
        <w:t>Pilot Research Award</w:t>
      </w:r>
    </w:p>
    <w:p w14:paraId="2CED99E9" w14:textId="32363BD0" w:rsidR="00361C17" w:rsidRDefault="00361C17" w:rsidP="0068356C">
      <w:pPr>
        <w:spacing w:after="0" w:line="276" w:lineRule="auto"/>
        <w:ind w:left="0"/>
        <w:jc w:val="both"/>
        <w:rPr>
          <w:color w:val="000000"/>
        </w:rPr>
      </w:pPr>
      <w:r w:rsidRPr="00361C17">
        <w:rPr>
          <w:color w:val="000000"/>
        </w:rPr>
        <w:t>(8/1/2022-7/31/2023 for $29,847)</w:t>
      </w:r>
    </w:p>
    <w:p w14:paraId="65A16EEE" w14:textId="7D298E87" w:rsidR="00361C17" w:rsidRDefault="00361C17" w:rsidP="00361C17">
      <w:pPr>
        <w:spacing w:after="0" w:line="276" w:lineRule="auto"/>
        <w:ind w:left="0"/>
        <w:rPr>
          <w:color w:val="000000"/>
        </w:rPr>
      </w:pPr>
    </w:p>
    <w:p w14:paraId="3E4DCABA" w14:textId="58A90117" w:rsidR="00361C17" w:rsidRPr="00361C17" w:rsidRDefault="00361C17" w:rsidP="0068356C">
      <w:pPr>
        <w:spacing w:after="0" w:line="276" w:lineRule="auto"/>
        <w:ind w:left="0"/>
        <w:jc w:val="both"/>
        <w:rPr>
          <w:b/>
          <w:bCs/>
          <w:color w:val="000000"/>
        </w:rPr>
      </w:pPr>
      <w:r w:rsidRPr="00361C17">
        <w:rPr>
          <w:b/>
          <w:bCs/>
          <w:color w:val="000000"/>
        </w:rPr>
        <w:t xml:space="preserve">2022 PD-01 Inducing corticospinal plasticity for improving upper extremity motor function recovery in people with chronic cervical spinal cord </w:t>
      </w:r>
      <w:proofErr w:type="gramStart"/>
      <w:r w:rsidRPr="00361C17">
        <w:rPr>
          <w:b/>
          <w:bCs/>
          <w:color w:val="000000"/>
        </w:rPr>
        <w:t>injury</w:t>
      </w:r>
      <w:proofErr w:type="gramEnd"/>
    </w:p>
    <w:p w14:paraId="671CEEE7" w14:textId="5CFD0D90" w:rsidR="00361C17" w:rsidRDefault="00361C17" w:rsidP="0068356C">
      <w:pPr>
        <w:spacing w:after="0" w:line="276" w:lineRule="auto"/>
        <w:ind w:left="0"/>
        <w:jc w:val="both"/>
        <w:rPr>
          <w:color w:val="000000"/>
        </w:rPr>
      </w:pPr>
      <w:r>
        <w:rPr>
          <w:color w:val="000000"/>
        </w:rPr>
        <w:t>Aiko K. Thompson, PhD, Associate Professor, Dept of Health Sciences and Research – Medical University of South Carolina</w:t>
      </w:r>
    </w:p>
    <w:p w14:paraId="56775CCB" w14:textId="39ACE34A" w:rsidR="00361C17" w:rsidRDefault="00361C17" w:rsidP="0068356C">
      <w:pPr>
        <w:spacing w:after="0" w:line="276" w:lineRule="auto"/>
        <w:ind w:left="0"/>
        <w:jc w:val="both"/>
        <w:rPr>
          <w:color w:val="000000"/>
        </w:rPr>
      </w:pPr>
      <w:r>
        <w:rPr>
          <w:color w:val="000000"/>
        </w:rPr>
        <w:t>Post Doc Award</w:t>
      </w:r>
    </w:p>
    <w:p w14:paraId="389854D7" w14:textId="26860551" w:rsidR="00361C17" w:rsidRDefault="00361C17" w:rsidP="0068356C">
      <w:pPr>
        <w:spacing w:after="0" w:line="276" w:lineRule="auto"/>
        <w:ind w:left="0"/>
        <w:jc w:val="both"/>
        <w:rPr>
          <w:color w:val="000000"/>
        </w:rPr>
      </w:pPr>
      <w:r>
        <w:rPr>
          <w:color w:val="000000"/>
        </w:rPr>
        <w:t>(1/1/2023-12/31/2023 for $67,494)</w:t>
      </w:r>
    </w:p>
    <w:p w14:paraId="5DCA61FE" w14:textId="381E2970" w:rsidR="00361C17" w:rsidRDefault="00361C17" w:rsidP="0068356C">
      <w:pPr>
        <w:spacing w:after="0" w:line="276" w:lineRule="auto"/>
        <w:ind w:left="0"/>
        <w:jc w:val="both"/>
        <w:rPr>
          <w:color w:val="000000"/>
        </w:rPr>
      </w:pPr>
    </w:p>
    <w:p w14:paraId="78287132" w14:textId="2FC7C820" w:rsidR="00361C17" w:rsidRPr="00361C17" w:rsidRDefault="00361C17" w:rsidP="0068356C">
      <w:pPr>
        <w:spacing w:after="0" w:line="276" w:lineRule="auto"/>
        <w:ind w:left="0"/>
        <w:jc w:val="both"/>
        <w:rPr>
          <w:b/>
          <w:bCs/>
          <w:color w:val="000000"/>
        </w:rPr>
      </w:pPr>
      <w:r w:rsidRPr="00361C17">
        <w:rPr>
          <w:b/>
          <w:bCs/>
          <w:color w:val="000000"/>
        </w:rPr>
        <w:t>2022 CET-01 SC Spinal Cord Injury Research Fund 2023 Scientific Conference</w:t>
      </w:r>
    </w:p>
    <w:p w14:paraId="51EB2170" w14:textId="082AFA69" w:rsidR="00361C17" w:rsidRDefault="00361C17" w:rsidP="0068356C">
      <w:pPr>
        <w:spacing w:after="0" w:line="276" w:lineRule="auto"/>
        <w:ind w:left="0"/>
        <w:jc w:val="both"/>
        <w:rPr>
          <w:color w:val="000000"/>
        </w:rPr>
      </w:pPr>
      <w:r>
        <w:rPr>
          <w:color w:val="000000"/>
        </w:rPr>
        <w:t>Catherine Leigh Graham, MEBME, Executive Director – SC Spinal Cord Injury Research Fund</w:t>
      </w:r>
    </w:p>
    <w:p w14:paraId="73D549D2" w14:textId="3064202C" w:rsidR="00361C17" w:rsidRDefault="00361C17" w:rsidP="0068356C">
      <w:pPr>
        <w:spacing w:after="0" w:line="276" w:lineRule="auto"/>
        <w:ind w:left="0"/>
        <w:jc w:val="both"/>
        <w:rPr>
          <w:color w:val="000000"/>
        </w:rPr>
      </w:pPr>
      <w:r>
        <w:rPr>
          <w:color w:val="000000"/>
        </w:rPr>
        <w:t>Conference/Education/Training Award</w:t>
      </w:r>
    </w:p>
    <w:p w14:paraId="0C32FECC" w14:textId="76C31A7B" w:rsidR="00361C17" w:rsidRDefault="00361C17" w:rsidP="0068356C">
      <w:pPr>
        <w:spacing w:after="0" w:line="276" w:lineRule="auto"/>
        <w:ind w:left="0"/>
        <w:jc w:val="both"/>
        <w:rPr>
          <w:color w:val="000000"/>
        </w:rPr>
      </w:pPr>
      <w:r>
        <w:rPr>
          <w:color w:val="000000"/>
        </w:rPr>
        <w:t>(1/1/2023-12/31/2023 for $24,850)</w:t>
      </w:r>
    </w:p>
    <w:p w14:paraId="137C5DDB" w14:textId="4FF1ABD6" w:rsidR="00361C17" w:rsidRDefault="00361C17" w:rsidP="0068356C">
      <w:pPr>
        <w:spacing w:after="0" w:line="276" w:lineRule="auto"/>
        <w:ind w:left="0"/>
        <w:jc w:val="both"/>
        <w:rPr>
          <w:color w:val="000000"/>
        </w:rPr>
      </w:pPr>
    </w:p>
    <w:p w14:paraId="055A1B4C" w14:textId="5779AEC6" w:rsidR="00361C17" w:rsidRPr="00361C17" w:rsidRDefault="00361C17" w:rsidP="0068356C">
      <w:pPr>
        <w:spacing w:after="0" w:line="276" w:lineRule="auto"/>
        <w:ind w:left="0"/>
        <w:jc w:val="both"/>
        <w:rPr>
          <w:b/>
          <w:bCs/>
          <w:color w:val="000000"/>
        </w:rPr>
      </w:pPr>
      <w:r w:rsidRPr="00361C17">
        <w:rPr>
          <w:b/>
          <w:bCs/>
          <w:color w:val="000000"/>
        </w:rPr>
        <w:t>2022 SI-01 Basic Science Research Initiative</w:t>
      </w:r>
      <w:r>
        <w:rPr>
          <w:b/>
          <w:bCs/>
          <w:color w:val="000000"/>
        </w:rPr>
        <w:t xml:space="preserve"> (Starting in FY24)</w:t>
      </w:r>
    </w:p>
    <w:p w14:paraId="5F280582" w14:textId="51B66963" w:rsidR="00361C17" w:rsidRDefault="00361C17" w:rsidP="0068356C">
      <w:pPr>
        <w:spacing w:after="0" w:line="276" w:lineRule="auto"/>
        <w:ind w:left="0"/>
        <w:jc w:val="both"/>
        <w:rPr>
          <w:color w:val="000000"/>
        </w:rPr>
      </w:pPr>
      <w:r>
        <w:rPr>
          <w:color w:val="000000"/>
        </w:rPr>
        <w:t>Naren L. Banik, PhD, Professor, Dept of Neurosurgery – Medical University of South Carolina</w:t>
      </w:r>
    </w:p>
    <w:p w14:paraId="3D9DD59E" w14:textId="4D61093A" w:rsidR="00361C17" w:rsidRDefault="00361C17" w:rsidP="0068356C">
      <w:pPr>
        <w:spacing w:after="0" w:line="276" w:lineRule="auto"/>
        <w:ind w:left="0"/>
        <w:jc w:val="both"/>
        <w:rPr>
          <w:color w:val="000000"/>
        </w:rPr>
      </w:pPr>
      <w:r>
        <w:rPr>
          <w:color w:val="000000"/>
        </w:rPr>
        <w:t>Special Initiative Award</w:t>
      </w:r>
    </w:p>
    <w:p w14:paraId="383BF8C6" w14:textId="1B2DF4F9" w:rsidR="00361C17" w:rsidRDefault="00361C17" w:rsidP="0068356C">
      <w:pPr>
        <w:spacing w:after="0" w:line="276" w:lineRule="auto"/>
        <w:ind w:left="0"/>
        <w:jc w:val="both"/>
        <w:rPr>
          <w:color w:val="000000"/>
        </w:rPr>
      </w:pPr>
      <w:r>
        <w:rPr>
          <w:color w:val="000000"/>
        </w:rPr>
        <w:t>(7/1/2023–6/30/2028 for $693,980)</w:t>
      </w:r>
    </w:p>
    <w:p w14:paraId="416C01FD" w14:textId="67951D27" w:rsidR="00361C17" w:rsidRDefault="00361C17" w:rsidP="0068356C">
      <w:pPr>
        <w:spacing w:after="0" w:line="276" w:lineRule="auto"/>
        <w:ind w:left="0"/>
        <w:jc w:val="both"/>
        <w:rPr>
          <w:color w:val="000000"/>
        </w:rPr>
      </w:pPr>
    </w:p>
    <w:p w14:paraId="3F519730" w14:textId="3C74D223" w:rsidR="00361C17" w:rsidRPr="00361C17" w:rsidRDefault="00361C17" w:rsidP="0068356C">
      <w:pPr>
        <w:spacing w:after="0" w:line="276" w:lineRule="auto"/>
        <w:ind w:left="0"/>
        <w:jc w:val="both"/>
        <w:rPr>
          <w:b/>
          <w:bCs/>
          <w:color w:val="000000"/>
        </w:rPr>
      </w:pPr>
      <w:r w:rsidRPr="00361C17">
        <w:rPr>
          <w:b/>
          <w:bCs/>
          <w:color w:val="000000"/>
        </w:rPr>
        <w:t xml:space="preserve">2023 I-01 Evaluation of toxicity and therapeutic treatment window of rolipram-loaded </w:t>
      </w:r>
      <w:proofErr w:type="spellStart"/>
      <w:r w:rsidRPr="00361C17">
        <w:rPr>
          <w:b/>
          <w:bCs/>
          <w:color w:val="000000"/>
        </w:rPr>
        <w:t>PgP</w:t>
      </w:r>
      <w:proofErr w:type="spellEnd"/>
      <w:r w:rsidRPr="00361C17">
        <w:rPr>
          <w:b/>
          <w:bCs/>
          <w:color w:val="000000"/>
        </w:rPr>
        <w:t xml:space="preserve"> for SCI</w:t>
      </w:r>
      <w:r>
        <w:rPr>
          <w:b/>
          <w:bCs/>
          <w:color w:val="000000"/>
        </w:rPr>
        <w:t xml:space="preserve"> (Starting in FY24)</w:t>
      </w:r>
    </w:p>
    <w:p w14:paraId="64B99149" w14:textId="233516BC" w:rsidR="00361C17" w:rsidRDefault="00361C17" w:rsidP="0068356C">
      <w:pPr>
        <w:spacing w:after="0" w:line="276" w:lineRule="auto"/>
        <w:ind w:left="0"/>
        <w:jc w:val="both"/>
        <w:rPr>
          <w:color w:val="000000"/>
        </w:rPr>
      </w:pPr>
      <w:proofErr w:type="spellStart"/>
      <w:r>
        <w:rPr>
          <w:color w:val="000000"/>
        </w:rPr>
        <w:t>Jeoung</w:t>
      </w:r>
      <w:proofErr w:type="spellEnd"/>
      <w:r>
        <w:rPr>
          <w:color w:val="000000"/>
        </w:rPr>
        <w:t xml:space="preserve"> Soo Lee, PhD, Associate Professor – Clemson University</w:t>
      </w:r>
    </w:p>
    <w:p w14:paraId="43A6C909" w14:textId="5E529004" w:rsidR="00361C17" w:rsidRDefault="00361C17" w:rsidP="0068356C">
      <w:pPr>
        <w:spacing w:after="0" w:line="276" w:lineRule="auto"/>
        <w:ind w:left="0"/>
        <w:jc w:val="both"/>
        <w:rPr>
          <w:color w:val="000000"/>
        </w:rPr>
      </w:pPr>
      <w:r>
        <w:rPr>
          <w:color w:val="000000"/>
        </w:rPr>
        <w:t>Investigator Initiated Award</w:t>
      </w:r>
    </w:p>
    <w:p w14:paraId="206BDDBE" w14:textId="371E808B" w:rsidR="00361C17" w:rsidRDefault="00361C17" w:rsidP="0068356C">
      <w:pPr>
        <w:spacing w:after="0" w:line="276" w:lineRule="auto"/>
        <w:ind w:left="0"/>
        <w:jc w:val="both"/>
        <w:rPr>
          <w:color w:val="000000"/>
        </w:rPr>
      </w:pPr>
      <w:r>
        <w:rPr>
          <w:color w:val="000000"/>
        </w:rPr>
        <w:t>(7/1/2023-6/30/2025 for $150,000)</w:t>
      </w:r>
    </w:p>
    <w:p w14:paraId="715C8897" w14:textId="77777777" w:rsidR="00361C17" w:rsidRDefault="00361C17" w:rsidP="00361C17">
      <w:pPr>
        <w:spacing w:after="0" w:line="276" w:lineRule="auto"/>
        <w:ind w:left="0"/>
        <w:rPr>
          <w:color w:val="000000"/>
        </w:rPr>
      </w:pPr>
    </w:p>
    <w:p w14:paraId="3EA805AA" w14:textId="7367B26D" w:rsidR="009A6F95" w:rsidRPr="00D56E2F" w:rsidRDefault="009A6F95" w:rsidP="00887E5F">
      <w:pPr>
        <w:pStyle w:val="Heading2"/>
      </w:pPr>
      <w:r w:rsidRPr="00D56E2F">
        <w:t>No Cost Extensions in FY</w:t>
      </w:r>
      <w:r w:rsidR="00597D9D" w:rsidRPr="00D56E2F">
        <w:t>2</w:t>
      </w:r>
      <w:r w:rsidR="00361C17">
        <w:t>3</w:t>
      </w:r>
    </w:p>
    <w:p w14:paraId="1CA150FF" w14:textId="73ACF670" w:rsidR="005B51E9" w:rsidRPr="00D56E2F" w:rsidRDefault="005B51E9" w:rsidP="00636C4E">
      <w:pPr>
        <w:spacing w:after="0"/>
        <w:ind w:left="0"/>
        <w:rPr>
          <w:lang w:eastAsia="en-US"/>
        </w:rPr>
      </w:pPr>
    </w:p>
    <w:p w14:paraId="0A3FE70F" w14:textId="782450F4" w:rsidR="004A2BCC" w:rsidRDefault="004A2BCC" w:rsidP="00636C4E">
      <w:pPr>
        <w:spacing w:after="0"/>
        <w:ind w:left="0"/>
        <w:rPr>
          <w:highlight w:val="yellow"/>
          <w:lang w:eastAsia="en-US"/>
        </w:rPr>
      </w:pPr>
    </w:p>
    <w:p w14:paraId="2949E56D" w14:textId="77777777" w:rsidR="00361C17" w:rsidRPr="00361C17" w:rsidRDefault="00361C17" w:rsidP="0068356C">
      <w:pPr>
        <w:spacing w:after="0" w:line="276" w:lineRule="auto"/>
        <w:ind w:left="0"/>
        <w:jc w:val="both"/>
        <w:rPr>
          <w:b/>
          <w:bCs/>
          <w:color w:val="000000"/>
        </w:rPr>
      </w:pPr>
      <w:r w:rsidRPr="00361C17">
        <w:rPr>
          <w:b/>
          <w:bCs/>
          <w:color w:val="000000"/>
        </w:rPr>
        <w:t>2022 P-01 Contrast Enhanced Ultrasound for the Evaluation of Intraoperative SCI following Surgical Decompression of a Chronically Compressed Spinal Cord</w:t>
      </w:r>
    </w:p>
    <w:p w14:paraId="12F35846" w14:textId="77777777" w:rsidR="00361C17" w:rsidRPr="00361C17" w:rsidRDefault="00361C17" w:rsidP="0068356C">
      <w:pPr>
        <w:spacing w:after="0" w:line="276" w:lineRule="auto"/>
        <w:ind w:left="0"/>
        <w:jc w:val="both"/>
        <w:rPr>
          <w:color w:val="000000"/>
        </w:rPr>
      </w:pPr>
      <w:r w:rsidRPr="00361C17">
        <w:rPr>
          <w:color w:val="000000"/>
        </w:rPr>
        <w:t>Brian Saway, MD, Neurological Surgery – Medical University of South Carolina</w:t>
      </w:r>
    </w:p>
    <w:p w14:paraId="1C8E2875" w14:textId="77777777" w:rsidR="00361C17" w:rsidRPr="00361C17" w:rsidRDefault="00361C17" w:rsidP="0068356C">
      <w:pPr>
        <w:spacing w:after="0" w:line="276" w:lineRule="auto"/>
        <w:ind w:left="0"/>
        <w:jc w:val="both"/>
        <w:rPr>
          <w:color w:val="000000"/>
        </w:rPr>
      </w:pPr>
      <w:r w:rsidRPr="00361C17">
        <w:rPr>
          <w:color w:val="000000"/>
        </w:rPr>
        <w:t>Pilot Research Award</w:t>
      </w:r>
    </w:p>
    <w:p w14:paraId="2B5F58FE" w14:textId="4B3809AD" w:rsidR="00E76AB8" w:rsidRPr="00D56E2F" w:rsidRDefault="00361C17" w:rsidP="0068356C">
      <w:pPr>
        <w:spacing w:after="0" w:line="276" w:lineRule="auto"/>
        <w:ind w:left="0"/>
        <w:jc w:val="both"/>
        <w:rPr>
          <w:color w:val="000000"/>
        </w:rPr>
      </w:pPr>
      <w:r w:rsidRPr="00361C17">
        <w:rPr>
          <w:color w:val="000000"/>
        </w:rPr>
        <w:t>(8/1/2022-7/31/2023 for $29,847</w:t>
      </w:r>
      <w:r>
        <w:rPr>
          <w:color w:val="000000"/>
        </w:rPr>
        <w:t>, *extension 7/31/2024</w:t>
      </w:r>
      <w:r w:rsidRPr="00361C17">
        <w:rPr>
          <w:color w:val="000000"/>
        </w:rPr>
        <w:t>)</w:t>
      </w:r>
      <w:r w:rsidR="00E76AB8" w:rsidRPr="00D56E2F">
        <w:rPr>
          <w:color w:val="000000"/>
        </w:rPr>
        <w:br w:type="page"/>
      </w:r>
    </w:p>
    <w:p w14:paraId="5BE86887" w14:textId="44ED93C2" w:rsidR="00D37E8A" w:rsidRPr="00D56E2F" w:rsidRDefault="00D37E8A" w:rsidP="00D37E8A">
      <w:pPr>
        <w:pStyle w:val="Heading1"/>
      </w:pPr>
      <w:r w:rsidRPr="00D56E2F">
        <w:lastRenderedPageBreak/>
        <w:t>PART IV:  AWARDS CLOSED in FY2</w:t>
      </w:r>
      <w:r w:rsidR="00361C17">
        <w:t>3</w:t>
      </w:r>
    </w:p>
    <w:p w14:paraId="59EE0233" w14:textId="2F8B7685" w:rsidR="00845B6D" w:rsidRDefault="00845B6D" w:rsidP="00600B44">
      <w:pPr>
        <w:spacing w:after="0"/>
        <w:ind w:left="0" w:right="173"/>
        <w:rPr>
          <w:color w:val="000000"/>
        </w:rPr>
      </w:pPr>
    </w:p>
    <w:p w14:paraId="144EAA21" w14:textId="77777777" w:rsidR="009F4FF4" w:rsidRDefault="009F4FF4" w:rsidP="00600B44">
      <w:pPr>
        <w:spacing w:after="0"/>
        <w:ind w:left="0" w:right="173"/>
        <w:rPr>
          <w:color w:val="000000"/>
        </w:rPr>
      </w:pPr>
    </w:p>
    <w:p w14:paraId="7EEE4DC4" w14:textId="5DA91885" w:rsidR="00361C17" w:rsidRPr="00361C17" w:rsidRDefault="00361C17" w:rsidP="0068356C">
      <w:pPr>
        <w:spacing w:after="0"/>
        <w:ind w:left="0" w:right="173"/>
        <w:jc w:val="both"/>
        <w:rPr>
          <w:b/>
          <w:color w:val="000000"/>
        </w:rPr>
      </w:pPr>
      <w:r w:rsidRPr="00361C17">
        <w:rPr>
          <w:b/>
          <w:color w:val="000000"/>
        </w:rPr>
        <w:t>2019 CET-01 WIND 2020 Conference</w:t>
      </w:r>
    </w:p>
    <w:p w14:paraId="1A85FA85" w14:textId="53C28432" w:rsidR="00361C17" w:rsidRDefault="00361C17" w:rsidP="0068356C">
      <w:pPr>
        <w:spacing w:after="0"/>
        <w:ind w:left="0" w:right="173"/>
        <w:jc w:val="both"/>
        <w:rPr>
          <w:bCs/>
          <w:color w:val="000000"/>
        </w:rPr>
      </w:pPr>
      <w:r>
        <w:rPr>
          <w:bCs/>
          <w:color w:val="000000"/>
        </w:rPr>
        <w:t>Angela Rodriguez, MSW, Executive Director – SC Spinal Cord Injury Association</w:t>
      </w:r>
    </w:p>
    <w:p w14:paraId="685667B9" w14:textId="017D9414" w:rsidR="00361C17" w:rsidRDefault="00361C17" w:rsidP="0068356C">
      <w:pPr>
        <w:spacing w:after="0"/>
        <w:ind w:left="0" w:right="173"/>
        <w:jc w:val="both"/>
        <w:rPr>
          <w:bCs/>
          <w:color w:val="000000"/>
        </w:rPr>
      </w:pPr>
      <w:r>
        <w:rPr>
          <w:bCs/>
          <w:color w:val="000000"/>
        </w:rPr>
        <w:t>Conference/Education/Training Award</w:t>
      </w:r>
    </w:p>
    <w:p w14:paraId="49A66B21" w14:textId="70BC30E5" w:rsidR="00361C17" w:rsidRDefault="00361C17" w:rsidP="0068356C">
      <w:pPr>
        <w:spacing w:after="0"/>
        <w:ind w:left="0" w:right="173"/>
        <w:jc w:val="both"/>
        <w:rPr>
          <w:bCs/>
          <w:color w:val="000000"/>
        </w:rPr>
      </w:pPr>
      <w:r>
        <w:rPr>
          <w:bCs/>
          <w:color w:val="000000"/>
        </w:rPr>
        <w:t>(8/1/2019-7/31/2020 for $24,801, *extension 1/31/2021, *</w:t>
      </w:r>
      <w:proofErr w:type="spellStart"/>
      <w:r>
        <w:rPr>
          <w:bCs/>
          <w:color w:val="000000"/>
        </w:rPr>
        <w:t>ext</w:t>
      </w:r>
      <w:proofErr w:type="spellEnd"/>
      <w:r>
        <w:rPr>
          <w:bCs/>
          <w:color w:val="000000"/>
        </w:rPr>
        <w:t xml:space="preserve"> 7/31/2021, *</w:t>
      </w:r>
      <w:proofErr w:type="spellStart"/>
      <w:r>
        <w:rPr>
          <w:bCs/>
          <w:color w:val="000000"/>
        </w:rPr>
        <w:t>ext</w:t>
      </w:r>
      <w:proofErr w:type="spellEnd"/>
      <w:r>
        <w:rPr>
          <w:bCs/>
          <w:color w:val="000000"/>
        </w:rPr>
        <w:t xml:space="preserve"> 12/31/2022)</w:t>
      </w:r>
    </w:p>
    <w:p w14:paraId="4EB69DB8" w14:textId="67F94560" w:rsidR="00361C17" w:rsidRDefault="00361C17" w:rsidP="0068356C">
      <w:pPr>
        <w:spacing w:after="0"/>
        <w:ind w:left="0" w:right="173"/>
        <w:jc w:val="both"/>
        <w:rPr>
          <w:bCs/>
          <w:color w:val="000000"/>
        </w:rPr>
      </w:pPr>
    </w:p>
    <w:p w14:paraId="7D022FE3" w14:textId="76B68978" w:rsidR="00361C17" w:rsidRPr="00361C17" w:rsidRDefault="00361C17" w:rsidP="0068356C">
      <w:pPr>
        <w:spacing w:after="0" w:line="276" w:lineRule="auto"/>
        <w:ind w:left="0"/>
        <w:jc w:val="both"/>
        <w:rPr>
          <w:b/>
          <w:color w:val="000000"/>
        </w:rPr>
      </w:pPr>
      <w:r w:rsidRPr="00361C17">
        <w:rPr>
          <w:b/>
          <w:color w:val="000000"/>
        </w:rPr>
        <w:t>2016 SI-03 Basic Science Research Initiative</w:t>
      </w:r>
    </w:p>
    <w:p w14:paraId="57F40D2D" w14:textId="77777777" w:rsidR="00361C17" w:rsidRDefault="00361C17" w:rsidP="0068356C">
      <w:pPr>
        <w:spacing w:after="0" w:line="276" w:lineRule="auto"/>
        <w:ind w:left="0"/>
        <w:jc w:val="both"/>
        <w:rPr>
          <w:color w:val="000000"/>
        </w:rPr>
      </w:pPr>
      <w:r>
        <w:rPr>
          <w:color w:val="000000"/>
        </w:rPr>
        <w:t>Naren L. Banik, PhD, Professor, Dept of Neurosurgery – Medical University of South Carolina</w:t>
      </w:r>
    </w:p>
    <w:p w14:paraId="48AA5EF9" w14:textId="77777777" w:rsidR="00361C17" w:rsidRDefault="00361C17" w:rsidP="0068356C">
      <w:pPr>
        <w:spacing w:after="0" w:line="276" w:lineRule="auto"/>
        <w:ind w:left="0"/>
        <w:jc w:val="both"/>
        <w:rPr>
          <w:color w:val="000000"/>
        </w:rPr>
      </w:pPr>
      <w:r>
        <w:rPr>
          <w:color w:val="000000"/>
        </w:rPr>
        <w:t>Special Initiative Award</w:t>
      </w:r>
    </w:p>
    <w:p w14:paraId="0873D34E" w14:textId="4222ACDB" w:rsidR="00D37E8A" w:rsidRDefault="00361C17" w:rsidP="0068356C">
      <w:pPr>
        <w:spacing w:after="0" w:line="276" w:lineRule="auto"/>
        <w:ind w:left="0"/>
        <w:jc w:val="both"/>
        <w:rPr>
          <w:color w:val="000000"/>
        </w:rPr>
      </w:pPr>
      <w:r>
        <w:rPr>
          <w:color w:val="000000"/>
        </w:rPr>
        <w:t>(7/1/2016 – 6/30/2021 for $775,810, *extension 6/30/2023)</w:t>
      </w:r>
      <w:r w:rsidR="00D37E8A">
        <w:rPr>
          <w:color w:val="000000"/>
        </w:rPr>
        <w:br w:type="page"/>
      </w:r>
    </w:p>
    <w:p w14:paraId="03E5D53B" w14:textId="64794FF0" w:rsidR="00F17FD4" w:rsidRDefault="00F17FD4" w:rsidP="00D37E8A">
      <w:pPr>
        <w:pStyle w:val="Heading1"/>
      </w:pPr>
      <w:r w:rsidRPr="005D4EC1">
        <w:lastRenderedPageBreak/>
        <w:t xml:space="preserve">PART </w:t>
      </w:r>
      <w:r w:rsidR="009900A9">
        <w:t>V</w:t>
      </w:r>
      <w:r w:rsidRPr="005D4EC1">
        <w:t xml:space="preserve">:  </w:t>
      </w:r>
      <w:r w:rsidRPr="00D56E2F">
        <w:t>ACTIVE AWARDS (</w:t>
      </w:r>
      <w:r w:rsidR="00811DC5" w:rsidRPr="00D56E2F">
        <w:t>a</w:t>
      </w:r>
      <w:r w:rsidRPr="00D56E2F">
        <w:t>s of</w:t>
      </w:r>
      <w:r w:rsidRPr="00482378">
        <w:t xml:space="preserve"> </w:t>
      </w:r>
      <w:r w:rsidR="00597D9D">
        <w:t xml:space="preserve">the end of </w:t>
      </w:r>
      <w:r w:rsidR="00597D9D" w:rsidRPr="0041529D">
        <w:t>FY2</w:t>
      </w:r>
      <w:r w:rsidR="00361C17">
        <w:t>3</w:t>
      </w:r>
      <w:r w:rsidRPr="00482378">
        <w:t>)</w:t>
      </w:r>
    </w:p>
    <w:p w14:paraId="2331DA74" w14:textId="77777777" w:rsidR="00F17FD4" w:rsidRPr="00636C4E" w:rsidRDefault="00F17FD4" w:rsidP="00B44A86">
      <w:pPr>
        <w:spacing w:after="0"/>
        <w:ind w:left="0" w:right="173"/>
        <w:rPr>
          <w:color w:val="000000"/>
          <w:sz w:val="32"/>
        </w:rPr>
      </w:pPr>
    </w:p>
    <w:tbl>
      <w:tblPr>
        <w:tblW w:w="4699" w:type="pct"/>
        <w:tblInd w:w="-5" w:type="dxa"/>
        <w:tblLayout w:type="fixed"/>
        <w:tblLook w:val="04A0" w:firstRow="1" w:lastRow="0" w:firstColumn="1" w:lastColumn="0" w:noHBand="0" w:noVBand="1"/>
        <w:tblCaption w:val="List of Active Grant Awards"/>
        <w:tblDescription w:val="Column 1 - Grant Number, Column 2 - Grant Title, Column 3 - Principal Investigator, Column 4 - Awarded Institution"/>
      </w:tblPr>
      <w:tblGrid>
        <w:gridCol w:w="1801"/>
        <w:gridCol w:w="5401"/>
        <w:gridCol w:w="1620"/>
        <w:gridCol w:w="1318"/>
      </w:tblGrid>
      <w:tr w:rsidR="005D4EC1" w:rsidRPr="00E250C6" w14:paraId="618A7E02" w14:textId="77777777" w:rsidTr="008E4EEA">
        <w:trPr>
          <w:trHeight w:val="1143"/>
        </w:trPr>
        <w:tc>
          <w:tcPr>
            <w:tcW w:w="888" w:type="pct"/>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center"/>
            <w:hideMark/>
          </w:tcPr>
          <w:p w14:paraId="04F26B4B" w14:textId="77777777" w:rsidR="00F17FD4" w:rsidRPr="007A4FA3" w:rsidRDefault="00E250C6" w:rsidP="00E250C6">
            <w:pPr>
              <w:spacing w:after="0"/>
              <w:ind w:left="0"/>
              <w:jc w:val="center"/>
              <w:rPr>
                <w:rFonts w:eastAsia="Times New Roman"/>
                <w:b/>
                <w:bCs/>
                <w:color w:val="auto"/>
                <w:szCs w:val="36"/>
                <w:lang w:eastAsia="en-US"/>
              </w:rPr>
            </w:pPr>
            <w:r w:rsidRPr="007A4FA3">
              <w:rPr>
                <w:rFonts w:eastAsia="Times New Roman"/>
                <w:b/>
                <w:bCs/>
                <w:color w:val="auto"/>
                <w:szCs w:val="36"/>
                <w:lang w:eastAsia="en-US"/>
              </w:rPr>
              <w:t>Grant #</w:t>
            </w:r>
          </w:p>
        </w:tc>
        <w:tc>
          <w:tcPr>
            <w:tcW w:w="2663" w:type="pct"/>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center"/>
            <w:hideMark/>
          </w:tcPr>
          <w:p w14:paraId="630ADFE8" w14:textId="77777777" w:rsidR="00F17FD4" w:rsidRPr="007A4FA3" w:rsidRDefault="00F17FD4" w:rsidP="00297ABA">
            <w:pPr>
              <w:spacing w:after="0"/>
              <w:ind w:left="0"/>
              <w:jc w:val="center"/>
              <w:rPr>
                <w:rFonts w:eastAsia="Times New Roman"/>
                <w:b/>
                <w:bCs/>
                <w:color w:val="auto"/>
                <w:szCs w:val="36"/>
                <w:lang w:eastAsia="en-US"/>
              </w:rPr>
            </w:pPr>
            <w:r w:rsidRPr="007A4FA3">
              <w:rPr>
                <w:rFonts w:eastAsia="Times New Roman"/>
                <w:b/>
                <w:bCs/>
                <w:color w:val="auto"/>
                <w:szCs w:val="36"/>
                <w:lang w:eastAsia="en-US"/>
              </w:rPr>
              <w:t>Title</w:t>
            </w:r>
          </w:p>
        </w:tc>
        <w:tc>
          <w:tcPr>
            <w:tcW w:w="799" w:type="pct"/>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center"/>
            <w:hideMark/>
          </w:tcPr>
          <w:p w14:paraId="333CA1F2" w14:textId="77777777" w:rsidR="00F17FD4" w:rsidRPr="007A4FA3" w:rsidRDefault="0055719A" w:rsidP="00E250C6">
            <w:pPr>
              <w:spacing w:after="0"/>
              <w:ind w:left="0"/>
              <w:jc w:val="center"/>
              <w:rPr>
                <w:rFonts w:eastAsia="Times New Roman"/>
                <w:b/>
                <w:bCs/>
                <w:color w:val="auto"/>
                <w:szCs w:val="36"/>
                <w:lang w:eastAsia="en-US"/>
              </w:rPr>
            </w:pPr>
            <w:r w:rsidRPr="007A4FA3">
              <w:rPr>
                <w:rFonts w:eastAsia="Times New Roman"/>
                <w:b/>
                <w:bCs/>
                <w:color w:val="auto"/>
                <w:szCs w:val="36"/>
                <w:lang w:eastAsia="en-US"/>
              </w:rPr>
              <w:t>PI</w:t>
            </w:r>
          </w:p>
        </w:tc>
        <w:tc>
          <w:tcPr>
            <w:tcW w:w="650" w:type="pct"/>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center"/>
            <w:hideMark/>
          </w:tcPr>
          <w:p w14:paraId="381D9283" w14:textId="77777777" w:rsidR="00F17FD4" w:rsidRPr="007A4FA3" w:rsidRDefault="00F17FD4" w:rsidP="00297ABA">
            <w:pPr>
              <w:spacing w:after="0"/>
              <w:ind w:left="0"/>
              <w:jc w:val="center"/>
              <w:rPr>
                <w:rFonts w:eastAsia="Times New Roman"/>
                <w:b/>
                <w:bCs/>
                <w:color w:val="auto"/>
                <w:szCs w:val="36"/>
                <w:lang w:eastAsia="en-US"/>
              </w:rPr>
            </w:pPr>
            <w:proofErr w:type="spellStart"/>
            <w:r w:rsidRPr="007A4FA3">
              <w:rPr>
                <w:rFonts w:eastAsia="Times New Roman"/>
                <w:b/>
                <w:bCs/>
                <w:color w:val="auto"/>
                <w:szCs w:val="36"/>
                <w:lang w:eastAsia="en-US"/>
              </w:rPr>
              <w:t>Insti</w:t>
            </w:r>
            <w:r w:rsidR="005D4EC1" w:rsidRPr="007A4FA3">
              <w:rPr>
                <w:rFonts w:eastAsia="Times New Roman"/>
                <w:b/>
                <w:bCs/>
                <w:color w:val="auto"/>
                <w:szCs w:val="36"/>
                <w:lang w:eastAsia="en-US"/>
              </w:rPr>
              <w:t>-</w:t>
            </w:r>
            <w:r w:rsidRPr="007A4FA3">
              <w:rPr>
                <w:rFonts w:eastAsia="Times New Roman"/>
                <w:b/>
                <w:bCs/>
                <w:color w:val="auto"/>
                <w:szCs w:val="36"/>
                <w:lang w:eastAsia="en-US"/>
              </w:rPr>
              <w:t>tution</w:t>
            </w:r>
            <w:proofErr w:type="spellEnd"/>
          </w:p>
        </w:tc>
      </w:tr>
      <w:tr w:rsidR="005D4EC1" w:rsidRPr="00C43CB1" w14:paraId="1FE320B3" w14:textId="77777777" w:rsidTr="008E4EEA">
        <w:trPr>
          <w:trHeight w:val="773"/>
        </w:trPr>
        <w:tc>
          <w:tcPr>
            <w:tcW w:w="88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110B70" w14:textId="77777777" w:rsidR="000C3B50" w:rsidRDefault="000C3B50" w:rsidP="00C024E7">
            <w:pPr>
              <w:spacing w:after="0"/>
              <w:ind w:left="0"/>
              <w:rPr>
                <w:rFonts w:eastAsia="Times New Roman"/>
                <w:color w:val="auto"/>
                <w:lang w:eastAsia="en-US"/>
              </w:rPr>
            </w:pPr>
            <w:r>
              <w:rPr>
                <w:rFonts w:eastAsia="Times New Roman"/>
                <w:color w:val="auto"/>
                <w:lang w:eastAsia="en-US"/>
              </w:rPr>
              <w:t>Admin.</w:t>
            </w:r>
          </w:p>
          <w:p w14:paraId="3DF09311" w14:textId="77777777" w:rsidR="00F17FD4" w:rsidRPr="00F359E2" w:rsidRDefault="00F17FD4" w:rsidP="00C024E7">
            <w:pPr>
              <w:spacing w:after="0"/>
              <w:ind w:left="0"/>
              <w:rPr>
                <w:rFonts w:eastAsia="Times New Roman"/>
                <w:color w:val="auto"/>
                <w:lang w:eastAsia="en-US"/>
              </w:rPr>
            </w:pPr>
            <w:r w:rsidRPr="00F359E2">
              <w:rPr>
                <w:rFonts w:eastAsia="Times New Roman"/>
                <w:color w:val="auto"/>
                <w:lang w:eastAsia="en-US"/>
              </w:rPr>
              <w:t>Core</w:t>
            </w:r>
          </w:p>
        </w:tc>
        <w:tc>
          <w:tcPr>
            <w:tcW w:w="2663" w:type="pct"/>
            <w:tcBorders>
              <w:top w:val="single" w:sz="4" w:space="0" w:color="auto"/>
              <w:left w:val="nil"/>
              <w:bottom w:val="single" w:sz="4" w:space="0" w:color="auto"/>
              <w:right w:val="single" w:sz="4" w:space="0" w:color="auto"/>
            </w:tcBorders>
            <w:shd w:val="clear" w:color="auto" w:fill="auto"/>
            <w:vAlign w:val="center"/>
            <w:hideMark/>
          </w:tcPr>
          <w:p w14:paraId="5146C2AD" w14:textId="77777777" w:rsidR="00F17FD4" w:rsidRPr="00F359E2" w:rsidRDefault="00811DC5" w:rsidP="00297ABA">
            <w:pPr>
              <w:spacing w:after="0"/>
              <w:ind w:left="0"/>
              <w:rPr>
                <w:rFonts w:eastAsia="Times New Roman"/>
                <w:color w:val="auto"/>
                <w:lang w:eastAsia="en-US"/>
              </w:rPr>
            </w:pPr>
            <w:r>
              <w:rPr>
                <w:rFonts w:eastAsia="Times New Roman"/>
                <w:color w:val="auto"/>
                <w:lang w:eastAsia="en-US"/>
              </w:rPr>
              <w:t xml:space="preserve">SCIRF </w:t>
            </w:r>
            <w:r w:rsidR="00F17FD4" w:rsidRPr="00F359E2">
              <w:rPr>
                <w:rFonts w:eastAsia="Times New Roman"/>
                <w:color w:val="auto"/>
                <w:lang w:eastAsia="en-US"/>
              </w:rPr>
              <w:t>Administrative Core Services</w:t>
            </w:r>
          </w:p>
        </w:tc>
        <w:tc>
          <w:tcPr>
            <w:tcW w:w="799" w:type="pct"/>
            <w:tcBorders>
              <w:top w:val="single" w:sz="4" w:space="0" w:color="auto"/>
              <w:left w:val="nil"/>
              <w:bottom w:val="single" w:sz="4" w:space="0" w:color="auto"/>
              <w:right w:val="single" w:sz="4" w:space="0" w:color="auto"/>
            </w:tcBorders>
            <w:shd w:val="clear" w:color="auto" w:fill="auto"/>
            <w:noWrap/>
            <w:vAlign w:val="center"/>
            <w:hideMark/>
          </w:tcPr>
          <w:p w14:paraId="22A735F9" w14:textId="77777777" w:rsidR="00F17FD4" w:rsidRPr="0037772E" w:rsidRDefault="006D59AE" w:rsidP="00C024E7">
            <w:pPr>
              <w:spacing w:after="0"/>
              <w:ind w:left="0"/>
              <w:jc w:val="center"/>
              <w:rPr>
                <w:rFonts w:eastAsia="Times New Roman"/>
                <w:color w:val="auto"/>
                <w:lang w:eastAsia="en-US"/>
              </w:rPr>
            </w:pPr>
            <w:r>
              <w:rPr>
                <w:rFonts w:eastAsia="Times New Roman"/>
                <w:color w:val="auto"/>
                <w:lang w:eastAsia="en-US"/>
              </w:rPr>
              <w:t>Graham</w:t>
            </w:r>
          </w:p>
        </w:tc>
        <w:tc>
          <w:tcPr>
            <w:tcW w:w="650" w:type="pct"/>
            <w:tcBorders>
              <w:top w:val="single" w:sz="4" w:space="0" w:color="auto"/>
              <w:left w:val="nil"/>
              <w:bottom w:val="single" w:sz="4" w:space="0" w:color="auto"/>
              <w:right w:val="single" w:sz="4" w:space="0" w:color="auto"/>
            </w:tcBorders>
            <w:shd w:val="clear" w:color="auto" w:fill="auto"/>
            <w:noWrap/>
            <w:vAlign w:val="center"/>
            <w:hideMark/>
          </w:tcPr>
          <w:p w14:paraId="03CE641B" w14:textId="77777777" w:rsidR="00F17FD4" w:rsidRPr="0037772E" w:rsidRDefault="0037772E" w:rsidP="00C024E7">
            <w:pPr>
              <w:spacing w:after="0"/>
              <w:ind w:left="0"/>
              <w:jc w:val="center"/>
              <w:rPr>
                <w:rFonts w:eastAsia="Times New Roman"/>
                <w:color w:val="auto"/>
                <w:lang w:eastAsia="en-US"/>
              </w:rPr>
            </w:pPr>
            <w:r w:rsidRPr="0037772E">
              <w:rPr>
                <w:rFonts w:eastAsia="Times New Roman"/>
                <w:color w:val="auto"/>
                <w:lang w:eastAsia="en-US"/>
              </w:rPr>
              <w:t>N/A</w:t>
            </w:r>
          </w:p>
        </w:tc>
      </w:tr>
      <w:tr w:rsidR="005D4EC1" w:rsidRPr="00C43CB1" w14:paraId="7763DFC8" w14:textId="77777777" w:rsidTr="008E4EEA">
        <w:trPr>
          <w:trHeight w:val="800"/>
        </w:trPr>
        <w:tc>
          <w:tcPr>
            <w:tcW w:w="888" w:type="pct"/>
            <w:tcBorders>
              <w:top w:val="nil"/>
              <w:left w:val="single" w:sz="4" w:space="0" w:color="auto"/>
              <w:bottom w:val="single" w:sz="4" w:space="0" w:color="auto"/>
              <w:right w:val="single" w:sz="4" w:space="0" w:color="auto"/>
            </w:tcBorders>
            <w:shd w:val="clear" w:color="auto" w:fill="auto"/>
            <w:noWrap/>
            <w:vAlign w:val="center"/>
            <w:hideMark/>
          </w:tcPr>
          <w:p w14:paraId="676A320A" w14:textId="77777777" w:rsidR="000C3B50" w:rsidRDefault="00C7148F" w:rsidP="00C024E7">
            <w:pPr>
              <w:spacing w:after="0"/>
              <w:ind w:left="0"/>
              <w:rPr>
                <w:rFonts w:eastAsia="Times New Roman"/>
                <w:color w:val="auto"/>
                <w:lang w:eastAsia="en-US"/>
              </w:rPr>
            </w:pPr>
            <w:r>
              <w:rPr>
                <w:rFonts w:eastAsia="Times New Roman"/>
                <w:color w:val="auto"/>
                <w:lang w:eastAsia="en-US"/>
              </w:rPr>
              <w:t>Research</w:t>
            </w:r>
          </w:p>
          <w:p w14:paraId="700EA09E" w14:textId="77777777" w:rsidR="00F17FD4" w:rsidRPr="00F359E2" w:rsidRDefault="00F17FD4" w:rsidP="00C024E7">
            <w:pPr>
              <w:spacing w:after="0"/>
              <w:ind w:left="0"/>
              <w:rPr>
                <w:rFonts w:eastAsia="Times New Roman"/>
                <w:color w:val="auto"/>
                <w:lang w:eastAsia="en-US"/>
              </w:rPr>
            </w:pPr>
            <w:r w:rsidRPr="00F359E2">
              <w:rPr>
                <w:rFonts w:eastAsia="Times New Roman"/>
                <w:color w:val="auto"/>
                <w:lang w:eastAsia="en-US"/>
              </w:rPr>
              <w:t>Core</w:t>
            </w:r>
          </w:p>
        </w:tc>
        <w:tc>
          <w:tcPr>
            <w:tcW w:w="2663" w:type="pct"/>
            <w:tcBorders>
              <w:top w:val="nil"/>
              <w:left w:val="nil"/>
              <w:bottom w:val="single" w:sz="4" w:space="0" w:color="auto"/>
              <w:right w:val="single" w:sz="4" w:space="0" w:color="auto"/>
            </w:tcBorders>
            <w:shd w:val="clear" w:color="auto" w:fill="auto"/>
            <w:vAlign w:val="center"/>
            <w:hideMark/>
          </w:tcPr>
          <w:p w14:paraId="7C34B851" w14:textId="77777777" w:rsidR="00F17FD4" w:rsidRPr="00F359E2" w:rsidRDefault="00811DC5" w:rsidP="00811DC5">
            <w:pPr>
              <w:spacing w:after="0"/>
              <w:ind w:left="0"/>
              <w:rPr>
                <w:rFonts w:eastAsia="Times New Roman"/>
                <w:color w:val="auto"/>
                <w:lang w:eastAsia="en-US"/>
              </w:rPr>
            </w:pPr>
            <w:r>
              <w:rPr>
                <w:rFonts w:eastAsia="Times New Roman"/>
                <w:color w:val="auto"/>
                <w:lang w:eastAsia="en-US"/>
              </w:rPr>
              <w:t xml:space="preserve">SCIRF </w:t>
            </w:r>
            <w:r w:rsidR="00F17FD4" w:rsidRPr="00F359E2">
              <w:rPr>
                <w:rFonts w:eastAsia="Times New Roman"/>
                <w:color w:val="auto"/>
                <w:lang w:eastAsia="en-US"/>
              </w:rPr>
              <w:t>Research Core Services</w:t>
            </w:r>
          </w:p>
        </w:tc>
        <w:tc>
          <w:tcPr>
            <w:tcW w:w="799" w:type="pct"/>
            <w:tcBorders>
              <w:top w:val="nil"/>
              <w:left w:val="nil"/>
              <w:bottom w:val="single" w:sz="4" w:space="0" w:color="auto"/>
              <w:right w:val="single" w:sz="4" w:space="0" w:color="auto"/>
            </w:tcBorders>
            <w:shd w:val="clear" w:color="auto" w:fill="auto"/>
            <w:noWrap/>
            <w:vAlign w:val="center"/>
            <w:hideMark/>
          </w:tcPr>
          <w:p w14:paraId="0D90036D" w14:textId="77777777" w:rsidR="00F17FD4" w:rsidRPr="0037772E" w:rsidRDefault="006D59AE" w:rsidP="00C024E7">
            <w:pPr>
              <w:spacing w:after="0"/>
              <w:ind w:left="0"/>
              <w:jc w:val="center"/>
              <w:rPr>
                <w:rFonts w:eastAsia="Times New Roman"/>
                <w:color w:val="auto"/>
                <w:lang w:eastAsia="en-US"/>
              </w:rPr>
            </w:pPr>
            <w:r>
              <w:rPr>
                <w:rFonts w:eastAsia="Times New Roman"/>
                <w:color w:val="auto"/>
                <w:lang w:eastAsia="en-US"/>
              </w:rPr>
              <w:t>Krause</w:t>
            </w:r>
          </w:p>
        </w:tc>
        <w:tc>
          <w:tcPr>
            <w:tcW w:w="650" w:type="pct"/>
            <w:tcBorders>
              <w:top w:val="nil"/>
              <w:left w:val="nil"/>
              <w:bottom w:val="single" w:sz="4" w:space="0" w:color="auto"/>
              <w:right w:val="single" w:sz="4" w:space="0" w:color="auto"/>
            </w:tcBorders>
            <w:shd w:val="clear" w:color="auto" w:fill="auto"/>
            <w:noWrap/>
            <w:vAlign w:val="center"/>
            <w:hideMark/>
          </w:tcPr>
          <w:p w14:paraId="68E013C8" w14:textId="77777777" w:rsidR="00F17FD4" w:rsidRPr="0037772E" w:rsidRDefault="0037772E" w:rsidP="00C024E7">
            <w:pPr>
              <w:spacing w:after="0"/>
              <w:ind w:left="0"/>
              <w:jc w:val="center"/>
              <w:rPr>
                <w:rFonts w:eastAsia="Times New Roman"/>
                <w:color w:val="auto"/>
                <w:lang w:eastAsia="en-US"/>
              </w:rPr>
            </w:pPr>
            <w:r w:rsidRPr="0037772E">
              <w:rPr>
                <w:rFonts w:eastAsia="Times New Roman"/>
                <w:color w:val="auto"/>
                <w:lang w:eastAsia="en-US"/>
              </w:rPr>
              <w:t>N/A</w:t>
            </w:r>
          </w:p>
        </w:tc>
      </w:tr>
      <w:tr w:rsidR="00A538A9" w:rsidRPr="0041529D" w14:paraId="00BA9AA9" w14:textId="77777777" w:rsidTr="008E4EEA">
        <w:trPr>
          <w:trHeight w:val="755"/>
        </w:trPr>
        <w:tc>
          <w:tcPr>
            <w:tcW w:w="88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6B5EF98" w14:textId="77777777" w:rsidR="00A538A9" w:rsidRPr="00361C17" w:rsidRDefault="00A538A9" w:rsidP="00C024E7">
            <w:pPr>
              <w:spacing w:after="0"/>
              <w:ind w:left="0"/>
              <w:rPr>
                <w:rFonts w:eastAsia="Times New Roman"/>
                <w:color w:val="auto"/>
                <w:lang w:eastAsia="en-US"/>
              </w:rPr>
            </w:pPr>
            <w:r w:rsidRPr="00361C17">
              <w:rPr>
                <w:rFonts w:eastAsia="Times New Roman"/>
                <w:color w:val="auto"/>
                <w:lang w:eastAsia="en-US"/>
              </w:rPr>
              <w:t>2017 SI-02</w:t>
            </w:r>
          </w:p>
        </w:tc>
        <w:tc>
          <w:tcPr>
            <w:tcW w:w="2663" w:type="pct"/>
            <w:tcBorders>
              <w:top w:val="single" w:sz="4" w:space="0" w:color="auto"/>
              <w:left w:val="nil"/>
              <w:bottom w:val="single" w:sz="4" w:space="0" w:color="auto"/>
              <w:right w:val="single" w:sz="4" w:space="0" w:color="auto"/>
            </w:tcBorders>
            <w:shd w:val="clear" w:color="auto" w:fill="auto"/>
            <w:vAlign w:val="center"/>
          </w:tcPr>
          <w:p w14:paraId="7CB55D6D" w14:textId="77777777" w:rsidR="00A538A9" w:rsidRPr="00361C17" w:rsidRDefault="00A538A9" w:rsidP="00297ABA">
            <w:pPr>
              <w:spacing w:after="0"/>
              <w:ind w:left="0"/>
              <w:rPr>
                <w:rFonts w:eastAsia="Times New Roman"/>
                <w:color w:val="auto"/>
                <w:lang w:eastAsia="en-US"/>
              </w:rPr>
            </w:pPr>
            <w:r w:rsidRPr="00361C17">
              <w:rPr>
                <w:rFonts w:eastAsia="Times New Roman"/>
                <w:color w:val="auto"/>
                <w:lang w:eastAsia="en-US"/>
              </w:rPr>
              <w:t>Measuring Outcomes after SCI throughout South Carolina:  Statewide Outcomes Database</w:t>
            </w:r>
          </w:p>
        </w:tc>
        <w:tc>
          <w:tcPr>
            <w:tcW w:w="799" w:type="pct"/>
            <w:tcBorders>
              <w:top w:val="single" w:sz="4" w:space="0" w:color="auto"/>
              <w:left w:val="nil"/>
              <w:bottom w:val="single" w:sz="4" w:space="0" w:color="auto"/>
              <w:right w:val="single" w:sz="4" w:space="0" w:color="auto"/>
            </w:tcBorders>
            <w:shd w:val="clear" w:color="auto" w:fill="auto"/>
            <w:noWrap/>
            <w:vAlign w:val="center"/>
          </w:tcPr>
          <w:p w14:paraId="54CE1C2D" w14:textId="77777777" w:rsidR="00A538A9" w:rsidRPr="00361C17" w:rsidRDefault="00A538A9" w:rsidP="00C024E7">
            <w:pPr>
              <w:spacing w:after="0"/>
              <w:ind w:left="0"/>
              <w:jc w:val="center"/>
              <w:rPr>
                <w:rFonts w:eastAsia="Times New Roman"/>
                <w:color w:val="auto"/>
                <w:lang w:eastAsia="en-US"/>
              </w:rPr>
            </w:pPr>
            <w:r w:rsidRPr="00361C17">
              <w:rPr>
                <w:rFonts w:eastAsia="Times New Roman"/>
                <w:color w:val="auto"/>
                <w:lang w:eastAsia="en-US"/>
              </w:rPr>
              <w:t>Krause</w:t>
            </w:r>
          </w:p>
        </w:tc>
        <w:tc>
          <w:tcPr>
            <w:tcW w:w="650" w:type="pct"/>
            <w:tcBorders>
              <w:top w:val="single" w:sz="4" w:space="0" w:color="auto"/>
              <w:left w:val="nil"/>
              <w:bottom w:val="single" w:sz="4" w:space="0" w:color="auto"/>
              <w:right w:val="single" w:sz="4" w:space="0" w:color="auto"/>
            </w:tcBorders>
            <w:shd w:val="clear" w:color="auto" w:fill="auto"/>
            <w:noWrap/>
            <w:vAlign w:val="center"/>
          </w:tcPr>
          <w:p w14:paraId="021BD4AD" w14:textId="77777777" w:rsidR="00A538A9" w:rsidRPr="00361C17" w:rsidRDefault="00A538A9" w:rsidP="00C024E7">
            <w:pPr>
              <w:spacing w:after="0"/>
              <w:ind w:left="0"/>
              <w:jc w:val="center"/>
              <w:rPr>
                <w:rFonts w:eastAsia="Times New Roman"/>
                <w:color w:val="auto"/>
                <w:lang w:eastAsia="en-US"/>
              </w:rPr>
            </w:pPr>
            <w:r w:rsidRPr="00361C17">
              <w:rPr>
                <w:rFonts w:eastAsia="Times New Roman"/>
                <w:color w:val="auto"/>
                <w:lang w:eastAsia="en-US"/>
              </w:rPr>
              <w:t>MUSC</w:t>
            </w:r>
          </w:p>
        </w:tc>
      </w:tr>
      <w:tr w:rsidR="00384FA9" w:rsidRPr="0041529D" w14:paraId="61275490" w14:textId="77777777" w:rsidTr="008E4EEA">
        <w:trPr>
          <w:trHeight w:val="755"/>
        </w:trPr>
        <w:tc>
          <w:tcPr>
            <w:tcW w:w="88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75C5C8C" w14:textId="44174BEB" w:rsidR="00384FA9" w:rsidRPr="00361C17" w:rsidRDefault="00845B6D" w:rsidP="00C024E7">
            <w:pPr>
              <w:spacing w:after="0"/>
              <w:ind w:left="0"/>
              <w:rPr>
                <w:rFonts w:eastAsia="Times New Roman"/>
                <w:color w:val="auto"/>
                <w:lang w:eastAsia="en-US"/>
              </w:rPr>
            </w:pPr>
            <w:r w:rsidRPr="00361C17">
              <w:rPr>
                <w:rFonts w:eastAsia="Times New Roman"/>
                <w:color w:val="auto"/>
                <w:lang w:eastAsia="en-US"/>
              </w:rPr>
              <w:t>2021 SI-01</w:t>
            </w:r>
          </w:p>
        </w:tc>
        <w:tc>
          <w:tcPr>
            <w:tcW w:w="2663" w:type="pct"/>
            <w:tcBorders>
              <w:top w:val="single" w:sz="4" w:space="0" w:color="auto"/>
              <w:left w:val="nil"/>
              <w:bottom w:val="single" w:sz="4" w:space="0" w:color="auto"/>
              <w:right w:val="single" w:sz="4" w:space="0" w:color="auto"/>
            </w:tcBorders>
            <w:shd w:val="clear" w:color="auto" w:fill="auto"/>
            <w:vAlign w:val="center"/>
          </w:tcPr>
          <w:p w14:paraId="2D576B69" w14:textId="2F6C4995" w:rsidR="00384FA9" w:rsidRPr="00361C17" w:rsidRDefault="00845B6D" w:rsidP="00297ABA">
            <w:pPr>
              <w:spacing w:after="0"/>
              <w:ind w:left="0"/>
              <w:rPr>
                <w:rFonts w:eastAsia="Times New Roman"/>
                <w:color w:val="auto"/>
                <w:lang w:eastAsia="en-US"/>
              </w:rPr>
            </w:pPr>
            <w:r w:rsidRPr="00361C17">
              <w:rPr>
                <w:rFonts w:eastAsia="Times New Roman"/>
                <w:color w:val="auto"/>
                <w:lang w:eastAsia="en-US"/>
              </w:rPr>
              <w:t>SC Traumatic SCI Surveillance &amp; Registry</w:t>
            </w:r>
          </w:p>
        </w:tc>
        <w:tc>
          <w:tcPr>
            <w:tcW w:w="799" w:type="pct"/>
            <w:tcBorders>
              <w:top w:val="single" w:sz="4" w:space="0" w:color="auto"/>
              <w:left w:val="nil"/>
              <w:bottom w:val="single" w:sz="4" w:space="0" w:color="auto"/>
              <w:right w:val="single" w:sz="4" w:space="0" w:color="auto"/>
            </w:tcBorders>
            <w:shd w:val="clear" w:color="auto" w:fill="auto"/>
            <w:noWrap/>
            <w:vAlign w:val="center"/>
          </w:tcPr>
          <w:p w14:paraId="0DC05B10" w14:textId="0660E62C" w:rsidR="00384FA9" w:rsidRPr="00361C17" w:rsidRDefault="00845B6D" w:rsidP="00C024E7">
            <w:pPr>
              <w:spacing w:after="0"/>
              <w:ind w:left="0"/>
              <w:jc w:val="center"/>
              <w:rPr>
                <w:rFonts w:eastAsia="Times New Roman"/>
                <w:color w:val="auto"/>
                <w:lang w:eastAsia="en-US"/>
              </w:rPr>
            </w:pPr>
            <w:r w:rsidRPr="00361C17">
              <w:rPr>
                <w:rFonts w:eastAsia="Times New Roman"/>
                <w:color w:val="auto"/>
                <w:lang w:eastAsia="en-US"/>
              </w:rPr>
              <w:t>Selassie</w:t>
            </w:r>
          </w:p>
        </w:tc>
        <w:tc>
          <w:tcPr>
            <w:tcW w:w="650" w:type="pct"/>
            <w:tcBorders>
              <w:top w:val="single" w:sz="4" w:space="0" w:color="auto"/>
              <w:left w:val="nil"/>
              <w:bottom w:val="single" w:sz="4" w:space="0" w:color="auto"/>
              <w:right w:val="single" w:sz="4" w:space="0" w:color="auto"/>
            </w:tcBorders>
            <w:shd w:val="clear" w:color="auto" w:fill="auto"/>
            <w:noWrap/>
            <w:vAlign w:val="center"/>
          </w:tcPr>
          <w:p w14:paraId="277225F8" w14:textId="305EC4DC" w:rsidR="00384FA9" w:rsidRPr="00361C17" w:rsidRDefault="00845B6D" w:rsidP="00C024E7">
            <w:pPr>
              <w:spacing w:after="0"/>
              <w:ind w:left="0"/>
              <w:jc w:val="center"/>
              <w:rPr>
                <w:rFonts w:eastAsia="Times New Roman"/>
                <w:color w:val="auto"/>
                <w:lang w:eastAsia="en-US"/>
              </w:rPr>
            </w:pPr>
            <w:r w:rsidRPr="00361C17">
              <w:rPr>
                <w:rFonts w:eastAsia="Times New Roman"/>
                <w:color w:val="auto"/>
                <w:lang w:eastAsia="en-US"/>
              </w:rPr>
              <w:t>MUSC</w:t>
            </w:r>
          </w:p>
        </w:tc>
      </w:tr>
      <w:tr w:rsidR="00361C17" w:rsidRPr="0041529D" w14:paraId="27C47C9A" w14:textId="77777777" w:rsidTr="008E4EEA">
        <w:trPr>
          <w:trHeight w:val="755"/>
        </w:trPr>
        <w:tc>
          <w:tcPr>
            <w:tcW w:w="88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8271322" w14:textId="0D98CF24" w:rsidR="00361C17" w:rsidRPr="00361C17" w:rsidRDefault="00361C17" w:rsidP="00C024E7">
            <w:pPr>
              <w:spacing w:after="0"/>
              <w:ind w:left="0"/>
              <w:rPr>
                <w:rFonts w:eastAsia="Times New Roman"/>
                <w:color w:val="auto"/>
                <w:lang w:eastAsia="en-US"/>
              </w:rPr>
            </w:pPr>
            <w:r w:rsidRPr="00361C17">
              <w:rPr>
                <w:rFonts w:eastAsia="Times New Roman"/>
                <w:color w:val="auto"/>
                <w:lang w:eastAsia="en-US"/>
              </w:rPr>
              <w:t>2022 P-01</w:t>
            </w:r>
          </w:p>
        </w:tc>
        <w:tc>
          <w:tcPr>
            <w:tcW w:w="2663" w:type="pct"/>
            <w:tcBorders>
              <w:top w:val="single" w:sz="4" w:space="0" w:color="auto"/>
              <w:left w:val="nil"/>
              <w:bottom w:val="single" w:sz="4" w:space="0" w:color="auto"/>
              <w:right w:val="single" w:sz="4" w:space="0" w:color="auto"/>
            </w:tcBorders>
            <w:shd w:val="clear" w:color="auto" w:fill="auto"/>
            <w:vAlign w:val="center"/>
          </w:tcPr>
          <w:p w14:paraId="5E15B9CB" w14:textId="0ECE8B67" w:rsidR="00361C17" w:rsidRPr="00361C17" w:rsidRDefault="00361C17" w:rsidP="00361C17">
            <w:pPr>
              <w:spacing w:after="0" w:line="276" w:lineRule="auto"/>
              <w:ind w:left="0"/>
              <w:rPr>
                <w:color w:val="000000"/>
              </w:rPr>
            </w:pPr>
            <w:r w:rsidRPr="00361C17">
              <w:rPr>
                <w:color w:val="000000"/>
              </w:rPr>
              <w:t>Contrast Enhanced Ultrasound for the Evaluation of Intraoperative SCI following Surgical Decompression of a Chronically Compressed Spinal Cord</w:t>
            </w:r>
          </w:p>
        </w:tc>
        <w:tc>
          <w:tcPr>
            <w:tcW w:w="799" w:type="pct"/>
            <w:tcBorders>
              <w:top w:val="single" w:sz="4" w:space="0" w:color="auto"/>
              <w:left w:val="nil"/>
              <w:bottom w:val="single" w:sz="4" w:space="0" w:color="auto"/>
              <w:right w:val="single" w:sz="4" w:space="0" w:color="auto"/>
            </w:tcBorders>
            <w:shd w:val="clear" w:color="auto" w:fill="auto"/>
            <w:noWrap/>
            <w:vAlign w:val="center"/>
          </w:tcPr>
          <w:p w14:paraId="028594AA" w14:textId="07921B65" w:rsidR="00361C17" w:rsidRPr="00361C17" w:rsidRDefault="00361C17" w:rsidP="00C024E7">
            <w:pPr>
              <w:spacing w:after="0"/>
              <w:ind w:left="0"/>
              <w:jc w:val="center"/>
              <w:rPr>
                <w:rFonts w:eastAsia="Times New Roman"/>
                <w:color w:val="auto"/>
                <w:lang w:eastAsia="en-US"/>
              </w:rPr>
            </w:pPr>
            <w:r w:rsidRPr="00361C17">
              <w:rPr>
                <w:rFonts w:eastAsia="Times New Roman"/>
                <w:color w:val="auto"/>
                <w:lang w:eastAsia="en-US"/>
              </w:rPr>
              <w:t>Saway</w:t>
            </w:r>
          </w:p>
        </w:tc>
        <w:tc>
          <w:tcPr>
            <w:tcW w:w="650" w:type="pct"/>
            <w:tcBorders>
              <w:top w:val="single" w:sz="4" w:space="0" w:color="auto"/>
              <w:left w:val="nil"/>
              <w:bottom w:val="single" w:sz="4" w:space="0" w:color="auto"/>
              <w:right w:val="single" w:sz="4" w:space="0" w:color="auto"/>
            </w:tcBorders>
            <w:shd w:val="clear" w:color="auto" w:fill="auto"/>
            <w:noWrap/>
            <w:vAlign w:val="center"/>
          </w:tcPr>
          <w:p w14:paraId="59A4F128" w14:textId="480F99A0" w:rsidR="00361C17" w:rsidRPr="00361C17" w:rsidRDefault="00361C17" w:rsidP="00C024E7">
            <w:pPr>
              <w:spacing w:after="0"/>
              <w:ind w:left="0"/>
              <w:jc w:val="center"/>
              <w:rPr>
                <w:rFonts w:eastAsia="Times New Roman"/>
                <w:color w:val="auto"/>
                <w:lang w:eastAsia="en-US"/>
              </w:rPr>
            </w:pPr>
            <w:r w:rsidRPr="00361C17">
              <w:rPr>
                <w:rFonts w:eastAsia="Times New Roman"/>
                <w:color w:val="auto"/>
                <w:lang w:eastAsia="en-US"/>
              </w:rPr>
              <w:t>MUSC</w:t>
            </w:r>
          </w:p>
        </w:tc>
      </w:tr>
      <w:tr w:rsidR="00361C17" w:rsidRPr="0041529D" w14:paraId="58FD4C52" w14:textId="77777777" w:rsidTr="008E4EEA">
        <w:trPr>
          <w:trHeight w:val="755"/>
        </w:trPr>
        <w:tc>
          <w:tcPr>
            <w:tcW w:w="88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DB2A4C8" w14:textId="7C23B8E8" w:rsidR="00361C17" w:rsidRPr="00361C17" w:rsidRDefault="00361C17" w:rsidP="00C024E7">
            <w:pPr>
              <w:spacing w:after="0"/>
              <w:ind w:left="0"/>
              <w:rPr>
                <w:rFonts w:eastAsia="Times New Roman"/>
                <w:color w:val="auto"/>
                <w:lang w:eastAsia="en-US"/>
              </w:rPr>
            </w:pPr>
            <w:r>
              <w:rPr>
                <w:rFonts w:eastAsia="Times New Roman"/>
                <w:color w:val="auto"/>
                <w:lang w:eastAsia="en-US"/>
              </w:rPr>
              <w:t>2022 PD-01</w:t>
            </w:r>
          </w:p>
        </w:tc>
        <w:tc>
          <w:tcPr>
            <w:tcW w:w="2663" w:type="pct"/>
            <w:tcBorders>
              <w:top w:val="single" w:sz="4" w:space="0" w:color="auto"/>
              <w:left w:val="nil"/>
              <w:bottom w:val="single" w:sz="4" w:space="0" w:color="auto"/>
              <w:right w:val="single" w:sz="4" w:space="0" w:color="auto"/>
            </w:tcBorders>
            <w:shd w:val="clear" w:color="auto" w:fill="auto"/>
            <w:vAlign w:val="center"/>
          </w:tcPr>
          <w:p w14:paraId="696851E3" w14:textId="00C991F9" w:rsidR="00361C17" w:rsidRPr="00361C17" w:rsidRDefault="00361C17" w:rsidP="00361C17">
            <w:pPr>
              <w:spacing w:after="0" w:line="276" w:lineRule="auto"/>
              <w:ind w:left="0"/>
              <w:rPr>
                <w:color w:val="000000"/>
              </w:rPr>
            </w:pPr>
            <w:r w:rsidRPr="00361C17">
              <w:rPr>
                <w:color w:val="000000"/>
              </w:rPr>
              <w:t>Inducing corticospinal plasticity for improving upper extremity motor function recovery in people with chronic cervical spinal cord injury</w:t>
            </w:r>
          </w:p>
        </w:tc>
        <w:tc>
          <w:tcPr>
            <w:tcW w:w="799" w:type="pct"/>
            <w:tcBorders>
              <w:top w:val="single" w:sz="4" w:space="0" w:color="auto"/>
              <w:left w:val="nil"/>
              <w:bottom w:val="single" w:sz="4" w:space="0" w:color="auto"/>
              <w:right w:val="single" w:sz="4" w:space="0" w:color="auto"/>
            </w:tcBorders>
            <w:shd w:val="clear" w:color="auto" w:fill="auto"/>
            <w:noWrap/>
            <w:vAlign w:val="center"/>
          </w:tcPr>
          <w:p w14:paraId="621A6B5F" w14:textId="454F8FCB" w:rsidR="00361C17" w:rsidRPr="00361C17" w:rsidRDefault="00361C17" w:rsidP="00C024E7">
            <w:pPr>
              <w:spacing w:after="0"/>
              <w:ind w:left="0"/>
              <w:jc w:val="center"/>
              <w:rPr>
                <w:rFonts w:eastAsia="Times New Roman"/>
                <w:color w:val="auto"/>
                <w:lang w:eastAsia="en-US"/>
              </w:rPr>
            </w:pPr>
            <w:r>
              <w:rPr>
                <w:rFonts w:eastAsia="Times New Roman"/>
                <w:color w:val="auto"/>
                <w:lang w:eastAsia="en-US"/>
              </w:rPr>
              <w:t>Thompson</w:t>
            </w:r>
          </w:p>
        </w:tc>
        <w:tc>
          <w:tcPr>
            <w:tcW w:w="650" w:type="pct"/>
            <w:tcBorders>
              <w:top w:val="single" w:sz="4" w:space="0" w:color="auto"/>
              <w:left w:val="nil"/>
              <w:bottom w:val="single" w:sz="4" w:space="0" w:color="auto"/>
              <w:right w:val="single" w:sz="4" w:space="0" w:color="auto"/>
            </w:tcBorders>
            <w:shd w:val="clear" w:color="auto" w:fill="auto"/>
            <w:noWrap/>
            <w:vAlign w:val="center"/>
          </w:tcPr>
          <w:p w14:paraId="2A9609A8" w14:textId="7C30ED70" w:rsidR="00361C17" w:rsidRPr="00361C17" w:rsidRDefault="00361C17" w:rsidP="00C024E7">
            <w:pPr>
              <w:spacing w:after="0"/>
              <w:ind w:left="0"/>
              <w:jc w:val="center"/>
              <w:rPr>
                <w:rFonts w:eastAsia="Times New Roman"/>
                <w:color w:val="auto"/>
                <w:lang w:eastAsia="en-US"/>
              </w:rPr>
            </w:pPr>
            <w:r>
              <w:rPr>
                <w:rFonts w:eastAsia="Times New Roman"/>
                <w:color w:val="auto"/>
                <w:lang w:eastAsia="en-US"/>
              </w:rPr>
              <w:t>MUSC</w:t>
            </w:r>
          </w:p>
        </w:tc>
      </w:tr>
      <w:tr w:rsidR="00361C17" w:rsidRPr="0041529D" w14:paraId="2ED4936B" w14:textId="77777777" w:rsidTr="008E4EEA">
        <w:trPr>
          <w:trHeight w:val="755"/>
        </w:trPr>
        <w:tc>
          <w:tcPr>
            <w:tcW w:w="88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68A87E5" w14:textId="08B7C856" w:rsidR="00361C17" w:rsidRPr="00361C17" w:rsidRDefault="00361C17" w:rsidP="00C024E7">
            <w:pPr>
              <w:spacing w:after="0"/>
              <w:ind w:left="0"/>
              <w:rPr>
                <w:rFonts w:eastAsia="Times New Roman"/>
                <w:color w:val="auto"/>
                <w:lang w:eastAsia="en-US"/>
              </w:rPr>
            </w:pPr>
            <w:r>
              <w:rPr>
                <w:rFonts w:eastAsia="Times New Roman"/>
                <w:color w:val="auto"/>
                <w:lang w:eastAsia="en-US"/>
              </w:rPr>
              <w:t>2022 CET-01</w:t>
            </w:r>
          </w:p>
        </w:tc>
        <w:tc>
          <w:tcPr>
            <w:tcW w:w="2663" w:type="pct"/>
            <w:tcBorders>
              <w:top w:val="single" w:sz="4" w:space="0" w:color="auto"/>
              <w:left w:val="nil"/>
              <w:bottom w:val="single" w:sz="4" w:space="0" w:color="auto"/>
              <w:right w:val="single" w:sz="4" w:space="0" w:color="auto"/>
            </w:tcBorders>
            <w:shd w:val="clear" w:color="auto" w:fill="auto"/>
            <w:vAlign w:val="center"/>
          </w:tcPr>
          <w:p w14:paraId="2B8C21F4" w14:textId="4E265631" w:rsidR="00361C17" w:rsidRPr="00361C17" w:rsidRDefault="00361C17" w:rsidP="00297ABA">
            <w:pPr>
              <w:spacing w:after="0"/>
              <w:ind w:left="0"/>
              <w:rPr>
                <w:rFonts w:eastAsia="Times New Roman"/>
                <w:color w:val="auto"/>
                <w:lang w:eastAsia="en-US"/>
              </w:rPr>
            </w:pPr>
            <w:r>
              <w:rPr>
                <w:rFonts w:eastAsia="Times New Roman"/>
                <w:color w:val="auto"/>
                <w:lang w:eastAsia="en-US"/>
              </w:rPr>
              <w:t>SCIRF 2023 Scientific Conference</w:t>
            </w:r>
          </w:p>
        </w:tc>
        <w:tc>
          <w:tcPr>
            <w:tcW w:w="799" w:type="pct"/>
            <w:tcBorders>
              <w:top w:val="single" w:sz="4" w:space="0" w:color="auto"/>
              <w:left w:val="nil"/>
              <w:bottom w:val="single" w:sz="4" w:space="0" w:color="auto"/>
              <w:right w:val="single" w:sz="4" w:space="0" w:color="auto"/>
            </w:tcBorders>
            <w:shd w:val="clear" w:color="auto" w:fill="auto"/>
            <w:noWrap/>
            <w:vAlign w:val="center"/>
          </w:tcPr>
          <w:p w14:paraId="39FF453D" w14:textId="5766A895" w:rsidR="00361C17" w:rsidRPr="00361C17" w:rsidRDefault="00361C17" w:rsidP="00C024E7">
            <w:pPr>
              <w:spacing w:after="0"/>
              <w:ind w:left="0"/>
              <w:jc w:val="center"/>
              <w:rPr>
                <w:rFonts w:eastAsia="Times New Roman"/>
                <w:color w:val="auto"/>
                <w:lang w:eastAsia="en-US"/>
              </w:rPr>
            </w:pPr>
            <w:r>
              <w:rPr>
                <w:rFonts w:eastAsia="Times New Roman"/>
                <w:color w:val="auto"/>
                <w:lang w:eastAsia="en-US"/>
              </w:rPr>
              <w:t>Graham</w:t>
            </w:r>
          </w:p>
        </w:tc>
        <w:tc>
          <w:tcPr>
            <w:tcW w:w="650" w:type="pct"/>
            <w:tcBorders>
              <w:top w:val="single" w:sz="4" w:space="0" w:color="auto"/>
              <w:left w:val="nil"/>
              <w:bottom w:val="single" w:sz="4" w:space="0" w:color="auto"/>
              <w:right w:val="single" w:sz="4" w:space="0" w:color="auto"/>
            </w:tcBorders>
            <w:shd w:val="clear" w:color="auto" w:fill="auto"/>
            <w:noWrap/>
            <w:vAlign w:val="center"/>
          </w:tcPr>
          <w:p w14:paraId="11100676" w14:textId="1DE5E71F" w:rsidR="00361C17" w:rsidRPr="00361C17" w:rsidRDefault="00361C17" w:rsidP="00C024E7">
            <w:pPr>
              <w:spacing w:after="0"/>
              <w:ind w:left="0"/>
              <w:jc w:val="center"/>
              <w:rPr>
                <w:rFonts w:eastAsia="Times New Roman"/>
                <w:color w:val="auto"/>
                <w:lang w:eastAsia="en-US"/>
              </w:rPr>
            </w:pPr>
            <w:r>
              <w:rPr>
                <w:rFonts w:eastAsia="Times New Roman"/>
                <w:color w:val="auto"/>
                <w:lang w:eastAsia="en-US"/>
              </w:rPr>
              <w:t>SCIRF</w:t>
            </w:r>
          </w:p>
        </w:tc>
      </w:tr>
    </w:tbl>
    <w:p w14:paraId="18162375" w14:textId="77777777" w:rsidR="00934D63" w:rsidRDefault="00934D63">
      <w:pPr>
        <w:spacing w:after="200" w:line="276" w:lineRule="auto"/>
        <w:ind w:left="0"/>
        <w:rPr>
          <w:b/>
          <w:sz w:val="28"/>
        </w:rPr>
      </w:pPr>
      <w:r>
        <w:br w:type="page"/>
      </w:r>
    </w:p>
    <w:p w14:paraId="1EAB3407" w14:textId="04F75F80" w:rsidR="00FB5E56" w:rsidRPr="00747888" w:rsidRDefault="000B76E5" w:rsidP="000B76E5">
      <w:pPr>
        <w:pStyle w:val="Heading1"/>
      </w:pPr>
      <w:r>
        <w:lastRenderedPageBreak/>
        <w:t>PART VI:  INCOME</w:t>
      </w:r>
    </w:p>
    <w:p w14:paraId="1AA6021C" w14:textId="77777777" w:rsidR="000B76E5" w:rsidRPr="00233FF0" w:rsidRDefault="000B76E5" w:rsidP="00FB5E56">
      <w:pPr>
        <w:spacing w:after="0"/>
        <w:ind w:left="0"/>
        <w:rPr>
          <w:sz w:val="32"/>
        </w:rPr>
      </w:pPr>
    </w:p>
    <w:p w14:paraId="28F7AFDC" w14:textId="70932DA4" w:rsidR="00FB5E56" w:rsidRPr="000B76E5" w:rsidRDefault="00FB5E56" w:rsidP="0068356C">
      <w:pPr>
        <w:spacing w:after="0"/>
        <w:ind w:left="0"/>
        <w:jc w:val="both"/>
      </w:pPr>
      <w:r w:rsidRPr="000B76E5">
        <w:t>The income to the SCIRF comes exclusively from revenue attributed to a $100 fee levied on every “Driving Under the Influence” (DUI) conviction in South Carolina. MUSC is the legislated administrator of these collected funds and is the state agency respons</w:t>
      </w:r>
      <w:r w:rsidR="000B76E5">
        <w:t>ible for their oversight.</w:t>
      </w:r>
    </w:p>
    <w:p w14:paraId="4122510E" w14:textId="77777777" w:rsidR="00FB5E56" w:rsidRPr="000B76E5" w:rsidRDefault="00FB5E56" w:rsidP="0068356C">
      <w:pPr>
        <w:spacing w:after="0"/>
        <w:ind w:left="0"/>
        <w:jc w:val="both"/>
      </w:pPr>
    </w:p>
    <w:p w14:paraId="5C8C6086" w14:textId="144962DF" w:rsidR="00DC7F0F" w:rsidRPr="006F446A" w:rsidRDefault="00FB5E56" w:rsidP="0068356C">
      <w:pPr>
        <w:spacing w:after="0"/>
        <w:ind w:left="0"/>
        <w:jc w:val="both"/>
      </w:pPr>
      <w:r w:rsidRPr="00361C17">
        <w:t xml:space="preserve">The $100 per DUI surcharges are received monthly throughout each fiscal year. </w:t>
      </w:r>
      <w:r w:rsidR="00DC7F0F" w:rsidRPr="00361C17">
        <w:t>Below is the tabl</w:t>
      </w:r>
      <w:r w:rsidR="00597D9D" w:rsidRPr="00361C17">
        <w:t>e of monthly collections for FY2</w:t>
      </w:r>
      <w:r w:rsidR="00361C17" w:rsidRPr="00361C17">
        <w:t>3</w:t>
      </w:r>
      <w:r w:rsidR="00DC7F0F" w:rsidRPr="00361C17">
        <w:t xml:space="preserve">. </w:t>
      </w:r>
      <w:r w:rsidR="00DC7F0F" w:rsidRPr="006F446A">
        <w:t>The total collected was $</w:t>
      </w:r>
      <w:r w:rsidR="007B6AD9" w:rsidRPr="006F446A">
        <w:t>530,050.67</w:t>
      </w:r>
      <w:r w:rsidR="00DC7F0F" w:rsidRPr="006F446A">
        <w:t xml:space="preserve"> with a monthly average of $</w:t>
      </w:r>
      <w:r w:rsidR="007B6AD9" w:rsidRPr="006F446A">
        <w:t>44,170.89</w:t>
      </w:r>
      <w:r w:rsidR="00F12EC4" w:rsidRPr="006F446A">
        <w:t>.</w:t>
      </w:r>
    </w:p>
    <w:p w14:paraId="105FD7BD" w14:textId="07135DCF" w:rsidR="005969B6" w:rsidRPr="00361C17" w:rsidRDefault="005969B6" w:rsidP="009D44AE">
      <w:pPr>
        <w:spacing w:after="0"/>
        <w:ind w:left="0"/>
        <w:rPr>
          <w:highlight w:val="yellow"/>
        </w:rPr>
      </w:pPr>
    </w:p>
    <w:p w14:paraId="0D028E44" w14:textId="04D9EB06" w:rsidR="004727B1" w:rsidRPr="00361C17" w:rsidRDefault="004727B1" w:rsidP="009D44AE">
      <w:pPr>
        <w:spacing w:after="0"/>
        <w:ind w:left="0"/>
        <w:rPr>
          <w:highlight w:val="yellow"/>
        </w:rPr>
      </w:pPr>
    </w:p>
    <w:tbl>
      <w:tblPr>
        <w:tblW w:w="4945" w:type="dxa"/>
        <w:jc w:val="center"/>
        <w:tblLook w:val="04A0" w:firstRow="1" w:lastRow="0" w:firstColumn="1" w:lastColumn="0" w:noHBand="0" w:noVBand="1"/>
      </w:tblPr>
      <w:tblGrid>
        <w:gridCol w:w="2540"/>
        <w:gridCol w:w="2405"/>
      </w:tblGrid>
      <w:tr w:rsidR="007B6AD9" w:rsidRPr="007B6AD9" w14:paraId="5DB93BF0" w14:textId="77777777" w:rsidTr="007B6AD9">
        <w:trPr>
          <w:trHeight w:val="465"/>
          <w:jc w:val="center"/>
        </w:trPr>
        <w:tc>
          <w:tcPr>
            <w:tcW w:w="254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5E3B6BE2" w14:textId="77777777" w:rsidR="007B6AD9" w:rsidRPr="007B6AD9" w:rsidRDefault="007B6AD9" w:rsidP="007B6AD9">
            <w:pPr>
              <w:spacing w:after="0"/>
              <w:ind w:left="0"/>
              <w:jc w:val="center"/>
              <w:rPr>
                <w:rFonts w:eastAsia="Times New Roman"/>
                <w:b/>
                <w:bCs/>
                <w:color w:val="auto"/>
                <w:lang w:eastAsia="en-US"/>
              </w:rPr>
            </w:pPr>
            <w:r w:rsidRPr="007B6AD9">
              <w:rPr>
                <w:rFonts w:eastAsia="Times New Roman"/>
                <w:b/>
                <w:bCs/>
                <w:color w:val="auto"/>
                <w:lang w:eastAsia="en-US"/>
              </w:rPr>
              <w:t>Month</w:t>
            </w:r>
          </w:p>
        </w:tc>
        <w:tc>
          <w:tcPr>
            <w:tcW w:w="2405" w:type="dxa"/>
            <w:tcBorders>
              <w:top w:val="single" w:sz="4" w:space="0" w:color="auto"/>
              <w:left w:val="nil"/>
              <w:bottom w:val="single" w:sz="4" w:space="0" w:color="auto"/>
              <w:right w:val="single" w:sz="4" w:space="0" w:color="auto"/>
            </w:tcBorders>
            <w:shd w:val="clear" w:color="000000" w:fill="D9D9D9"/>
            <w:noWrap/>
            <w:vAlign w:val="bottom"/>
            <w:hideMark/>
          </w:tcPr>
          <w:p w14:paraId="19AEB096" w14:textId="77777777" w:rsidR="007B6AD9" w:rsidRPr="007B6AD9" w:rsidRDefault="007B6AD9" w:rsidP="007B6AD9">
            <w:pPr>
              <w:spacing w:after="0"/>
              <w:ind w:left="0"/>
              <w:jc w:val="center"/>
              <w:rPr>
                <w:rFonts w:eastAsia="Times New Roman"/>
                <w:b/>
                <w:bCs/>
                <w:color w:val="auto"/>
                <w:lang w:eastAsia="en-US"/>
              </w:rPr>
            </w:pPr>
            <w:r w:rsidRPr="007B6AD9">
              <w:rPr>
                <w:rFonts w:eastAsia="Times New Roman"/>
                <w:b/>
                <w:bCs/>
                <w:color w:val="auto"/>
                <w:lang w:eastAsia="en-US"/>
              </w:rPr>
              <w:t>2022-2023</w:t>
            </w:r>
          </w:p>
        </w:tc>
      </w:tr>
      <w:tr w:rsidR="007B6AD9" w:rsidRPr="007B6AD9" w14:paraId="75D511C3" w14:textId="77777777" w:rsidTr="007B6AD9">
        <w:trPr>
          <w:trHeight w:val="465"/>
          <w:jc w:val="center"/>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263D510A" w14:textId="77777777" w:rsidR="007B6AD9" w:rsidRPr="007B6AD9" w:rsidRDefault="007B6AD9" w:rsidP="007B6AD9">
            <w:pPr>
              <w:spacing w:after="0"/>
              <w:ind w:left="0"/>
              <w:jc w:val="center"/>
              <w:rPr>
                <w:rFonts w:eastAsia="Times New Roman"/>
                <w:color w:val="auto"/>
                <w:lang w:eastAsia="en-US"/>
              </w:rPr>
            </w:pPr>
            <w:r w:rsidRPr="007B6AD9">
              <w:rPr>
                <w:rFonts w:eastAsia="Times New Roman"/>
                <w:color w:val="auto"/>
                <w:lang w:eastAsia="en-US"/>
              </w:rPr>
              <w:t>Jul</w:t>
            </w:r>
          </w:p>
        </w:tc>
        <w:tc>
          <w:tcPr>
            <w:tcW w:w="2405" w:type="dxa"/>
            <w:tcBorders>
              <w:top w:val="nil"/>
              <w:left w:val="nil"/>
              <w:bottom w:val="single" w:sz="4" w:space="0" w:color="auto"/>
              <w:right w:val="single" w:sz="4" w:space="0" w:color="auto"/>
            </w:tcBorders>
            <w:shd w:val="clear" w:color="auto" w:fill="auto"/>
            <w:noWrap/>
            <w:vAlign w:val="bottom"/>
            <w:hideMark/>
          </w:tcPr>
          <w:p w14:paraId="44D9E28D" w14:textId="77777777" w:rsidR="007B6AD9" w:rsidRPr="007B6AD9" w:rsidRDefault="007B6AD9" w:rsidP="007B6AD9">
            <w:pPr>
              <w:spacing w:after="0"/>
              <w:ind w:left="0"/>
              <w:rPr>
                <w:rFonts w:eastAsia="Times New Roman"/>
                <w:color w:val="auto"/>
                <w:lang w:eastAsia="en-US"/>
              </w:rPr>
            </w:pPr>
            <w:r w:rsidRPr="007B6AD9">
              <w:rPr>
                <w:rFonts w:eastAsia="Times New Roman"/>
                <w:color w:val="auto"/>
                <w:lang w:eastAsia="en-US"/>
              </w:rPr>
              <w:t xml:space="preserve"> $         47,305.50 </w:t>
            </w:r>
          </w:p>
        </w:tc>
      </w:tr>
      <w:tr w:rsidR="007B6AD9" w:rsidRPr="007B6AD9" w14:paraId="71ABC04E" w14:textId="77777777" w:rsidTr="007B6AD9">
        <w:trPr>
          <w:trHeight w:val="465"/>
          <w:jc w:val="center"/>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0A175E2E" w14:textId="77777777" w:rsidR="007B6AD9" w:rsidRPr="007B6AD9" w:rsidRDefault="007B6AD9" w:rsidP="007B6AD9">
            <w:pPr>
              <w:spacing w:after="0"/>
              <w:ind w:left="0"/>
              <w:jc w:val="center"/>
              <w:rPr>
                <w:rFonts w:eastAsia="Times New Roman"/>
                <w:color w:val="auto"/>
                <w:lang w:eastAsia="en-US"/>
              </w:rPr>
            </w:pPr>
            <w:r w:rsidRPr="007B6AD9">
              <w:rPr>
                <w:rFonts w:eastAsia="Times New Roman"/>
                <w:color w:val="auto"/>
                <w:lang w:eastAsia="en-US"/>
              </w:rPr>
              <w:t>Aug</w:t>
            </w:r>
          </w:p>
        </w:tc>
        <w:tc>
          <w:tcPr>
            <w:tcW w:w="2405" w:type="dxa"/>
            <w:tcBorders>
              <w:top w:val="nil"/>
              <w:left w:val="nil"/>
              <w:bottom w:val="single" w:sz="4" w:space="0" w:color="auto"/>
              <w:right w:val="single" w:sz="4" w:space="0" w:color="auto"/>
            </w:tcBorders>
            <w:shd w:val="clear" w:color="auto" w:fill="auto"/>
            <w:noWrap/>
            <w:vAlign w:val="bottom"/>
            <w:hideMark/>
          </w:tcPr>
          <w:p w14:paraId="26E31BBC" w14:textId="77777777" w:rsidR="007B6AD9" w:rsidRPr="007B6AD9" w:rsidRDefault="007B6AD9" w:rsidP="007B6AD9">
            <w:pPr>
              <w:spacing w:after="0"/>
              <w:ind w:left="0"/>
              <w:rPr>
                <w:rFonts w:eastAsia="Times New Roman"/>
                <w:color w:val="auto"/>
                <w:lang w:eastAsia="en-US"/>
              </w:rPr>
            </w:pPr>
            <w:r w:rsidRPr="007B6AD9">
              <w:rPr>
                <w:rFonts w:eastAsia="Times New Roman"/>
                <w:color w:val="auto"/>
                <w:lang w:eastAsia="en-US"/>
              </w:rPr>
              <w:t xml:space="preserve"> $         36,912.27 </w:t>
            </w:r>
          </w:p>
        </w:tc>
      </w:tr>
      <w:tr w:rsidR="007B6AD9" w:rsidRPr="007B6AD9" w14:paraId="5B9484B1" w14:textId="77777777" w:rsidTr="007B6AD9">
        <w:trPr>
          <w:trHeight w:val="465"/>
          <w:jc w:val="center"/>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64FD5556" w14:textId="77777777" w:rsidR="007B6AD9" w:rsidRPr="007B6AD9" w:rsidRDefault="007B6AD9" w:rsidP="007B6AD9">
            <w:pPr>
              <w:spacing w:after="0"/>
              <w:ind w:left="0"/>
              <w:jc w:val="center"/>
              <w:rPr>
                <w:rFonts w:eastAsia="Times New Roman"/>
                <w:color w:val="auto"/>
                <w:lang w:eastAsia="en-US"/>
              </w:rPr>
            </w:pPr>
            <w:r w:rsidRPr="007B6AD9">
              <w:rPr>
                <w:rFonts w:eastAsia="Times New Roman"/>
                <w:color w:val="auto"/>
                <w:lang w:eastAsia="en-US"/>
              </w:rPr>
              <w:t>Sep</w:t>
            </w:r>
          </w:p>
        </w:tc>
        <w:tc>
          <w:tcPr>
            <w:tcW w:w="2405" w:type="dxa"/>
            <w:tcBorders>
              <w:top w:val="nil"/>
              <w:left w:val="nil"/>
              <w:bottom w:val="single" w:sz="4" w:space="0" w:color="auto"/>
              <w:right w:val="single" w:sz="4" w:space="0" w:color="auto"/>
            </w:tcBorders>
            <w:shd w:val="clear" w:color="auto" w:fill="auto"/>
            <w:noWrap/>
            <w:vAlign w:val="bottom"/>
            <w:hideMark/>
          </w:tcPr>
          <w:p w14:paraId="0805A4EB" w14:textId="77777777" w:rsidR="007B6AD9" w:rsidRPr="007B6AD9" w:rsidRDefault="007B6AD9" w:rsidP="007B6AD9">
            <w:pPr>
              <w:spacing w:after="0"/>
              <w:ind w:left="0"/>
              <w:rPr>
                <w:rFonts w:eastAsia="Times New Roman"/>
                <w:color w:val="auto"/>
                <w:lang w:eastAsia="en-US"/>
              </w:rPr>
            </w:pPr>
            <w:r w:rsidRPr="007B6AD9">
              <w:rPr>
                <w:rFonts w:eastAsia="Times New Roman"/>
                <w:color w:val="auto"/>
                <w:lang w:eastAsia="en-US"/>
              </w:rPr>
              <w:t xml:space="preserve"> $         32,791.65 </w:t>
            </w:r>
          </w:p>
        </w:tc>
      </w:tr>
      <w:tr w:rsidR="007B6AD9" w:rsidRPr="007B6AD9" w14:paraId="483DAB83" w14:textId="77777777" w:rsidTr="007B6AD9">
        <w:trPr>
          <w:trHeight w:val="465"/>
          <w:jc w:val="center"/>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6BB3526A" w14:textId="77777777" w:rsidR="007B6AD9" w:rsidRPr="007B6AD9" w:rsidRDefault="007B6AD9" w:rsidP="007B6AD9">
            <w:pPr>
              <w:spacing w:after="0"/>
              <w:ind w:left="0"/>
              <w:jc w:val="center"/>
              <w:rPr>
                <w:rFonts w:eastAsia="Times New Roman"/>
                <w:color w:val="auto"/>
                <w:lang w:eastAsia="en-US"/>
              </w:rPr>
            </w:pPr>
            <w:r w:rsidRPr="007B6AD9">
              <w:rPr>
                <w:rFonts w:eastAsia="Times New Roman"/>
                <w:color w:val="auto"/>
                <w:lang w:eastAsia="en-US"/>
              </w:rPr>
              <w:t>Oct</w:t>
            </w:r>
          </w:p>
        </w:tc>
        <w:tc>
          <w:tcPr>
            <w:tcW w:w="2405" w:type="dxa"/>
            <w:tcBorders>
              <w:top w:val="nil"/>
              <w:left w:val="nil"/>
              <w:bottom w:val="single" w:sz="4" w:space="0" w:color="auto"/>
              <w:right w:val="single" w:sz="4" w:space="0" w:color="auto"/>
            </w:tcBorders>
            <w:shd w:val="clear" w:color="auto" w:fill="auto"/>
            <w:noWrap/>
            <w:vAlign w:val="bottom"/>
            <w:hideMark/>
          </w:tcPr>
          <w:p w14:paraId="5D48ADBA" w14:textId="77777777" w:rsidR="007B6AD9" w:rsidRPr="007B6AD9" w:rsidRDefault="007B6AD9" w:rsidP="007B6AD9">
            <w:pPr>
              <w:spacing w:after="0"/>
              <w:ind w:left="0"/>
              <w:rPr>
                <w:rFonts w:eastAsia="Times New Roman"/>
                <w:color w:val="auto"/>
                <w:lang w:eastAsia="en-US"/>
              </w:rPr>
            </w:pPr>
            <w:r w:rsidRPr="007B6AD9">
              <w:rPr>
                <w:rFonts w:eastAsia="Times New Roman"/>
                <w:color w:val="auto"/>
                <w:lang w:eastAsia="en-US"/>
              </w:rPr>
              <w:t xml:space="preserve"> $         49,051.55 </w:t>
            </w:r>
          </w:p>
        </w:tc>
      </w:tr>
      <w:tr w:rsidR="007B6AD9" w:rsidRPr="007B6AD9" w14:paraId="669AF589" w14:textId="77777777" w:rsidTr="007B6AD9">
        <w:trPr>
          <w:trHeight w:val="465"/>
          <w:jc w:val="center"/>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00E98C7F" w14:textId="77777777" w:rsidR="007B6AD9" w:rsidRPr="007B6AD9" w:rsidRDefault="007B6AD9" w:rsidP="007B6AD9">
            <w:pPr>
              <w:spacing w:after="0"/>
              <w:ind w:left="0"/>
              <w:jc w:val="center"/>
              <w:rPr>
                <w:rFonts w:eastAsia="Times New Roman"/>
                <w:color w:val="auto"/>
                <w:lang w:eastAsia="en-US"/>
              </w:rPr>
            </w:pPr>
            <w:r w:rsidRPr="007B6AD9">
              <w:rPr>
                <w:rFonts w:eastAsia="Times New Roman"/>
                <w:color w:val="auto"/>
                <w:lang w:eastAsia="en-US"/>
              </w:rPr>
              <w:t>Nov</w:t>
            </w:r>
          </w:p>
        </w:tc>
        <w:tc>
          <w:tcPr>
            <w:tcW w:w="2405" w:type="dxa"/>
            <w:tcBorders>
              <w:top w:val="nil"/>
              <w:left w:val="nil"/>
              <w:bottom w:val="single" w:sz="4" w:space="0" w:color="auto"/>
              <w:right w:val="single" w:sz="4" w:space="0" w:color="auto"/>
            </w:tcBorders>
            <w:shd w:val="clear" w:color="auto" w:fill="auto"/>
            <w:noWrap/>
            <w:vAlign w:val="bottom"/>
            <w:hideMark/>
          </w:tcPr>
          <w:p w14:paraId="432B1394" w14:textId="77777777" w:rsidR="007B6AD9" w:rsidRPr="007B6AD9" w:rsidRDefault="007B6AD9" w:rsidP="007B6AD9">
            <w:pPr>
              <w:spacing w:after="0"/>
              <w:ind w:left="0"/>
              <w:rPr>
                <w:rFonts w:eastAsia="Times New Roman"/>
                <w:color w:val="auto"/>
                <w:lang w:eastAsia="en-US"/>
              </w:rPr>
            </w:pPr>
            <w:r w:rsidRPr="007B6AD9">
              <w:rPr>
                <w:rFonts w:eastAsia="Times New Roman"/>
                <w:color w:val="auto"/>
                <w:lang w:eastAsia="en-US"/>
              </w:rPr>
              <w:t xml:space="preserve"> $         35,591.37 </w:t>
            </w:r>
          </w:p>
        </w:tc>
      </w:tr>
      <w:tr w:rsidR="007B6AD9" w:rsidRPr="007B6AD9" w14:paraId="072921C6" w14:textId="77777777" w:rsidTr="007B6AD9">
        <w:trPr>
          <w:trHeight w:val="465"/>
          <w:jc w:val="center"/>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61CA65FB" w14:textId="77777777" w:rsidR="007B6AD9" w:rsidRPr="007B6AD9" w:rsidRDefault="007B6AD9" w:rsidP="007B6AD9">
            <w:pPr>
              <w:spacing w:after="0"/>
              <w:ind w:left="0"/>
              <w:jc w:val="center"/>
              <w:rPr>
                <w:rFonts w:eastAsia="Times New Roman"/>
                <w:color w:val="auto"/>
                <w:lang w:eastAsia="en-US"/>
              </w:rPr>
            </w:pPr>
            <w:r w:rsidRPr="007B6AD9">
              <w:rPr>
                <w:rFonts w:eastAsia="Times New Roman"/>
                <w:color w:val="auto"/>
                <w:lang w:eastAsia="en-US"/>
              </w:rPr>
              <w:t>Dec</w:t>
            </w:r>
          </w:p>
        </w:tc>
        <w:tc>
          <w:tcPr>
            <w:tcW w:w="2405" w:type="dxa"/>
            <w:tcBorders>
              <w:top w:val="nil"/>
              <w:left w:val="nil"/>
              <w:bottom w:val="single" w:sz="4" w:space="0" w:color="auto"/>
              <w:right w:val="single" w:sz="4" w:space="0" w:color="auto"/>
            </w:tcBorders>
            <w:shd w:val="clear" w:color="auto" w:fill="auto"/>
            <w:noWrap/>
            <w:vAlign w:val="bottom"/>
            <w:hideMark/>
          </w:tcPr>
          <w:p w14:paraId="094DC271" w14:textId="77777777" w:rsidR="007B6AD9" w:rsidRPr="007B6AD9" w:rsidRDefault="007B6AD9" w:rsidP="007B6AD9">
            <w:pPr>
              <w:spacing w:after="0"/>
              <w:ind w:left="0"/>
              <w:rPr>
                <w:rFonts w:eastAsia="Times New Roman"/>
                <w:color w:val="auto"/>
                <w:lang w:eastAsia="en-US"/>
              </w:rPr>
            </w:pPr>
            <w:r w:rsidRPr="007B6AD9">
              <w:rPr>
                <w:rFonts w:eastAsia="Times New Roman"/>
                <w:color w:val="auto"/>
                <w:lang w:eastAsia="en-US"/>
              </w:rPr>
              <w:t xml:space="preserve"> $         44,457.02 </w:t>
            </w:r>
          </w:p>
        </w:tc>
      </w:tr>
      <w:tr w:rsidR="007B6AD9" w:rsidRPr="007B6AD9" w14:paraId="4FB9CDBE" w14:textId="77777777" w:rsidTr="007B6AD9">
        <w:trPr>
          <w:trHeight w:val="465"/>
          <w:jc w:val="center"/>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50016FA9" w14:textId="77777777" w:rsidR="007B6AD9" w:rsidRPr="007B6AD9" w:rsidRDefault="007B6AD9" w:rsidP="007B6AD9">
            <w:pPr>
              <w:spacing w:after="0"/>
              <w:ind w:left="0"/>
              <w:jc w:val="center"/>
              <w:rPr>
                <w:rFonts w:eastAsia="Times New Roman"/>
                <w:color w:val="auto"/>
                <w:lang w:eastAsia="en-US"/>
              </w:rPr>
            </w:pPr>
            <w:r w:rsidRPr="007B6AD9">
              <w:rPr>
                <w:rFonts w:eastAsia="Times New Roman"/>
                <w:color w:val="auto"/>
                <w:lang w:eastAsia="en-US"/>
              </w:rPr>
              <w:t>Jan</w:t>
            </w:r>
          </w:p>
        </w:tc>
        <w:tc>
          <w:tcPr>
            <w:tcW w:w="2405" w:type="dxa"/>
            <w:tcBorders>
              <w:top w:val="nil"/>
              <w:left w:val="nil"/>
              <w:bottom w:val="single" w:sz="4" w:space="0" w:color="auto"/>
              <w:right w:val="single" w:sz="4" w:space="0" w:color="auto"/>
            </w:tcBorders>
            <w:shd w:val="clear" w:color="auto" w:fill="auto"/>
            <w:noWrap/>
            <w:vAlign w:val="bottom"/>
            <w:hideMark/>
          </w:tcPr>
          <w:p w14:paraId="5667306E" w14:textId="77777777" w:rsidR="007B6AD9" w:rsidRPr="007B6AD9" w:rsidRDefault="007B6AD9" w:rsidP="007B6AD9">
            <w:pPr>
              <w:spacing w:after="0"/>
              <w:ind w:left="0"/>
              <w:rPr>
                <w:rFonts w:eastAsia="Times New Roman"/>
                <w:color w:val="auto"/>
                <w:lang w:eastAsia="en-US"/>
              </w:rPr>
            </w:pPr>
            <w:r w:rsidRPr="007B6AD9">
              <w:rPr>
                <w:rFonts w:eastAsia="Times New Roman"/>
                <w:color w:val="auto"/>
                <w:lang w:eastAsia="en-US"/>
              </w:rPr>
              <w:t xml:space="preserve"> $         40,339.44 </w:t>
            </w:r>
          </w:p>
        </w:tc>
      </w:tr>
      <w:tr w:rsidR="007B6AD9" w:rsidRPr="007B6AD9" w14:paraId="0C4D732E" w14:textId="77777777" w:rsidTr="007B6AD9">
        <w:trPr>
          <w:trHeight w:val="465"/>
          <w:jc w:val="center"/>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2616CD70" w14:textId="77777777" w:rsidR="007B6AD9" w:rsidRPr="007B6AD9" w:rsidRDefault="007B6AD9" w:rsidP="007B6AD9">
            <w:pPr>
              <w:spacing w:after="0"/>
              <w:ind w:left="0"/>
              <w:jc w:val="center"/>
              <w:rPr>
                <w:rFonts w:eastAsia="Times New Roman"/>
                <w:color w:val="auto"/>
                <w:lang w:eastAsia="en-US"/>
              </w:rPr>
            </w:pPr>
            <w:r w:rsidRPr="007B6AD9">
              <w:rPr>
                <w:rFonts w:eastAsia="Times New Roman"/>
                <w:color w:val="auto"/>
                <w:lang w:eastAsia="en-US"/>
              </w:rPr>
              <w:t>Feb</w:t>
            </w:r>
          </w:p>
        </w:tc>
        <w:tc>
          <w:tcPr>
            <w:tcW w:w="2405" w:type="dxa"/>
            <w:tcBorders>
              <w:top w:val="nil"/>
              <w:left w:val="nil"/>
              <w:bottom w:val="single" w:sz="4" w:space="0" w:color="auto"/>
              <w:right w:val="single" w:sz="4" w:space="0" w:color="auto"/>
            </w:tcBorders>
            <w:shd w:val="clear" w:color="auto" w:fill="auto"/>
            <w:noWrap/>
            <w:vAlign w:val="bottom"/>
            <w:hideMark/>
          </w:tcPr>
          <w:p w14:paraId="08E6761A" w14:textId="77777777" w:rsidR="007B6AD9" w:rsidRPr="007B6AD9" w:rsidRDefault="007B6AD9" w:rsidP="007B6AD9">
            <w:pPr>
              <w:spacing w:after="0"/>
              <w:ind w:left="0"/>
              <w:rPr>
                <w:rFonts w:eastAsia="Times New Roman"/>
                <w:color w:val="auto"/>
                <w:lang w:eastAsia="en-US"/>
              </w:rPr>
            </w:pPr>
            <w:r w:rsidRPr="007B6AD9">
              <w:rPr>
                <w:rFonts w:eastAsia="Times New Roman"/>
                <w:color w:val="auto"/>
                <w:lang w:eastAsia="en-US"/>
              </w:rPr>
              <w:t xml:space="preserve"> $         39,559.73 </w:t>
            </w:r>
          </w:p>
        </w:tc>
      </w:tr>
      <w:tr w:rsidR="007B6AD9" w:rsidRPr="007B6AD9" w14:paraId="7E814911" w14:textId="77777777" w:rsidTr="007B6AD9">
        <w:trPr>
          <w:trHeight w:val="465"/>
          <w:jc w:val="center"/>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124853E0" w14:textId="77777777" w:rsidR="007B6AD9" w:rsidRPr="007B6AD9" w:rsidRDefault="007B6AD9" w:rsidP="007B6AD9">
            <w:pPr>
              <w:spacing w:after="0"/>
              <w:ind w:left="0"/>
              <w:jc w:val="center"/>
              <w:rPr>
                <w:rFonts w:eastAsia="Times New Roman"/>
                <w:color w:val="auto"/>
                <w:lang w:eastAsia="en-US"/>
              </w:rPr>
            </w:pPr>
            <w:r w:rsidRPr="007B6AD9">
              <w:rPr>
                <w:rFonts w:eastAsia="Times New Roman"/>
                <w:color w:val="auto"/>
                <w:lang w:eastAsia="en-US"/>
              </w:rPr>
              <w:t>Mar</w:t>
            </w:r>
          </w:p>
        </w:tc>
        <w:tc>
          <w:tcPr>
            <w:tcW w:w="2405" w:type="dxa"/>
            <w:tcBorders>
              <w:top w:val="nil"/>
              <w:left w:val="nil"/>
              <w:bottom w:val="single" w:sz="4" w:space="0" w:color="auto"/>
              <w:right w:val="single" w:sz="4" w:space="0" w:color="auto"/>
            </w:tcBorders>
            <w:shd w:val="clear" w:color="auto" w:fill="auto"/>
            <w:noWrap/>
            <w:vAlign w:val="bottom"/>
            <w:hideMark/>
          </w:tcPr>
          <w:p w14:paraId="08354413" w14:textId="77777777" w:rsidR="007B6AD9" w:rsidRPr="007B6AD9" w:rsidRDefault="007B6AD9" w:rsidP="007B6AD9">
            <w:pPr>
              <w:spacing w:after="0"/>
              <w:ind w:left="0"/>
              <w:rPr>
                <w:rFonts w:eastAsia="Times New Roman"/>
                <w:color w:val="auto"/>
                <w:lang w:eastAsia="en-US"/>
              </w:rPr>
            </w:pPr>
            <w:r w:rsidRPr="007B6AD9">
              <w:rPr>
                <w:rFonts w:eastAsia="Times New Roman"/>
                <w:color w:val="auto"/>
                <w:lang w:eastAsia="en-US"/>
              </w:rPr>
              <w:t xml:space="preserve"> $         47,981.99 </w:t>
            </w:r>
          </w:p>
        </w:tc>
      </w:tr>
      <w:tr w:rsidR="007B6AD9" w:rsidRPr="007B6AD9" w14:paraId="1ACF4FA0" w14:textId="77777777" w:rsidTr="007B6AD9">
        <w:trPr>
          <w:trHeight w:val="465"/>
          <w:jc w:val="center"/>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40DD0BE9" w14:textId="77777777" w:rsidR="007B6AD9" w:rsidRPr="007B6AD9" w:rsidRDefault="007B6AD9" w:rsidP="007B6AD9">
            <w:pPr>
              <w:spacing w:after="0"/>
              <w:ind w:left="0"/>
              <w:jc w:val="center"/>
              <w:rPr>
                <w:rFonts w:eastAsia="Times New Roman"/>
                <w:color w:val="auto"/>
                <w:lang w:eastAsia="en-US"/>
              </w:rPr>
            </w:pPr>
            <w:r w:rsidRPr="007B6AD9">
              <w:rPr>
                <w:rFonts w:eastAsia="Times New Roman"/>
                <w:color w:val="auto"/>
                <w:lang w:eastAsia="en-US"/>
              </w:rPr>
              <w:t>Apr</w:t>
            </w:r>
          </w:p>
        </w:tc>
        <w:tc>
          <w:tcPr>
            <w:tcW w:w="2405" w:type="dxa"/>
            <w:tcBorders>
              <w:top w:val="nil"/>
              <w:left w:val="nil"/>
              <w:bottom w:val="single" w:sz="4" w:space="0" w:color="auto"/>
              <w:right w:val="single" w:sz="4" w:space="0" w:color="auto"/>
            </w:tcBorders>
            <w:shd w:val="clear" w:color="auto" w:fill="auto"/>
            <w:noWrap/>
            <w:vAlign w:val="bottom"/>
            <w:hideMark/>
          </w:tcPr>
          <w:p w14:paraId="638C5CC1" w14:textId="77777777" w:rsidR="007B6AD9" w:rsidRPr="007B6AD9" w:rsidRDefault="007B6AD9" w:rsidP="007B6AD9">
            <w:pPr>
              <w:spacing w:after="0"/>
              <w:ind w:left="0"/>
              <w:rPr>
                <w:rFonts w:eastAsia="Times New Roman"/>
                <w:color w:val="auto"/>
                <w:lang w:eastAsia="en-US"/>
              </w:rPr>
            </w:pPr>
            <w:r w:rsidRPr="007B6AD9">
              <w:rPr>
                <w:rFonts w:eastAsia="Times New Roman"/>
                <w:color w:val="auto"/>
                <w:lang w:eastAsia="en-US"/>
              </w:rPr>
              <w:t xml:space="preserve"> $         52,327.21 </w:t>
            </w:r>
          </w:p>
        </w:tc>
      </w:tr>
      <w:tr w:rsidR="007B6AD9" w:rsidRPr="007B6AD9" w14:paraId="39E26906" w14:textId="77777777" w:rsidTr="007B6AD9">
        <w:trPr>
          <w:trHeight w:val="465"/>
          <w:jc w:val="center"/>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1E2E7C1A" w14:textId="77777777" w:rsidR="007B6AD9" w:rsidRPr="007B6AD9" w:rsidRDefault="007B6AD9" w:rsidP="007B6AD9">
            <w:pPr>
              <w:spacing w:after="0"/>
              <w:ind w:left="0"/>
              <w:jc w:val="center"/>
              <w:rPr>
                <w:rFonts w:eastAsia="Times New Roman"/>
                <w:color w:val="auto"/>
                <w:lang w:eastAsia="en-US"/>
              </w:rPr>
            </w:pPr>
            <w:r w:rsidRPr="007B6AD9">
              <w:rPr>
                <w:rFonts w:eastAsia="Times New Roman"/>
                <w:color w:val="auto"/>
                <w:lang w:eastAsia="en-US"/>
              </w:rPr>
              <w:t>May</w:t>
            </w:r>
          </w:p>
        </w:tc>
        <w:tc>
          <w:tcPr>
            <w:tcW w:w="2405" w:type="dxa"/>
            <w:tcBorders>
              <w:top w:val="nil"/>
              <w:left w:val="nil"/>
              <w:bottom w:val="single" w:sz="4" w:space="0" w:color="auto"/>
              <w:right w:val="single" w:sz="4" w:space="0" w:color="auto"/>
            </w:tcBorders>
            <w:shd w:val="clear" w:color="auto" w:fill="auto"/>
            <w:noWrap/>
            <w:vAlign w:val="bottom"/>
            <w:hideMark/>
          </w:tcPr>
          <w:p w14:paraId="7167E5A9" w14:textId="77777777" w:rsidR="007B6AD9" w:rsidRPr="007B6AD9" w:rsidRDefault="007B6AD9" w:rsidP="007B6AD9">
            <w:pPr>
              <w:spacing w:after="0"/>
              <w:ind w:left="0"/>
              <w:rPr>
                <w:rFonts w:eastAsia="Times New Roman"/>
                <w:color w:val="auto"/>
                <w:lang w:eastAsia="en-US"/>
              </w:rPr>
            </w:pPr>
            <w:r w:rsidRPr="007B6AD9">
              <w:rPr>
                <w:rFonts w:eastAsia="Times New Roman"/>
                <w:color w:val="auto"/>
                <w:lang w:eastAsia="en-US"/>
              </w:rPr>
              <w:t xml:space="preserve"> $         54,699.26 </w:t>
            </w:r>
          </w:p>
        </w:tc>
      </w:tr>
      <w:tr w:rsidR="007B6AD9" w:rsidRPr="007B6AD9" w14:paraId="3952D705" w14:textId="77777777" w:rsidTr="007B6AD9">
        <w:trPr>
          <w:trHeight w:val="465"/>
          <w:jc w:val="center"/>
        </w:trPr>
        <w:tc>
          <w:tcPr>
            <w:tcW w:w="2540" w:type="dxa"/>
            <w:tcBorders>
              <w:top w:val="nil"/>
              <w:left w:val="single" w:sz="4" w:space="0" w:color="auto"/>
              <w:bottom w:val="single" w:sz="4" w:space="0" w:color="auto"/>
              <w:right w:val="single" w:sz="4" w:space="0" w:color="auto"/>
            </w:tcBorders>
            <w:shd w:val="clear" w:color="auto" w:fill="auto"/>
            <w:noWrap/>
            <w:vAlign w:val="bottom"/>
            <w:hideMark/>
          </w:tcPr>
          <w:p w14:paraId="3DE3E2EC" w14:textId="77777777" w:rsidR="007B6AD9" w:rsidRPr="007B6AD9" w:rsidRDefault="007B6AD9" w:rsidP="007B6AD9">
            <w:pPr>
              <w:spacing w:after="0"/>
              <w:ind w:left="0"/>
              <w:jc w:val="center"/>
              <w:rPr>
                <w:rFonts w:eastAsia="Times New Roman"/>
                <w:color w:val="auto"/>
                <w:lang w:eastAsia="en-US"/>
              </w:rPr>
            </w:pPr>
            <w:r w:rsidRPr="007B6AD9">
              <w:rPr>
                <w:rFonts w:eastAsia="Times New Roman"/>
                <w:color w:val="auto"/>
                <w:lang w:eastAsia="en-US"/>
              </w:rPr>
              <w:t>Jun</w:t>
            </w:r>
          </w:p>
        </w:tc>
        <w:tc>
          <w:tcPr>
            <w:tcW w:w="2405" w:type="dxa"/>
            <w:tcBorders>
              <w:top w:val="nil"/>
              <w:left w:val="nil"/>
              <w:bottom w:val="single" w:sz="4" w:space="0" w:color="auto"/>
              <w:right w:val="single" w:sz="4" w:space="0" w:color="auto"/>
            </w:tcBorders>
            <w:shd w:val="clear" w:color="auto" w:fill="auto"/>
            <w:noWrap/>
            <w:vAlign w:val="bottom"/>
            <w:hideMark/>
          </w:tcPr>
          <w:p w14:paraId="15DF79DD" w14:textId="77777777" w:rsidR="007B6AD9" w:rsidRPr="007B6AD9" w:rsidRDefault="007B6AD9" w:rsidP="007B6AD9">
            <w:pPr>
              <w:spacing w:after="0"/>
              <w:ind w:left="0"/>
              <w:rPr>
                <w:rFonts w:eastAsia="Times New Roman"/>
                <w:color w:val="auto"/>
                <w:lang w:eastAsia="en-US"/>
              </w:rPr>
            </w:pPr>
            <w:r w:rsidRPr="007B6AD9">
              <w:rPr>
                <w:rFonts w:eastAsia="Times New Roman"/>
                <w:color w:val="auto"/>
                <w:lang w:eastAsia="en-US"/>
              </w:rPr>
              <w:t xml:space="preserve"> $         49,033.68 </w:t>
            </w:r>
          </w:p>
        </w:tc>
      </w:tr>
      <w:tr w:rsidR="007B6AD9" w:rsidRPr="007B6AD9" w14:paraId="5B1797F8" w14:textId="77777777" w:rsidTr="007B6AD9">
        <w:trPr>
          <w:trHeight w:val="630"/>
          <w:jc w:val="center"/>
        </w:trPr>
        <w:tc>
          <w:tcPr>
            <w:tcW w:w="2540" w:type="dxa"/>
            <w:tcBorders>
              <w:top w:val="nil"/>
              <w:left w:val="single" w:sz="4" w:space="0" w:color="auto"/>
              <w:bottom w:val="single" w:sz="4" w:space="0" w:color="auto"/>
              <w:right w:val="single" w:sz="4" w:space="0" w:color="auto"/>
            </w:tcBorders>
            <w:shd w:val="clear" w:color="000000" w:fill="D9D9D9"/>
            <w:noWrap/>
            <w:vAlign w:val="bottom"/>
            <w:hideMark/>
          </w:tcPr>
          <w:p w14:paraId="3A0FBC73" w14:textId="77777777" w:rsidR="007B6AD9" w:rsidRPr="007B6AD9" w:rsidRDefault="007B6AD9" w:rsidP="007B6AD9">
            <w:pPr>
              <w:spacing w:after="0"/>
              <w:ind w:left="0"/>
              <w:jc w:val="center"/>
              <w:rPr>
                <w:rFonts w:eastAsia="Times New Roman"/>
                <w:b/>
                <w:bCs/>
                <w:color w:val="auto"/>
                <w:lang w:eastAsia="en-US"/>
              </w:rPr>
            </w:pPr>
            <w:r w:rsidRPr="007B6AD9">
              <w:rPr>
                <w:rFonts w:eastAsia="Times New Roman"/>
                <w:b/>
                <w:bCs/>
                <w:color w:val="auto"/>
                <w:lang w:eastAsia="en-US"/>
              </w:rPr>
              <w:t>FY TOTAL</w:t>
            </w:r>
          </w:p>
        </w:tc>
        <w:tc>
          <w:tcPr>
            <w:tcW w:w="2405" w:type="dxa"/>
            <w:tcBorders>
              <w:top w:val="nil"/>
              <w:left w:val="nil"/>
              <w:bottom w:val="single" w:sz="4" w:space="0" w:color="auto"/>
              <w:right w:val="single" w:sz="4" w:space="0" w:color="auto"/>
            </w:tcBorders>
            <w:shd w:val="clear" w:color="000000" w:fill="D9D9D9"/>
            <w:noWrap/>
            <w:vAlign w:val="bottom"/>
            <w:hideMark/>
          </w:tcPr>
          <w:p w14:paraId="627C7168" w14:textId="77777777" w:rsidR="007B6AD9" w:rsidRPr="007B6AD9" w:rsidRDefault="007B6AD9" w:rsidP="007B6AD9">
            <w:pPr>
              <w:spacing w:after="0"/>
              <w:ind w:left="0"/>
              <w:rPr>
                <w:rFonts w:eastAsia="Times New Roman"/>
                <w:b/>
                <w:bCs/>
                <w:color w:val="auto"/>
                <w:lang w:eastAsia="en-US"/>
              </w:rPr>
            </w:pPr>
            <w:r w:rsidRPr="007B6AD9">
              <w:rPr>
                <w:rFonts w:eastAsia="Times New Roman"/>
                <w:b/>
                <w:bCs/>
                <w:color w:val="auto"/>
                <w:lang w:eastAsia="en-US"/>
              </w:rPr>
              <w:t xml:space="preserve"> $       530,050.67 </w:t>
            </w:r>
          </w:p>
        </w:tc>
      </w:tr>
      <w:tr w:rsidR="007B6AD9" w:rsidRPr="007B6AD9" w14:paraId="4E351EE0" w14:textId="77777777" w:rsidTr="007B6AD9">
        <w:trPr>
          <w:trHeight w:val="630"/>
          <w:jc w:val="center"/>
        </w:trPr>
        <w:tc>
          <w:tcPr>
            <w:tcW w:w="2540" w:type="dxa"/>
            <w:tcBorders>
              <w:top w:val="nil"/>
              <w:left w:val="single" w:sz="4" w:space="0" w:color="auto"/>
              <w:bottom w:val="single" w:sz="4" w:space="0" w:color="auto"/>
              <w:right w:val="single" w:sz="4" w:space="0" w:color="auto"/>
            </w:tcBorders>
            <w:shd w:val="clear" w:color="000000" w:fill="D9D9D9"/>
            <w:noWrap/>
            <w:vAlign w:val="bottom"/>
            <w:hideMark/>
          </w:tcPr>
          <w:p w14:paraId="3E7E940F" w14:textId="77777777" w:rsidR="007B6AD9" w:rsidRPr="007B6AD9" w:rsidRDefault="007B6AD9" w:rsidP="007B6AD9">
            <w:pPr>
              <w:spacing w:after="0"/>
              <w:ind w:left="0"/>
              <w:jc w:val="center"/>
              <w:rPr>
                <w:rFonts w:eastAsia="Times New Roman"/>
                <w:b/>
                <w:bCs/>
                <w:color w:val="auto"/>
                <w:lang w:eastAsia="en-US"/>
              </w:rPr>
            </w:pPr>
            <w:r w:rsidRPr="007B6AD9">
              <w:rPr>
                <w:rFonts w:eastAsia="Times New Roman"/>
                <w:b/>
                <w:bCs/>
                <w:color w:val="auto"/>
                <w:lang w:eastAsia="en-US"/>
              </w:rPr>
              <w:t>Monthly Average</w:t>
            </w:r>
          </w:p>
        </w:tc>
        <w:tc>
          <w:tcPr>
            <w:tcW w:w="2405" w:type="dxa"/>
            <w:tcBorders>
              <w:top w:val="nil"/>
              <w:left w:val="nil"/>
              <w:bottom w:val="single" w:sz="4" w:space="0" w:color="auto"/>
              <w:right w:val="single" w:sz="4" w:space="0" w:color="auto"/>
            </w:tcBorders>
            <w:shd w:val="clear" w:color="000000" w:fill="D9D9D9"/>
            <w:noWrap/>
            <w:vAlign w:val="bottom"/>
            <w:hideMark/>
          </w:tcPr>
          <w:p w14:paraId="1C9D00D1" w14:textId="77777777" w:rsidR="007B6AD9" w:rsidRPr="007B6AD9" w:rsidRDefault="007B6AD9" w:rsidP="007B6AD9">
            <w:pPr>
              <w:spacing w:after="0"/>
              <w:ind w:left="0"/>
              <w:rPr>
                <w:rFonts w:eastAsia="Times New Roman"/>
                <w:b/>
                <w:bCs/>
                <w:color w:val="auto"/>
                <w:lang w:eastAsia="en-US"/>
              </w:rPr>
            </w:pPr>
            <w:r w:rsidRPr="007B6AD9">
              <w:rPr>
                <w:rFonts w:eastAsia="Times New Roman"/>
                <w:b/>
                <w:bCs/>
                <w:color w:val="auto"/>
                <w:lang w:eastAsia="en-US"/>
              </w:rPr>
              <w:t xml:space="preserve"> $         44,170.89 </w:t>
            </w:r>
          </w:p>
        </w:tc>
      </w:tr>
    </w:tbl>
    <w:p w14:paraId="2DB271CA" w14:textId="77777777" w:rsidR="00F63BC3" w:rsidRDefault="00F63BC3">
      <w:pPr>
        <w:spacing w:after="200" w:line="276" w:lineRule="auto"/>
        <w:ind w:left="0"/>
      </w:pPr>
      <w:r>
        <w:br w:type="page"/>
      </w:r>
    </w:p>
    <w:p w14:paraId="47E58CBE" w14:textId="2A298161" w:rsidR="00E162F7" w:rsidRPr="00600B44" w:rsidRDefault="00161963" w:rsidP="000B76E5">
      <w:pPr>
        <w:pStyle w:val="Heading1"/>
      </w:pPr>
      <w:r w:rsidRPr="00600B44">
        <w:lastRenderedPageBreak/>
        <w:t>PART VII</w:t>
      </w:r>
      <w:r w:rsidR="00294A98" w:rsidRPr="00600B44">
        <w:t xml:space="preserve">:  </w:t>
      </w:r>
      <w:r w:rsidR="00B45211" w:rsidRPr="00600B44">
        <w:t xml:space="preserve">FINANCIAL OVERVIEW </w:t>
      </w:r>
      <w:r w:rsidR="000B76E5" w:rsidRPr="00600B44">
        <w:t>(</w:t>
      </w:r>
      <w:r w:rsidR="00597D9D" w:rsidRPr="00600B44">
        <w:t>March 2001 - June 202</w:t>
      </w:r>
      <w:r w:rsidR="00361C17">
        <w:t>3</w:t>
      </w:r>
      <w:r w:rsidR="000B76E5" w:rsidRPr="00600B44">
        <w:t>)</w:t>
      </w:r>
    </w:p>
    <w:p w14:paraId="4C553F32" w14:textId="64BA0D41" w:rsidR="00C42FE8" w:rsidRPr="00600B44" w:rsidRDefault="00C42FE8" w:rsidP="009D44AE">
      <w:pPr>
        <w:spacing w:after="0"/>
        <w:ind w:left="0"/>
        <w:rPr>
          <w:sz w:val="32"/>
        </w:rPr>
      </w:pPr>
    </w:p>
    <w:p w14:paraId="16D0E597" w14:textId="58DB8478" w:rsidR="009204F4" w:rsidRPr="007B6AD9" w:rsidRDefault="009204F4" w:rsidP="009C557F">
      <w:pPr>
        <w:ind w:left="0"/>
      </w:pPr>
      <w:r w:rsidRPr="007B6AD9">
        <w:t>Income (DUI Surcharges)</w:t>
      </w:r>
      <w:r w:rsidRPr="007B6AD9">
        <w:tab/>
      </w:r>
      <w:r w:rsidR="009D44AE" w:rsidRPr="007B6AD9">
        <w:tab/>
      </w:r>
      <w:proofErr w:type="gramStart"/>
      <w:r w:rsidRPr="007B6AD9">
        <w:t xml:space="preserve">$ </w:t>
      </w:r>
      <w:r w:rsidR="0068356C">
        <w:t xml:space="preserve"> </w:t>
      </w:r>
      <w:r w:rsidRPr="007B6AD9">
        <w:t>1</w:t>
      </w:r>
      <w:r w:rsidR="00CC63DF" w:rsidRPr="007B6AD9">
        <w:t>5,</w:t>
      </w:r>
      <w:r w:rsidR="007B6AD9" w:rsidRPr="007B6AD9">
        <w:t>625,254.07</w:t>
      </w:r>
      <w:proofErr w:type="gramEnd"/>
    </w:p>
    <w:p w14:paraId="67808532" w14:textId="7E8AF4CE" w:rsidR="009204F4" w:rsidRPr="007B6AD9" w:rsidRDefault="009204F4" w:rsidP="009C557F">
      <w:pPr>
        <w:ind w:left="0"/>
      </w:pPr>
      <w:r w:rsidRPr="007B6AD9">
        <w:t>Expenditures</w:t>
      </w:r>
      <w:r w:rsidRPr="007B6AD9">
        <w:tab/>
      </w:r>
      <w:r w:rsidRPr="007B6AD9">
        <w:tab/>
      </w:r>
      <w:r w:rsidRPr="007B6AD9">
        <w:tab/>
      </w:r>
      <w:r w:rsidR="009D44AE" w:rsidRPr="007B6AD9">
        <w:tab/>
      </w:r>
      <w:r w:rsidRPr="007B6AD9">
        <w:t>$(1</w:t>
      </w:r>
      <w:r w:rsidR="00CC63DF" w:rsidRPr="007B6AD9">
        <w:t>2</w:t>
      </w:r>
      <w:r w:rsidR="00600B44" w:rsidRPr="007B6AD9">
        <w:t>,</w:t>
      </w:r>
      <w:r w:rsidR="007B6AD9" w:rsidRPr="007B6AD9">
        <w:t>674,26</w:t>
      </w:r>
      <w:r w:rsidR="00CC63DF" w:rsidRPr="007B6AD9">
        <w:t>1</w:t>
      </w:r>
      <w:r w:rsidR="00600B44" w:rsidRPr="007B6AD9">
        <w:t>.3</w:t>
      </w:r>
      <w:r w:rsidR="007B6AD9" w:rsidRPr="007B6AD9">
        <w:t>7</w:t>
      </w:r>
      <w:r w:rsidRPr="007B6AD9">
        <w:t>)</w:t>
      </w:r>
    </w:p>
    <w:p w14:paraId="0E4850A5" w14:textId="321C0478" w:rsidR="009204F4" w:rsidRPr="007B6AD9" w:rsidRDefault="009204F4" w:rsidP="009C557F">
      <w:pPr>
        <w:ind w:left="0"/>
        <w:rPr>
          <w:u w:val="single"/>
        </w:rPr>
      </w:pPr>
      <w:r w:rsidRPr="007B6AD9">
        <w:t>Committed Funds</w:t>
      </w:r>
      <w:r w:rsidRPr="007B6AD9">
        <w:tab/>
      </w:r>
      <w:r w:rsidRPr="007B6AD9">
        <w:tab/>
      </w:r>
      <w:r w:rsidR="009D44AE" w:rsidRPr="007B6AD9">
        <w:tab/>
      </w:r>
      <w:proofErr w:type="gramStart"/>
      <w:r w:rsidRPr="0068356C">
        <w:rPr>
          <w:u w:val="double"/>
        </w:rPr>
        <w:t>$</w:t>
      </w:r>
      <w:r w:rsidR="009C557F" w:rsidRPr="0068356C">
        <w:rPr>
          <w:u w:val="double"/>
        </w:rPr>
        <w:t xml:space="preserve"> </w:t>
      </w:r>
      <w:r w:rsidRPr="0068356C">
        <w:rPr>
          <w:u w:val="double"/>
        </w:rPr>
        <w:t xml:space="preserve"> (</w:t>
      </w:r>
      <w:proofErr w:type="gramEnd"/>
      <w:r w:rsidR="00600B44" w:rsidRPr="0068356C">
        <w:rPr>
          <w:u w:val="double"/>
        </w:rPr>
        <w:t>1,</w:t>
      </w:r>
      <w:r w:rsidR="007B6AD9" w:rsidRPr="0068356C">
        <w:rPr>
          <w:u w:val="double"/>
        </w:rPr>
        <w:t>428,792.60</w:t>
      </w:r>
      <w:r w:rsidRPr="0068356C">
        <w:rPr>
          <w:u w:val="double"/>
        </w:rPr>
        <w:t>)</w:t>
      </w:r>
    </w:p>
    <w:p w14:paraId="60F0111B" w14:textId="74CD25AD" w:rsidR="009204F4" w:rsidRPr="007B6AD9" w:rsidRDefault="009204F4" w:rsidP="009C557F">
      <w:pPr>
        <w:ind w:left="0"/>
      </w:pPr>
    </w:p>
    <w:p w14:paraId="7D2B5B20" w14:textId="0BC52F2C" w:rsidR="009204F4" w:rsidRPr="009204F4" w:rsidRDefault="009204F4" w:rsidP="009C557F">
      <w:pPr>
        <w:ind w:left="0"/>
      </w:pPr>
      <w:r w:rsidRPr="007B6AD9">
        <w:t>BALANCE</w:t>
      </w:r>
      <w:r w:rsidRPr="007B6AD9">
        <w:tab/>
      </w:r>
      <w:r w:rsidRPr="007B6AD9">
        <w:tab/>
      </w:r>
      <w:r w:rsidRPr="007B6AD9">
        <w:tab/>
      </w:r>
      <w:r w:rsidRPr="007B6AD9">
        <w:tab/>
        <w:t xml:space="preserve">$   </w:t>
      </w:r>
      <w:r w:rsidR="00CC63DF" w:rsidRPr="007B6AD9">
        <w:t>1,</w:t>
      </w:r>
      <w:r w:rsidR="007B6AD9" w:rsidRPr="007B6AD9">
        <w:t>522,200.10</w:t>
      </w:r>
    </w:p>
    <w:p w14:paraId="12EC33F6" w14:textId="09E4F4C6" w:rsidR="004D49EF" w:rsidRDefault="004D49EF" w:rsidP="009C557F">
      <w:pPr>
        <w:spacing w:after="200" w:line="276" w:lineRule="auto"/>
        <w:ind w:left="0"/>
        <w:rPr>
          <w:b/>
          <w:sz w:val="32"/>
          <w:highlight w:val="green"/>
        </w:rPr>
      </w:pPr>
      <w:r>
        <w:rPr>
          <w:b/>
          <w:sz w:val="32"/>
          <w:highlight w:val="green"/>
        </w:rPr>
        <w:br w:type="page"/>
      </w:r>
    </w:p>
    <w:p w14:paraId="0A921586" w14:textId="39960708" w:rsidR="001C3225" w:rsidRPr="000B76E5" w:rsidRDefault="00962B5A" w:rsidP="000B76E5">
      <w:pPr>
        <w:pStyle w:val="Heading1"/>
        <w:rPr>
          <w:szCs w:val="28"/>
        </w:rPr>
      </w:pPr>
      <w:r w:rsidRPr="000B76E5">
        <w:lastRenderedPageBreak/>
        <w:t xml:space="preserve">PART </w:t>
      </w:r>
      <w:r w:rsidR="00161963" w:rsidRPr="000B76E5">
        <w:t>VIII</w:t>
      </w:r>
      <w:r w:rsidRPr="000B76E5">
        <w:t xml:space="preserve">:  </w:t>
      </w:r>
      <w:r w:rsidR="00D51F09" w:rsidRPr="000B76E5">
        <w:t>DIRECTORS</w:t>
      </w:r>
      <w:r w:rsidR="007D463A" w:rsidRPr="000B76E5">
        <w:t xml:space="preserve"> (as of </w:t>
      </w:r>
      <w:r w:rsidR="00597D9D" w:rsidRPr="000B76E5">
        <w:t>end of FY2</w:t>
      </w:r>
      <w:r w:rsidR="00361C17">
        <w:t>3</w:t>
      </w:r>
      <w:r w:rsidR="007D463A" w:rsidRPr="000B76E5">
        <w:t>)</w:t>
      </w:r>
    </w:p>
    <w:p w14:paraId="1AADEE62" w14:textId="77777777" w:rsidR="0059701E" w:rsidRDefault="0059701E" w:rsidP="00336E10">
      <w:pPr>
        <w:pStyle w:val="Heading2"/>
      </w:pPr>
    </w:p>
    <w:p w14:paraId="25C4EADC" w14:textId="1C5F9A44" w:rsidR="0014465A" w:rsidRPr="000B76E5" w:rsidRDefault="0014465A" w:rsidP="00336E10">
      <w:pPr>
        <w:pStyle w:val="Heading2"/>
      </w:pPr>
      <w:r w:rsidRPr="000B76E5">
        <w:t>Board of Directors</w:t>
      </w:r>
    </w:p>
    <w:p w14:paraId="4A41225D" w14:textId="77777777" w:rsidR="007B6AD9" w:rsidRDefault="007B6AD9" w:rsidP="007B6AD9">
      <w:pPr>
        <w:spacing w:after="0" w:line="276" w:lineRule="auto"/>
        <w:ind w:left="0"/>
        <w:rPr>
          <w:color w:val="auto"/>
        </w:rPr>
      </w:pPr>
    </w:p>
    <w:p w14:paraId="0E89EE61" w14:textId="77777777" w:rsidR="008124F6" w:rsidRPr="000B76E5" w:rsidRDefault="008124F6" w:rsidP="007B6AD9">
      <w:pPr>
        <w:spacing w:after="0" w:line="276" w:lineRule="auto"/>
        <w:ind w:left="0"/>
        <w:rPr>
          <w:color w:val="auto"/>
        </w:rPr>
      </w:pPr>
    </w:p>
    <w:p w14:paraId="3FD0184F" w14:textId="77777777" w:rsidR="007B6AD9" w:rsidRPr="00C36823" w:rsidRDefault="007B6AD9" w:rsidP="007B6AD9">
      <w:pPr>
        <w:widowControl w:val="0"/>
        <w:autoSpaceDE w:val="0"/>
        <w:autoSpaceDN w:val="0"/>
        <w:adjustRightInd w:val="0"/>
        <w:spacing w:after="0"/>
        <w:ind w:left="1710" w:right="-270"/>
        <w:rPr>
          <w:rFonts w:cs="ArialNarrow-Bold"/>
          <w:b/>
          <w:bCs/>
          <w:color w:val="000000"/>
          <w:szCs w:val="20"/>
        </w:rPr>
      </w:pPr>
      <w:bookmarkStart w:id="1" w:name="_Hlk141011256"/>
      <w:r w:rsidRPr="00C36823">
        <w:rPr>
          <w:noProof/>
          <w:lang w:eastAsia="en-US"/>
        </w:rPr>
        <w:drawing>
          <wp:anchor distT="0" distB="0" distL="114300" distR="114300" simplePos="0" relativeHeight="251739136" behindDoc="0" locked="0" layoutInCell="1" allowOverlap="1" wp14:anchorId="6DA4F941" wp14:editId="6CFB2B8C">
            <wp:simplePos x="0" y="0"/>
            <wp:positionH relativeFrom="column">
              <wp:posOffset>30480</wp:posOffset>
            </wp:positionH>
            <wp:positionV relativeFrom="paragraph">
              <wp:posOffset>36721</wp:posOffset>
            </wp:positionV>
            <wp:extent cx="1005840" cy="1005840"/>
            <wp:effectExtent l="133350" t="57150" r="80010" b="156210"/>
            <wp:wrapNone/>
            <wp:docPr id="6" name="Picture 6" descr="Photo of Heather Wal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eather Walker headsho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05840" cy="100584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anchor>
        </w:drawing>
      </w:r>
      <w:r w:rsidRPr="00C36823">
        <w:rPr>
          <w:rFonts w:cs="ArialNarrow-Bold"/>
          <w:b/>
          <w:bCs/>
          <w:color w:val="000000"/>
          <w:szCs w:val="20"/>
        </w:rPr>
        <w:t xml:space="preserve">Heather W. Walker, MD </w:t>
      </w:r>
      <w:r w:rsidRPr="00C36823">
        <w:rPr>
          <w:b/>
          <w:bCs/>
          <w:color w:val="000000"/>
        </w:rPr>
        <w:t>- CHAIR</w:t>
      </w:r>
    </w:p>
    <w:p w14:paraId="2D417654" w14:textId="77777777" w:rsidR="007B6AD9" w:rsidRPr="00C36823" w:rsidRDefault="007B6AD9" w:rsidP="007B6AD9">
      <w:pPr>
        <w:widowControl w:val="0"/>
        <w:autoSpaceDE w:val="0"/>
        <w:autoSpaceDN w:val="0"/>
        <w:adjustRightInd w:val="0"/>
        <w:spacing w:after="0"/>
        <w:ind w:left="1710" w:right="-270"/>
        <w:rPr>
          <w:rFonts w:cs="ArialNarrow-Bold"/>
          <w:color w:val="000000"/>
          <w:szCs w:val="20"/>
        </w:rPr>
      </w:pPr>
      <w:r w:rsidRPr="00C36823">
        <w:rPr>
          <w:rFonts w:cs="ArialNarrow-Bold"/>
          <w:color w:val="000000"/>
          <w:szCs w:val="20"/>
        </w:rPr>
        <w:t>Mount Pleasant, SC</w:t>
      </w:r>
    </w:p>
    <w:p w14:paraId="43653002" w14:textId="77777777" w:rsidR="007B6AD9" w:rsidRPr="00C36823" w:rsidRDefault="007B6AD9" w:rsidP="007B6AD9">
      <w:pPr>
        <w:widowControl w:val="0"/>
        <w:tabs>
          <w:tab w:val="left" w:pos="1710"/>
        </w:tabs>
        <w:autoSpaceDE w:val="0"/>
        <w:autoSpaceDN w:val="0"/>
        <w:adjustRightInd w:val="0"/>
        <w:spacing w:after="0"/>
        <w:ind w:left="1710" w:right="-270"/>
        <w:rPr>
          <w:color w:val="000000"/>
        </w:rPr>
      </w:pPr>
      <w:r w:rsidRPr="00C36823">
        <w:rPr>
          <w:color w:val="000000"/>
        </w:rPr>
        <w:t>(Category A) – Medical Doctor from MUSC</w:t>
      </w:r>
    </w:p>
    <w:p w14:paraId="1BEF9F1C" w14:textId="4700844D" w:rsidR="007B6AD9" w:rsidRPr="00C36823" w:rsidRDefault="007B6AD9" w:rsidP="007B6AD9">
      <w:pPr>
        <w:widowControl w:val="0"/>
        <w:autoSpaceDE w:val="0"/>
        <w:autoSpaceDN w:val="0"/>
        <w:adjustRightInd w:val="0"/>
        <w:spacing w:after="0"/>
        <w:ind w:left="1710" w:right="-270"/>
        <w:rPr>
          <w:rFonts w:cs="ArialNarrow-Bold"/>
          <w:color w:val="000000"/>
          <w:szCs w:val="20"/>
        </w:rPr>
      </w:pPr>
      <w:r w:rsidRPr="00C36823">
        <w:rPr>
          <w:rFonts w:cs="ArialNarrow-Bold"/>
          <w:color w:val="000000"/>
          <w:szCs w:val="20"/>
        </w:rPr>
        <w:t>PM&amp;R, SCI Medicine,</w:t>
      </w:r>
      <w:r w:rsidR="003066C2">
        <w:rPr>
          <w:rFonts w:cs="ArialNarrow-Bold"/>
          <w:color w:val="000000"/>
          <w:szCs w:val="20"/>
        </w:rPr>
        <w:t xml:space="preserve"> Medical Director</w:t>
      </w:r>
    </w:p>
    <w:p w14:paraId="52B7BB9B" w14:textId="40AF2284" w:rsidR="007B6AD9" w:rsidRPr="000B76E5" w:rsidRDefault="003066C2" w:rsidP="007B6AD9">
      <w:pPr>
        <w:widowControl w:val="0"/>
        <w:autoSpaceDE w:val="0"/>
        <w:autoSpaceDN w:val="0"/>
        <w:adjustRightInd w:val="0"/>
        <w:spacing w:after="0"/>
        <w:ind w:left="1710" w:right="-270"/>
        <w:rPr>
          <w:rFonts w:cs="ArialNarrow-Bold"/>
          <w:color w:val="000000"/>
          <w:szCs w:val="20"/>
        </w:rPr>
      </w:pPr>
      <w:r>
        <w:rPr>
          <w:rFonts w:cs="ArialNarrow-Bold"/>
          <w:color w:val="000000"/>
          <w:szCs w:val="20"/>
        </w:rPr>
        <w:t>MUSC Rehabilitation Hospital/</w:t>
      </w:r>
      <w:r w:rsidR="007B6AD9" w:rsidRPr="00C36823">
        <w:rPr>
          <w:rFonts w:cs="ArialNarrow-Bold"/>
          <w:color w:val="000000"/>
          <w:szCs w:val="20"/>
        </w:rPr>
        <w:t>Encompass Health</w:t>
      </w:r>
      <w:r>
        <w:rPr>
          <w:rFonts w:cs="ArialNarrow-Bold"/>
          <w:color w:val="000000"/>
          <w:szCs w:val="20"/>
        </w:rPr>
        <w:t xml:space="preserve"> Affiliate</w:t>
      </w:r>
    </w:p>
    <w:p w14:paraId="0C879190" w14:textId="64D8C1D3" w:rsidR="007725B7" w:rsidRDefault="007725B7" w:rsidP="00962B5A">
      <w:pPr>
        <w:widowControl w:val="0"/>
        <w:autoSpaceDE w:val="0"/>
        <w:autoSpaceDN w:val="0"/>
        <w:adjustRightInd w:val="0"/>
        <w:spacing w:after="0"/>
        <w:ind w:left="0"/>
        <w:rPr>
          <w:color w:val="000000"/>
        </w:rPr>
      </w:pPr>
    </w:p>
    <w:p w14:paraId="5A53C8CB" w14:textId="77777777" w:rsidR="007B6AD9" w:rsidRDefault="007B6AD9" w:rsidP="007B6AD9">
      <w:pPr>
        <w:widowControl w:val="0"/>
        <w:autoSpaceDE w:val="0"/>
        <w:autoSpaceDN w:val="0"/>
        <w:adjustRightInd w:val="0"/>
        <w:spacing w:after="0"/>
        <w:ind w:left="1710" w:hanging="1710"/>
        <w:rPr>
          <w:b/>
          <w:bCs/>
          <w:color w:val="000000"/>
        </w:rPr>
      </w:pPr>
    </w:p>
    <w:p w14:paraId="4EEB942E" w14:textId="77777777" w:rsidR="008124F6" w:rsidRDefault="008124F6" w:rsidP="007B6AD9">
      <w:pPr>
        <w:widowControl w:val="0"/>
        <w:autoSpaceDE w:val="0"/>
        <w:autoSpaceDN w:val="0"/>
        <w:adjustRightInd w:val="0"/>
        <w:spacing w:after="0"/>
        <w:ind w:left="1710" w:hanging="1710"/>
        <w:rPr>
          <w:b/>
          <w:bCs/>
          <w:color w:val="000000"/>
        </w:rPr>
      </w:pPr>
    </w:p>
    <w:p w14:paraId="0700ADC2" w14:textId="77777777" w:rsidR="008124F6" w:rsidRPr="000B76E5" w:rsidRDefault="008124F6" w:rsidP="007B6AD9">
      <w:pPr>
        <w:widowControl w:val="0"/>
        <w:autoSpaceDE w:val="0"/>
        <w:autoSpaceDN w:val="0"/>
        <w:adjustRightInd w:val="0"/>
        <w:spacing w:after="0"/>
        <w:ind w:left="1710" w:hanging="1710"/>
        <w:rPr>
          <w:b/>
          <w:bCs/>
          <w:color w:val="000000"/>
        </w:rPr>
      </w:pPr>
    </w:p>
    <w:p w14:paraId="5B4B0C58" w14:textId="77777777" w:rsidR="007B6AD9" w:rsidRPr="000B76E5" w:rsidRDefault="007B6AD9" w:rsidP="007B6AD9">
      <w:pPr>
        <w:widowControl w:val="0"/>
        <w:autoSpaceDE w:val="0"/>
        <w:autoSpaceDN w:val="0"/>
        <w:adjustRightInd w:val="0"/>
        <w:spacing w:after="0"/>
        <w:ind w:left="1710"/>
        <w:rPr>
          <w:b/>
          <w:bCs/>
          <w:color w:val="000000"/>
        </w:rPr>
      </w:pPr>
      <w:r w:rsidRPr="000B76E5">
        <w:rPr>
          <w:noProof/>
          <w:color w:val="000000"/>
          <w:lang w:eastAsia="en-US"/>
        </w:rPr>
        <w:drawing>
          <wp:anchor distT="0" distB="0" distL="114300" distR="114300" simplePos="0" relativeHeight="251737088" behindDoc="1" locked="0" layoutInCell="1" allowOverlap="1" wp14:anchorId="504CCFB9" wp14:editId="2DC9C96B">
            <wp:simplePos x="0" y="0"/>
            <wp:positionH relativeFrom="column">
              <wp:posOffset>0</wp:posOffset>
            </wp:positionH>
            <wp:positionV relativeFrom="paragraph">
              <wp:posOffset>-64135</wp:posOffset>
            </wp:positionV>
            <wp:extent cx="996696" cy="1033272"/>
            <wp:effectExtent l="133350" t="57150" r="89535" b="147955"/>
            <wp:wrapNone/>
            <wp:docPr id="20" name="Picture 20" descr="Photo of Abhay Varma" title="Head Shot Abhay Var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ma.jpg"/>
                    <pic:cNvPicPr/>
                  </pic:nvPicPr>
                  <pic:blipFill rotWithShape="1">
                    <a:blip r:embed="rId19">
                      <a:extLst>
                        <a:ext uri="{28A0092B-C50C-407E-A947-70E740481C1C}">
                          <a14:useLocalDpi xmlns:a14="http://schemas.microsoft.com/office/drawing/2010/main" val="0"/>
                        </a:ext>
                      </a:extLst>
                    </a:blip>
                    <a:srcRect t="729" b="11241"/>
                    <a:stretch/>
                  </pic:blipFill>
                  <pic:spPr bwMode="auto">
                    <a:xfrm>
                      <a:off x="0" y="0"/>
                      <a:ext cx="996696" cy="1033272"/>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B76E5">
        <w:rPr>
          <w:b/>
          <w:bCs/>
          <w:color w:val="000000"/>
        </w:rPr>
        <w:t>Abhay K. Varma, MD, MBBS</w:t>
      </w:r>
    </w:p>
    <w:p w14:paraId="69256009" w14:textId="77777777" w:rsidR="007B6AD9" w:rsidRPr="000B76E5" w:rsidRDefault="007B6AD9" w:rsidP="007B6AD9">
      <w:pPr>
        <w:widowControl w:val="0"/>
        <w:autoSpaceDE w:val="0"/>
        <w:autoSpaceDN w:val="0"/>
        <w:adjustRightInd w:val="0"/>
        <w:spacing w:after="0"/>
        <w:ind w:left="1710"/>
        <w:rPr>
          <w:bCs/>
          <w:color w:val="000000"/>
        </w:rPr>
      </w:pPr>
      <w:r w:rsidRPr="000B76E5">
        <w:rPr>
          <w:bCs/>
          <w:color w:val="000000"/>
        </w:rPr>
        <w:t>Mt. Pleasant, SC</w:t>
      </w:r>
    </w:p>
    <w:p w14:paraId="59E231D4" w14:textId="77777777" w:rsidR="007B6AD9" w:rsidRPr="000B76E5" w:rsidRDefault="007B6AD9" w:rsidP="007B6AD9">
      <w:pPr>
        <w:widowControl w:val="0"/>
        <w:autoSpaceDE w:val="0"/>
        <w:autoSpaceDN w:val="0"/>
        <w:adjustRightInd w:val="0"/>
        <w:spacing w:after="0"/>
        <w:ind w:left="1710" w:right="-270"/>
        <w:rPr>
          <w:color w:val="000000"/>
        </w:rPr>
      </w:pPr>
      <w:r w:rsidRPr="000B76E5">
        <w:rPr>
          <w:color w:val="000000"/>
        </w:rPr>
        <w:t>(Category A) – Medical doctor from MUSC</w:t>
      </w:r>
    </w:p>
    <w:p w14:paraId="559E75D2" w14:textId="77777777" w:rsidR="007B6AD9" w:rsidRPr="000B76E5" w:rsidRDefault="007B6AD9" w:rsidP="007B6AD9">
      <w:pPr>
        <w:widowControl w:val="0"/>
        <w:autoSpaceDE w:val="0"/>
        <w:autoSpaceDN w:val="0"/>
        <w:adjustRightInd w:val="0"/>
        <w:spacing w:after="0"/>
        <w:ind w:left="1710" w:right="-270"/>
        <w:rPr>
          <w:color w:val="000000"/>
        </w:rPr>
      </w:pPr>
      <w:r w:rsidRPr="000B76E5">
        <w:rPr>
          <w:color w:val="000000"/>
        </w:rPr>
        <w:t>Associate Professor of Neurosurgery at MUSC</w:t>
      </w:r>
    </w:p>
    <w:p w14:paraId="3B1AD108" w14:textId="77777777" w:rsidR="007B6AD9" w:rsidRPr="000B76E5" w:rsidRDefault="007B6AD9" w:rsidP="007B6AD9">
      <w:pPr>
        <w:widowControl w:val="0"/>
        <w:autoSpaceDE w:val="0"/>
        <w:autoSpaceDN w:val="0"/>
        <w:adjustRightInd w:val="0"/>
        <w:spacing w:after="0"/>
        <w:ind w:left="1710" w:right="-270"/>
        <w:rPr>
          <w:color w:val="000000"/>
        </w:rPr>
      </w:pPr>
    </w:p>
    <w:p w14:paraId="0ED1EE49" w14:textId="77777777" w:rsidR="007B6AD9" w:rsidRDefault="007B6AD9" w:rsidP="007B6AD9">
      <w:pPr>
        <w:widowControl w:val="0"/>
        <w:autoSpaceDE w:val="0"/>
        <w:autoSpaceDN w:val="0"/>
        <w:adjustRightInd w:val="0"/>
        <w:spacing w:after="0"/>
        <w:ind w:left="0"/>
        <w:rPr>
          <w:color w:val="auto"/>
        </w:rPr>
      </w:pPr>
    </w:p>
    <w:p w14:paraId="073D7E21" w14:textId="77777777" w:rsidR="008124F6" w:rsidRDefault="008124F6" w:rsidP="007B6AD9">
      <w:pPr>
        <w:widowControl w:val="0"/>
        <w:autoSpaceDE w:val="0"/>
        <w:autoSpaceDN w:val="0"/>
        <w:adjustRightInd w:val="0"/>
        <w:spacing w:after="0"/>
        <w:ind w:left="0"/>
        <w:rPr>
          <w:color w:val="auto"/>
        </w:rPr>
      </w:pPr>
    </w:p>
    <w:p w14:paraId="3C6744A3" w14:textId="77777777" w:rsidR="008124F6" w:rsidRPr="000B76E5" w:rsidRDefault="008124F6" w:rsidP="007B6AD9">
      <w:pPr>
        <w:widowControl w:val="0"/>
        <w:autoSpaceDE w:val="0"/>
        <w:autoSpaceDN w:val="0"/>
        <w:adjustRightInd w:val="0"/>
        <w:spacing w:after="0"/>
        <w:ind w:left="0"/>
        <w:rPr>
          <w:color w:val="auto"/>
        </w:rPr>
      </w:pPr>
    </w:p>
    <w:p w14:paraId="39D66A5A" w14:textId="77777777" w:rsidR="007B6AD9" w:rsidRPr="000B76E5" w:rsidRDefault="007B6AD9" w:rsidP="007B6AD9">
      <w:pPr>
        <w:widowControl w:val="0"/>
        <w:autoSpaceDE w:val="0"/>
        <w:autoSpaceDN w:val="0"/>
        <w:adjustRightInd w:val="0"/>
        <w:spacing w:after="0"/>
        <w:ind w:left="1710"/>
        <w:rPr>
          <w:b/>
          <w:bCs/>
          <w:color w:val="000000"/>
        </w:rPr>
      </w:pPr>
      <w:r w:rsidRPr="000B76E5">
        <w:rPr>
          <w:noProof/>
          <w:color w:val="000000"/>
          <w:lang w:eastAsia="en-US"/>
        </w:rPr>
        <w:drawing>
          <wp:anchor distT="0" distB="0" distL="114300" distR="114300" simplePos="0" relativeHeight="251744256" behindDoc="1" locked="0" layoutInCell="1" allowOverlap="1" wp14:anchorId="64799FAE" wp14:editId="28EFCF26">
            <wp:simplePos x="0" y="0"/>
            <wp:positionH relativeFrom="column">
              <wp:posOffset>0</wp:posOffset>
            </wp:positionH>
            <wp:positionV relativeFrom="paragraph">
              <wp:posOffset>32998</wp:posOffset>
            </wp:positionV>
            <wp:extent cx="1005840" cy="1005840"/>
            <wp:effectExtent l="133350" t="57150" r="80010" b="156210"/>
            <wp:wrapNone/>
            <wp:docPr id="52" name="Picture 52" descr="Photo of Victoria Turge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ard Drive:Users:tomhigerd:Desktop:Cole,Joanne (MOD).jpg"/>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1005840" cy="100584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B76E5">
        <w:rPr>
          <w:b/>
          <w:bCs/>
          <w:color w:val="000000"/>
        </w:rPr>
        <w:t>Victoria L. Turgeon, PhD</w:t>
      </w:r>
    </w:p>
    <w:p w14:paraId="71BADD41" w14:textId="77777777" w:rsidR="007B6AD9" w:rsidRPr="000B76E5" w:rsidRDefault="007B6AD9" w:rsidP="007B6AD9">
      <w:pPr>
        <w:widowControl w:val="0"/>
        <w:autoSpaceDE w:val="0"/>
        <w:autoSpaceDN w:val="0"/>
        <w:adjustRightInd w:val="0"/>
        <w:spacing w:after="0"/>
        <w:ind w:left="1710"/>
        <w:rPr>
          <w:bCs/>
          <w:color w:val="000000"/>
        </w:rPr>
      </w:pPr>
      <w:r w:rsidRPr="000B76E5">
        <w:rPr>
          <w:bCs/>
          <w:color w:val="000000"/>
        </w:rPr>
        <w:t>Greenville, SC</w:t>
      </w:r>
    </w:p>
    <w:p w14:paraId="28C6E94C" w14:textId="77777777" w:rsidR="007B6AD9" w:rsidRPr="000B76E5" w:rsidRDefault="007B6AD9" w:rsidP="007B6AD9">
      <w:pPr>
        <w:widowControl w:val="0"/>
        <w:autoSpaceDE w:val="0"/>
        <w:autoSpaceDN w:val="0"/>
        <w:adjustRightInd w:val="0"/>
        <w:spacing w:after="0"/>
        <w:ind w:left="1710"/>
        <w:rPr>
          <w:color w:val="000000"/>
        </w:rPr>
      </w:pPr>
      <w:r w:rsidRPr="000B76E5">
        <w:rPr>
          <w:color w:val="000000"/>
        </w:rPr>
        <w:t>(Category C) – Family member with an SCI</w:t>
      </w:r>
    </w:p>
    <w:p w14:paraId="71F0C4A0" w14:textId="77777777" w:rsidR="007B6AD9" w:rsidRPr="000B76E5" w:rsidRDefault="007B6AD9" w:rsidP="007B6AD9">
      <w:pPr>
        <w:widowControl w:val="0"/>
        <w:autoSpaceDE w:val="0"/>
        <w:autoSpaceDN w:val="0"/>
        <w:adjustRightInd w:val="0"/>
        <w:spacing w:after="0"/>
        <w:ind w:left="1710"/>
      </w:pPr>
      <w:r w:rsidRPr="000B76E5">
        <w:t>Professor, Furman University</w:t>
      </w:r>
    </w:p>
    <w:p w14:paraId="3CB41AEC" w14:textId="77777777" w:rsidR="007B6AD9" w:rsidRPr="000B76E5" w:rsidRDefault="007B6AD9" w:rsidP="007B6AD9">
      <w:pPr>
        <w:widowControl w:val="0"/>
        <w:autoSpaceDE w:val="0"/>
        <w:autoSpaceDN w:val="0"/>
        <w:adjustRightInd w:val="0"/>
        <w:spacing w:after="0"/>
        <w:ind w:left="0"/>
        <w:rPr>
          <w:color w:val="000000"/>
        </w:rPr>
      </w:pPr>
    </w:p>
    <w:p w14:paraId="33E033FF" w14:textId="77777777" w:rsidR="007B6AD9" w:rsidRDefault="007B6AD9" w:rsidP="007B6AD9">
      <w:pPr>
        <w:widowControl w:val="0"/>
        <w:autoSpaceDE w:val="0"/>
        <w:autoSpaceDN w:val="0"/>
        <w:adjustRightInd w:val="0"/>
        <w:spacing w:after="0"/>
        <w:ind w:left="0"/>
        <w:rPr>
          <w:b/>
          <w:bCs/>
          <w:color w:val="000000"/>
        </w:rPr>
      </w:pPr>
    </w:p>
    <w:p w14:paraId="63A059F5" w14:textId="77777777" w:rsidR="008124F6" w:rsidRDefault="008124F6" w:rsidP="007B6AD9">
      <w:pPr>
        <w:widowControl w:val="0"/>
        <w:autoSpaceDE w:val="0"/>
        <w:autoSpaceDN w:val="0"/>
        <w:adjustRightInd w:val="0"/>
        <w:spacing w:after="0"/>
        <w:ind w:left="0"/>
        <w:rPr>
          <w:b/>
          <w:bCs/>
          <w:color w:val="000000"/>
        </w:rPr>
      </w:pPr>
    </w:p>
    <w:p w14:paraId="24485D71" w14:textId="77777777" w:rsidR="008124F6" w:rsidRDefault="008124F6" w:rsidP="007B6AD9">
      <w:pPr>
        <w:widowControl w:val="0"/>
        <w:autoSpaceDE w:val="0"/>
        <w:autoSpaceDN w:val="0"/>
        <w:adjustRightInd w:val="0"/>
        <w:spacing w:after="0"/>
        <w:ind w:left="0"/>
        <w:rPr>
          <w:b/>
          <w:bCs/>
          <w:color w:val="000000"/>
        </w:rPr>
      </w:pPr>
    </w:p>
    <w:p w14:paraId="3B379527" w14:textId="77777777" w:rsidR="007B6AD9" w:rsidRPr="000B76E5" w:rsidRDefault="007B6AD9" w:rsidP="007B6AD9">
      <w:pPr>
        <w:widowControl w:val="0"/>
        <w:autoSpaceDE w:val="0"/>
        <w:autoSpaceDN w:val="0"/>
        <w:adjustRightInd w:val="0"/>
        <w:spacing w:after="0"/>
        <w:ind w:left="1710"/>
        <w:rPr>
          <w:color w:val="000000"/>
        </w:rPr>
      </w:pPr>
      <w:r w:rsidRPr="000B76E5">
        <w:rPr>
          <w:noProof/>
          <w:color w:val="A6A6A6" w:themeColor="background1" w:themeShade="A6"/>
          <w:lang w:eastAsia="en-US"/>
        </w:rPr>
        <w:drawing>
          <wp:anchor distT="0" distB="0" distL="114300" distR="114300" simplePos="0" relativeHeight="251742208" behindDoc="1" locked="0" layoutInCell="1" allowOverlap="1" wp14:anchorId="467DA388" wp14:editId="5CF77EC2">
            <wp:simplePos x="0" y="0"/>
            <wp:positionH relativeFrom="column">
              <wp:posOffset>-5939</wp:posOffset>
            </wp:positionH>
            <wp:positionV relativeFrom="paragraph">
              <wp:posOffset>35262</wp:posOffset>
            </wp:positionV>
            <wp:extent cx="1005840" cy="1005840"/>
            <wp:effectExtent l="133350" t="76200" r="80010" b="137160"/>
            <wp:wrapNone/>
            <wp:docPr id="5" name="Picture 5" descr="Photo of Sherwood Toatl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ckson Head Shot web.jpg"/>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1005840" cy="100584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B76E5">
        <w:rPr>
          <w:b/>
          <w:color w:val="000000"/>
        </w:rPr>
        <w:t>Sherwood L. Toatley</w:t>
      </w:r>
    </w:p>
    <w:p w14:paraId="5E61D900" w14:textId="77777777" w:rsidR="007B6AD9" w:rsidRPr="000B76E5" w:rsidRDefault="007B6AD9" w:rsidP="007B6AD9">
      <w:pPr>
        <w:widowControl w:val="0"/>
        <w:autoSpaceDE w:val="0"/>
        <w:autoSpaceDN w:val="0"/>
        <w:adjustRightInd w:val="0"/>
        <w:spacing w:after="0"/>
        <w:ind w:left="1710"/>
        <w:rPr>
          <w:color w:val="000000"/>
        </w:rPr>
      </w:pPr>
      <w:r w:rsidRPr="000B76E5">
        <w:rPr>
          <w:color w:val="000000"/>
        </w:rPr>
        <w:t>Chapin, SC</w:t>
      </w:r>
    </w:p>
    <w:p w14:paraId="6ACEBB0D" w14:textId="77777777" w:rsidR="007B6AD9" w:rsidRPr="000B76E5" w:rsidRDefault="007B6AD9" w:rsidP="007B6AD9">
      <w:pPr>
        <w:widowControl w:val="0"/>
        <w:autoSpaceDE w:val="0"/>
        <w:autoSpaceDN w:val="0"/>
        <w:adjustRightInd w:val="0"/>
        <w:spacing w:after="0"/>
        <w:ind w:left="1710"/>
        <w:rPr>
          <w:color w:val="000000"/>
        </w:rPr>
      </w:pPr>
      <w:r w:rsidRPr="000B76E5">
        <w:rPr>
          <w:color w:val="000000"/>
        </w:rPr>
        <w:t>(Category C) – Person with an SCI</w:t>
      </w:r>
    </w:p>
    <w:p w14:paraId="17EACAB3" w14:textId="77777777" w:rsidR="007B6AD9" w:rsidRPr="000B76E5" w:rsidRDefault="007B6AD9" w:rsidP="007B6AD9">
      <w:pPr>
        <w:widowControl w:val="0"/>
        <w:autoSpaceDE w:val="0"/>
        <w:autoSpaceDN w:val="0"/>
        <w:adjustRightInd w:val="0"/>
        <w:spacing w:after="0"/>
        <w:ind w:left="1710"/>
        <w:rPr>
          <w:color w:val="auto"/>
        </w:rPr>
      </w:pPr>
      <w:r w:rsidRPr="000B76E5">
        <w:rPr>
          <w:color w:val="auto"/>
        </w:rPr>
        <w:t>911 Telecommunicator with the City of Columbia</w:t>
      </w:r>
    </w:p>
    <w:p w14:paraId="256EFAF0" w14:textId="77777777" w:rsidR="007B6AD9" w:rsidRPr="000B76E5" w:rsidRDefault="007B6AD9" w:rsidP="007B6AD9">
      <w:pPr>
        <w:widowControl w:val="0"/>
        <w:autoSpaceDE w:val="0"/>
        <w:autoSpaceDN w:val="0"/>
        <w:adjustRightInd w:val="0"/>
        <w:spacing w:after="0"/>
        <w:ind w:left="1710"/>
        <w:rPr>
          <w:color w:val="auto"/>
        </w:rPr>
      </w:pPr>
    </w:p>
    <w:p w14:paraId="2D9D8EB9" w14:textId="77777777" w:rsidR="007B6AD9" w:rsidRPr="000B76E5" w:rsidRDefault="007B6AD9" w:rsidP="007B6AD9">
      <w:pPr>
        <w:widowControl w:val="0"/>
        <w:autoSpaceDE w:val="0"/>
        <w:autoSpaceDN w:val="0"/>
        <w:adjustRightInd w:val="0"/>
        <w:spacing w:after="0"/>
        <w:ind w:left="0"/>
        <w:rPr>
          <w:b/>
          <w:bCs/>
          <w:color w:val="000000"/>
        </w:rPr>
      </w:pPr>
    </w:p>
    <w:p w14:paraId="5D651062" w14:textId="77777777" w:rsidR="008124F6" w:rsidRDefault="008124F6" w:rsidP="002743AF">
      <w:pPr>
        <w:widowControl w:val="0"/>
        <w:autoSpaceDE w:val="0"/>
        <w:autoSpaceDN w:val="0"/>
        <w:adjustRightInd w:val="0"/>
        <w:spacing w:after="0"/>
        <w:ind w:left="0"/>
        <w:rPr>
          <w:b/>
          <w:bCs/>
          <w:color w:val="000000"/>
        </w:rPr>
      </w:pPr>
    </w:p>
    <w:p w14:paraId="2A844806" w14:textId="77777777" w:rsidR="008124F6" w:rsidRDefault="008124F6" w:rsidP="002743AF">
      <w:pPr>
        <w:widowControl w:val="0"/>
        <w:autoSpaceDE w:val="0"/>
        <w:autoSpaceDN w:val="0"/>
        <w:adjustRightInd w:val="0"/>
        <w:spacing w:after="0"/>
        <w:ind w:left="0"/>
        <w:rPr>
          <w:b/>
          <w:bCs/>
          <w:color w:val="000000"/>
        </w:rPr>
      </w:pPr>
    </w:p>
    <w:p w14:paraId="2CBD6687" w14:textId="19A80218" w:rsidR="002743AF" w:rsidRPr="000B76E5" w:rsidRDefault="002743AF" w:rsidP="002743AF">
      <w:pPr>
        <w:widowControl w:val="0"/>
        <w:autoSpaceDE w:val="0"/>
        <w:autoSpaceDN w:val="0"/>
        <w:adjustRightInd w:val="0"/>
        <w:spacing w:after="0"/>
        <w:ind w:left="0"/>
        <w:rPr>
          <w:b/>
          <w:bCs/>
          <w:color w:val="000000"/>
        </w:rPr>
      </w:pPr>
      <w:r w:rsidRPr="00AD1C4D">
        <w:rPr>
          <w:rFonts w:eastAsia="Times New Roman"/>
          <w:noProof/>
          <w:highlight w:val="yellow"/>
          <w:lang w:eastAsia="en-US"/>
        </w:rPr>
        <w:drawing>
          <wp:anchor distT="0" distB="0" distL="114300" distR="114300" simplePos="0" relativeHeight="251746304" behindDoc="0" locked="0" layoutInCell="1" allowOverlap="1" wp14:anchorId="4AC857C9" wp14:editId="02DC8E18">
            <wp:simplePos x="0" y="0"/>
            <wp:positionH relativeFrom="column">
              <wp:posOffset>3175</wp:posOffset>
            </wp:positionH>
            <wp:positionV relativeFrom="paragraph">
              <wp:posOffset>163517</wp:posOffset>
            </wp:positionV>
            <wp:extent cx="1005205" cy="1118870"/>
            <wp:effectExtent l="133350" t="76200" r="80645" b="138430"/>
            <wp:wrapNone/>
            <wp:docPr id="2" name="ctl00_ContentPlaceHolder1_FacultyDetailsMain_imgDoc" descr="A person in a suit smil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tl00_ContentPlaceHolder1_FacultyDetailsMain_imgDoc" descr="A person in a suit smiling&#10;&#10;Description automatically generated"/>
                    <pic:cNvPicPr>
                      <a:picLocks noChangeAspect="1" noChangeArrowheads="1"/>
                    </pic:cNvPicPr>
                  </pic:nvPicPr>
                  <pic:blipFill rotWithShape="1">
                    <a:blip r:embed="rId22">
                      <a:extLst>
                        <a:ext uri="{28A0092B-C50C-407E-A947-70E740481C1C}">
                          <a14:useLocalDpi xmlns:a14="http://schemas.microsoft.com/office/drawing/2010/main" val="0"/>
                        </a:ext>
                      </a:extLst>
                    </a:blip>
                    <a:srcRect t="4778" b="6527"/>
                    <a:stretch/>
                  </pic:blipFill>
                  <pic:spPr bwMode="auto">
                    <a:xfrm>
                      <a:off x="0" y="0"/>
                      <a:ext cx="1005205" cy="111887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130775" w14:textId="77777777" w:rsidR="002743AF" w:rsidRPr="00C36823" w:rsidRDefault="002743AF" w:rsidP="002743AF">
      <w:pPr>
        <w:widowControl w:val="0"/>
        <w:tabs>
          <w:tab w:val="left" w:pos="1710"/>
        </w:tabs>
        <w:autoSpaceDE w:val="0"/>
        <w:autoSpaceDN w:val="0"/>
        <w:adjustRightInd w:val="0"/>
        <w:spacing w:after="0"/>
        <w:ind w:left="1710"/>
        <w:rPr>
          <w:b/>
          <w:color w:val="auto"/>
        </w:rPr>
      </w:pPr>
      <w:r w:rsidRPr="00C36823">
        <w:rPr>
          <w:b/>
          <w:color w:val="auto"/>
        </w:rPr>
        <w:t>David J. Powell, III, MD</w:t>
      </w:r>
    </w:p>
    <w:p w14:paraId="6A11F91B" w14:textId="77777777" w:rsidR="002743AF" w:rsidRPr="00C36823" w:rsidRDefault="002743AF" w:rsidP="002743AF">
      <w:pPr>
        <w:widowControl w:val="0"/>
        <w:tabs>
          <w:tab w:val="left" w:pos="1710"/>
        </w:tabs>
        <w:autoSpaceDE w:val="0"/>
        <w:autoSpaceDN w:val="0"/>
        <w:adjustRightInd w:val="0"/>
        <w:spacing w:after="0"/>
        <w:ind w:left="1710"/>
        <w:rPr>
          <w:color w:val="auto"/>
        </w:rPr>
      </w:pPr>
      <w:r w:rsidRPr="00C36823">
        <w:rPr>
          <w:color w:val="auto"/>
        </w:rPr>
        <w:t>Mount Pleasant, SC</w:t>
      </w:r>
    </w:p>
    <w:p w14:paraId="4E8E6656" w14:textId="77777777" w:rsidR="002743AF" w:rsidRPr="00C36823" w:rsidRDefault="002743AF" w:rsidP="002743AF">
      <w:pPr>
        <w:widowControl w:val="0"/>
        <w:autoSpaceDE w:val="0"/>
        <w:autoSpaceDN w:val="0"/>
        <w:adjustRightInd w:val="0"/>
        <w:spacing w:after="0"/>
        <w:ind w:left="1710" w:right="-270"/>
        <w:rPr>
          <w:rFonts w:cs="ArialNarrow-Bold"/>
          <w:color w:val="000000"/>
          <w:szCs w:val="20"/>
        </w:rPr>
      </w:pPr>
      <w:r w:rsidRPr="00C36823">
        <w:rPr>
          <w:rFonts w:cs="ArialNarrow-Bold"/>
          <w:color w:val="000000"/>
          <w:szCs w:val="20"/>
        </w:rPr>
        <w:t xml:space="preserve">(Category B) </w:t>
      </w:r>
      <w:r w:rsidRPr="00C36823">
        <w:rPr>
          <w:color w:val="000000"/>
        </w:rPr>
        <w:t>– Medical Doctor specializing in treatment of people with SCI</w:t>
      </w:r>
    </w:p>
    <w:p w14:paraId="47F8CFCD" w14:textId="77777777" w:rsidR="002743AF" w:rsidRPr="000B76E5" w:rsidRDefault="002743AF" w:rsidP="002743AF">
      <w:pPr>
        <w:widowControl w:val="0"/>
        <w:tabs>
          <w:tab w:val="left" w:pos="1710"/>
        </w:tabs>
        <w:autoSpaceDE w:val="0"/>
        <w:autoSpaceDN w:val="0"/>
        <w:adjustRightInd w:val="0"/>
        <w:spacing w:after="0"/>
        <w:ind w:left="1710"/>
        <w:rPr>
          <w:color w:val="auto"/>
        </w:rPr>
      </w:pPr>
      <w:r w:rsidRPr="00C36823">
        <w:rPr>
          <w:color w:val="auto"/>
        </w:rPr>
        <w:t>Medical Director, Center for Spinal Cord Injury at Roper Rehabilitation Hospital/St. Francis Health Care System</w:t>
      </w:r>
    </w:p>
    <w:p w14:paraId="2F48CE28" w14:textId="77777777" w:rsidR="002743AF" w:rsidRPr="000B76E5" w:rsidRDefault="002743AF" w:rsidP="002743AF">
      <w:pPr>
        <w:widowControl w:val="0"/>
        <w:tabs>
          <w:tab w:val="left" w:pos="1710"/>
        </w:tabs>
        <w:autoSpaceDE w:val="0"/>
        <w:autoSpaceDN w:val="0"/>
        <w:adjustRightInd w:val="0"/>
        <w:spacing w:after="0"/>
        <w:ind w:left="1710"/>
        <w:rPr>
          <w:color w:val="000000"/>
        </w:rPr>
      </w:pPr>
    </w:p>
    <w:p w14:paraId="1719907A" w14:textId="77777777" w:rsidR="002743AF" w:rsidRDefault="002743AF" w:rsidP="002743AF">
      <w:pPr>
        <w:widowControl w:val="0"/>
        <w:autoSpaceDE w:val="0"/>
        <w:autoSpaceDN w:val="0"/>
        <w:adjustRightInd w:val="0"/>
        <w:spacing w:after="0"/>
        <w:ind w:left="1710" w:hanging="1710"/>
        <w:rPr>
          <w:b/>
          <w:bCs/>
          <w:color w:val="000000"/>
        </w:rPr>
      </w:pPr>
    </w:p>
    <w:p w14:paraId="6E6F9542" w14:textId="77777777" w:rsidR="008124F6" w:rsidRDefault="008124F6" w:rsidP="002743AF">
      <w:pPr>
        <w:widowControl w:val="0"/>
        <w:autoSpaceDE w:val="0"/>
        <w:autoSpaceDN w:val="0"/>
        <w:adjustRightInd w:val="0"/>
        <w:spacing w:after="0"/>
        <w:ind w:left="1710" w:hanging="1710"/>
        <w:rPr>
          <w:b/>
          <w:bCs/>
          <w:color w:val="000000"/>
        </w:rPr>
      </w:pPr>
    </w:p>
    <w:p w14:paraId="38C54533" w14:textId="02FC9AC2" w:rsidR="008124F6" w:rsidRDefault="008124F6">
      <w:pPr>
        <w:spacing w:after="200" w:line="276" w:lineRule="auto"/>
        <w:ind w:left="0"/>
        <w:rPr>
          <w:b/>
          <w:bCs/>
          <w:color w:val="000000"/>
        </w:rPr>
      </w:pPr>
      <w:r>
        <w:rPr>
          <w:b/>
          <w:bCs/>
          <w:color w:val="000000"/>
        </w:rPr>
        <w:br w:type="page"/>
      </w:r>
    </w:p>
    <w:p w14:paraId="2FC9C72A" w14:textId="77777777" w:rsidR="008124F6" w:rsidRDefault="008124F6" w:rsidP="002743AF">
      <w:pPr>
        <w:widowControl w:val="0"/>
        <w:autoSpaceDE w:val="0"/>
        <w:autoSpaceDN w:val="0"/>
        <w:adjustRightInd w:val="0"/>
        <w:spacing w:after="0"/>
        <w:ind w:left="1710" w:hanging="1710"/>
        <w:rPr>
          <w:b/>
          <w:bCs/>
          <w:color w:val="000000"/>
        </w:rPr>
      </w:pPr>
    </w:p>
    <w:p w14:paraId="4AB06BA9" w14:textId="046BEB36" w:rsidR="007725B7" w:rsidRPr="006C4C55" w:rsidRDefault="007725B7" w:rsidP="007725B7">
      <w:pPr>
        <w:widowControl w:val="0"/>
        <w:autoSpaceDE w:val="0"/>
        <w:autoSpaceDN w:val="0"/>
        <w:adjustRightInd w:val="0"/>
        <w:spacing w:after="0"/>
        <w:ind w:left="1710"/>
        <w:rPr>
          <w:b/>
          <w:bCs/>
          <w:color w:val="auto"/>
        </w:rPr>
      </w:pPr>
      <w:r w:rsidRPr="000B76E5">
        <w:rPr>
          <w:noProof/>
          <w:color w:val="000000"/>
          <w:lang w:eastAsia="en-US"/>
        </w:rPr>
        <w:drawing>
          <wp:anchor distT="0" distB="0" distL="114300" distR="114300" simplePos="0" relativeHeight="251679744" behindDoc="0" locked="0" layoutInCell="1" allowOverlap="1" wp14:anchorId="1573D5EC" wp14:editId="0D43C6A7">
            <wp:simplePos x="0" y="0"/>
            <wp:positionH relativeFrom="column">
              <wp:posOffset>0</wp:posOffset>
            </wp:positionH>
            <wp:positionV relativeFrom="paragraph">
              <wp:posOffset>25087</wp:posOffset>
            </wp:positionV>
            <wp:extent cx="1006208" cy="1042416"/>
            <wp:effectExtent l="133350" t="76200" r="80010" b="139065"/>
            <wp:wrapNone/>
            <wp:docPr id="13" name="Picture 13" descr="Photo of Jeffrey Der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rd Drive:Users:tomhigerd:Desktop:Kopera,Kevin MOD.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5777" t="6510" r="10515" b="25391"/>
                    <a:stretch/>
                  </pic:blipFill>
                  <pic:spPr bwMode="auto">
                    <a:xfrm>
                      <a:off x="0" y="0"/>
                      <a:ext cx="1006208" cy="1042416"/>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bCs/>
          <w:color w:val="000000"/>
        </w:rPr>
        <w:t>Jeffrey M. Derbas, MD</w:t>
      </w:r>
    </w:p>
    <w:p w14:paraId="6D1F04AA" w14:textId="0B4F766E" w:rsidR="007725B7" w:rsidRPr="000B76E5" w:rsidRDefault="007725B7" w:rsidP="007725B7">
      <w:pPr>
        <w:widowControl w:val="0"/>
        <w:autoSpaceDE w:val="0"/>
        <w:autoSpaceDN w:val="0"/>
        <w:adjustRightInd w:val="0"/>
        <w:spacing w:after="0"/>
        <w:ind w:left="1710"/>
        <w:rPr>
          <w:bCs/>
          <w:color w:val="000000"/>
        </w:rPr>
      </w:pPr>
      <w:r w:rsidRPr="000B76E5">
        <w:rPr>
          <w:bCs/>
          <w:color w:val="000000"/>
        </w:rPr>
        <w:t>Greenville, SC</w:t>
      </w:r>
    </w:p>
    <w:p w14:paraId="5A02D888" w14:textId="77777777" w:rsidR="007725B7" w:rsidRPr="000B76E5" w:rsidRDefault="007725B7" w:rsidP="007725B7">
      <w:pPr>
        <w:widowControl w:val="0"/>
        <w:autoSpaceDE w:val="0"/>
        <w:autoSpaceDN w:val="0"/>
        <w:adjustRightInd w:val="0"/>
        <w:spacing w:after="0"/>
        <w:ind w:left="1710" w:right="-270"/>
        <w:rPr>
          <w:color w:val="000000"/>
        </w:rPr>
      </w:pPr>
      <w:r w:rsidRPr="000B76E5">
        <w:rPr>
          <w:color w:val="000000"/>
        </w:rPr>
        <w:t>(Category B) – Medical Doctor specializing in treatment of people with SCI</w:t>
      </w:r>
    </w:p>
    <w:p w14:paraId="3A39AD1A" w14:textId="77777777" w:rsidR="007725B7" w:rsidRPr="000B76E5" w:rsidRDefault="007725B7" w:rsidP="007725B7">
      <w:pPr>
        <w:widowControl w:val="0"/>
        <w:autoSpaceDE w:val="0"/>
        <w:autoSpaceDN w:val="0"/>
        <w:adjustRightInd w:val="0"/>
        <w:spacing w:after="0"/>
        <w:ind w:left="1710"/>
      </w:pPr>
      <w:r w:rsidRPr="000B76E5">
        <w:t xml:space="preserve">Board Certified in Physical Medicine and Rehabilitation. </w:t>
      </w:r>
      <w:r>
        <w:t xml:space="preserve">SCI </w:t>
      </w:r>
      <w:r w:rsidRPr="000B76E5">
        <w:t xml:space="preserve">Medical Director </w:t>
      </w:r>
      <w:r>
        <w:t>at Prisma Health - Greenville</w:t>
      </w:r>
    </w:p>
    <w:p w14:paraId="3E468D69" w14:textId="56443243" w:rsidR="00D6760B" w:rsidRPr="000B76E5" w:rsidRDefault="00D6760B" w:rsidP="005A0A2F">
      <w:pPr>
        <w:widowControl w:val="0"/>
        <w:autoSpaceDE w:val="0"/>
        <w:autoSpaceDN w:val="0"/>
        <w:adjustRightInd w:val="0"/>
        <w:spacing w:after="0"/>
        <w:ind w:left="0"/>
        <w:rPr>
          <w:b/>
          <w:bCs/>
          <w:color w:val="000000"/>
        </w:rPr>
      </w:pPr>
    </w:p>
    <w:p w14:paraId="19FEE5B4" w14:textId="77777777" w:rsidR="008124F6" w:rsidRDefault="008124F6" w:rsidP="006B4470">
      <w:pPr>
        <w:widowControl w:val="0"/>
        <w:autoSpaceDE w:val="0"/>
        <w:autoSpaceDN w:val="0"/>
        <w:adjustRightInd w:val="0"/>
        <w:spacing w:after="0"/>
        <w:ind w:left="1710" w:hanging="1710"/>
        <w:rPr>
          <w:b/>
          <w:bCs/>
          <w:color w:val="000000"/>
        </w:rPr>
      </w:pPr>
    </w:p>
    <w:p w14:paraId="697E4B05" w14:textId="77777777" w:rsidR="008124F6" w:rsidRDefault="008124F6" w:rsidP="006B4470">
      <w:pPr>
        <w:widowControl w:val="0"/>
        <w:autoSpaceDE w:val="0"/>
        <w:autoSpaceDN w:val="0"/>
        <w:adjustRightInd w:val="0"/>
        <w:spacing w:after="0"/>
        <w:ind w:left="1710" w:hanging="1710"/>
        <w:rPr>
          <w:b/>
          <w:bCs/>
          <w:color w:val="000000"/>
        </w:rPr>
      </w:pPr>
    </w:p>
    <w:p w14:paraId="7CA74635" w14:textId="62BEF491" w:rsidR="00C62BFC" w:rsidRPr="000B76E5" w:rsidRDefault="007725B7" w:rsidP="006B4470">
      <w:pPr>
        <w:widowControl w:val="0"/>
        <w:autoSpaceDE w:val="0"/>
        <w:autoSpaceDN w:val="0"/>
        <w:adjustRightInd w:val="0"/>
        <w:spacing w:after="0"/>
        <w:ind w:left="1710" w:hanging="1710"/>
        <w:rPr>
          <w:b/>
          <w:bCs/>
          <w:color w:val="000000"/>
        </w:rPr>
      </w:pPr>
      <w:r w:rsidRPr="000B76E5">
        <w:rPr>
          <w:noProof/>
          <w:lang w:eastAsia="en-US"/>
        </w:rPr>
        <w:drawing>
          <wp:anchor distT="0" distB="0" distL="114300" distR="114300" simplePos="0" relativeHeight="251725824" behindDoc="0" locked="0" layoutInCell="1" allowOverlap="1" wp14:anchorId="64D15876" wp14:editId="1D99EBA1">
            <wp:simplePos x="0" y="0"/>
            <wp:positionH relativeFrom="column">
              <wp:posOffset>-15875</wp:posOffset>
            </wp:positionH>
            <wp:positionV relativeFrom="paragraph">
              <wp:posOffset>206053</wp:posOffset>
            </wp:positionV>
            <wp:extent cx="1005840" cy="1005840"/>
            <wp:effectExtent l="133350" t="76200" r="80010" b="137160"/>
            <wp:wrapNone/>
            <wp:docPr id="8" name="Picture 8" descr="Photo of Stephen Raw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ephen Rawe Head Sho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05840" cy="100584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14:sizeRelH relativeFrom="page">
              <wp14:pctWidth>0</wp14:pctWidth>
            </wp14:sizeRelH>
            <wp14:sizeRelV relativeFrom="page">
              <wp14:pctHeight>0</wp14:pctHeight>
            </wp14:sizeRelV>
          </wp:anchor>
        </w:drawing>
      </w:r>
    </w:p>
    <w:p w14:paraId="21FD45DC" w14:textId="24D43F60" w:rsidR="004953A6" w:rsidRPr="000B76E5" w:rsidRDefault="004953A6" w:rsidP="004953A6">
      <w:pPr>
        <w:widowControl w:val="0"/>
        <w:autoSpaceDE w:val="0"/>
        <w:autoSpaceDN w:val="0"/>
        <w:adjustRightInd w:val="0"/>
        <w:spacing w:after="0"/>
        <w:ind w:left="1710"/>
        <w:rPr>
          <w:b/>
          <w:bCs/>
          <w:color w:val="000000"/>
        </w:rPr>
      </w:pPr>
      <w:r w:rsidRPr="000B76E5">
        <w:rPr>
          <w:b/>
          <w:bCs/>
          <w:color w:val="000000"/>
        </w:rPr>
        <w:t>Stephen E. Rawe, MD</w:t>
      </w:r>
      <w:r w:rsidR="00C241FC" w:rsidRPr="000B76E5">
        <w:rPr>
          <w:b/>
          <w:bCs/>
          <w:color w:val="000000"/>
        </w:rPr>
        <w:t>, PhD</w:t>
      </w:r>
    </w:p>
    <w:p w14:paraId="0C6DDEF1" w14:textId="77777777" w:rsidR="004953A6" w:rsidRPr="000B76E5" w:rsidRDefault="004953A6" w:rsidP="004953A6">
      <w:pPr>
        <w:widowControl w:val="0"/>
        <w:autoSpaceDE w:val="0"/>
        <w:autoSpaceDN w:val="0"/>
        <w:adjustRightInd w:val="0"/>
        <w:spacing w:after="0"/>
        <w:ind w:left="1710" w:right="-270"/>
        <w:rPr>
          <w:color w:val="000000"/>
        </w:rPr>
      </w:pPr>
      <w:r w:rsidRPr="000B76E5">
        <w:rPr>
          <w:color w:val="000000"/>
        </w:rPr>
        <w:t>Charleston, SC</w:t>
      </w:r>
    </w:p>
    <w:p w14:paraId="6E0E8B1B" w14:textId="77777777" w:rsidR="004953A6" w:rsidRPr="000B76E5" w:rsidRDefault="004953A6" w:rsidP="004953A6">
      <w:pPr>
        <w:widowControl w:val="0"/>
        <w:autoSpaceDE w:val="0"/>
        <w:autoSpaceDN w:val="0"/>
        <w:adjustRightInd w:val="0"/>
        <w:spacing w:after="0"/>
        <w:ind w:left="1710" w:right="-270"/>
        <w:rPr>
          <w:color w:val="000000"/>
        </w:rPr>
      </w:pPr>
      <w:r w:rsidRPr="000B76E5">
        <w:rPr>
          <w:color w:val="000000"/>
        </w:rPr>
        <w:t>(Category D)</w:t>
      </w:r>
      <w:r w:rsidR="004B77C4" w:rsidRPr="000B76E5">
        <w:rPr>
          <w:color w:val="000000"/>
        </w:rPr>
        <w:t xml:space="preserve"> – At large medical doctor, member of the SC Medical Association</w:t>
      </w:r>
    </w:p>
    <w:p w14:paraId="3EFB768E" w14:textId="660B3AB9" w:rsidR="008124F6" w:rsidRDefault="004953A6" w:rsidP="004953A6">
      <w:pPr>
        <w:widowControl w:val="0"/>
        <w:autoSpaceDE w:val="0"/>
        <w:autoSpaceDN w:val="0"/>
        <w:adjustRightInd w:val="0"/>
        <w:spacing w:after="0"/>
        <w:ind w:left="1710" w:right="-270"/>
        <w:rPr>
          <w:color w:val="000000"/>
        </w:rPr>
      </w:pPr>
      <w:r w:rsidRPr="000B76E5">
        <w:rPr>
          <w:color w:val="000000"/>
        </w:rPr>
        <w:t xml:space="preserve">Board Certified Neurosurgeon </w:t>
      </w:r>
      <w:r w:rsidR="008124F6">
        <w:rPr>
          <w:color w:val="000000"/>
        </w:rPr>
        <w:t>–</w:t>
      </w:r>
      <w:r w:rsidRPr="000B76E5">
        <w:rPr>
          <w:color w:val="000000"/>
        </w:rPr>
        <w:t xml:space="preserve"> Retired</w:t>
      </w:r>
    </w:p>
    <w:p w14:paraId="1707894F" w14:textId="3EFF367D" w:rsidR="008124F6" w:rsidRDefault="008124F6">
      <w:pPr>
        <w:spacing w:after="200" w:line="276" w:lineRule="auto"/>
        <w:ind w:left="0"/>
        <w:rPr>
          <w:color w:val="000000"/>
        </w:rPr>
      </w:pPr>
    </w:p>
    <w:p w14:paraId="287EB687" w14:textId="4CD92F7D" w:rsidR="008124F6" w:rsidRDefault="008124F6">
      <w:pPr>
        <w:spacing w:after="200" w:line="276" w:lineRule="auto"/>
        <w:ind w:left="0"/>
        <w:rPr>
          <w:color w:val="000000"/>
        </w:rPr>
      </w:pPr>
    </w:p>
    <w:p w14:paraId="06B21E4C" w14:textId="45018135" w:rsidR="008124F6" w:rsidRDefault="008124F6">
      <w:pPr>
        <w:spacing w:after="200" w:line="276" w:lineRule="auto"/>
        <w:ind w:left="0"/>
        <w:rPr>
          <w:color w:val="000000"/>
        </w:rPr>
      </w:pPr>
    </w:p>
    <w:p w14:paraId="166C2257" w14:textId="65EFA151" w:rsidR="004953A6" w:rsidRPr="000B76E5" w:rsidRDefault="004953A6" w:rsidP="004953A6">
      <w:pPr>
        <w:widowControl w:val="0"/>
        <w:autoSpaceDE w:val="0"/>
        <w:autoSpaceDN w:val="0"/>
        <w:adjustRightInd w:val="0"/>
        <w:spacing w:after="0"/>
        <w:ind w:left="1710" w:right="-270"/>
        <w:rPr>
          <w:color w:val="000000"/>
        </w:rPr>
      </w:pPr>
    </w:p>
    <w:bookmarkEnd w:id="1"/>
    <w:p w14:paraId="59554E89" w14:textId="29AFA70E" w:rsidR="00962B5A" w:rsidRPr="000B76E5" w:rsidRDefault="0014465A" w:rsidP="00336E10">
      <w:pPr>
        <w:pStyle w:val="Heading2"/>
      </w:pPr>
      <w:r w:rsidRPr="000B76E5">
        <w:t>Executive Director</w:t>
      </w:r>
    </w:p>
    <w:p w14:paraId="38B2B42A" w14:textId="78D436B7" w:rsidR="00962B5A" w:rsidRPr="000B76E5" w:rsidRDefault="00F62CF9" w:rsidP="0014465A">
      <w:pPr>
        <w:widowControl w:val="0"/>
        <w:autoSpaceDE w:val="0"/>
        <w:autoSpaceDN w:val="0"/>
        <w:adjustRightInd w:val="0"/>
        <w:spacing w:after="0"/>
        <w:ind w:left="0"/>
        <w:rPr>
          <w:b/>
          <w:color w:val="000000"/>
        </w:rPr>
      </w:pPr>
      <w:r w:rsidRPr="000B76E5">
        <w:rPr>
          <w:b/>
          <w:noProof/>
          <w:color w:val="000000"/>
          <w:lang w:eastAsia="en-US"/>
        </w:rPr>
        <w:drawing>
          <wp:anchor distT="0" distB="0" distL="114300" distR="114300" simplePos="0" relativeHeight="251707392" behindDoc="1" locked="0" layoutInCell="1" allowOverlap="1" wp14:anchorId="057F0236" wp14:editId="45684986">
            <wp:simplePos x="0" y="0"/>
            <wp:positionH relativeFrom="column">
              <wp:posOffset>-50718</wp:posOffset>
            </wp:positionH>
            <wp:positionV relativeFrom="paragraph">
              <wp:posOffset>165545</wp:posOffset>
            </wp:positionV>
            <wp:extent cx="1005716" cy="1033145"/>
            <wp:effectExtent l="133350" t="76200" r="80645" b="12890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7785" b="24431"/>
                    <a:stretch/>
                  </pic:blipFill>
                  <pic:spPr bwMode="auto">
                    <a:xfrm>
                      <a:off x="0" y="0"/>
                      <a:ext cx="1005840" cy="1033272"/>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B6734B" w14:textId="30A303C4" w:rsidR="00962B5A" w:rsidRPr="000B76E5" w:rsidRDefault="00962B5A" w:rsidP="005A0A2F">
      <w:pPr>
        <w:widowControl w:val="0"/>
        <w:autoSpaceDE w:val="0"/>
        <w:autoSpaceDN w:val="0"/>
        <w:adjustRightInd w:val="0"/>
        <w:spacing w:after="0"/>
        <w:ind w:left="1710"/>
        <w:rPr>
          <w:b/>
          <w:bCs/>
          <w:color w:val="000000"/>
        </w:rPr>
      </w:pPr>
      <w:r w:rsidRPr="000B76E5">
        <w:rPr>
          <w:b/>
          <w:bCs/>
          <w:color w:val="000000"/>
        </w:rPr>
        <w:t>Catherine Leigh Graham, MEBME</w:t>
      </w:r>
    </w:p>
    <w:p w14:paraId="0471DB64" w14:textId="682816B3" w:rsidR="00962B5A" w:rsidRPr="000B76E5" w:rsidRDefault="00962B5A" w:rsidP="005A0A2F">
      <w:pPr>
        <w:widowControl w:val="0"/>
        <w:autoSpaceDE w:val="0"/>
        <w:autoSpaceDN w:val="0"/>
        <w:adjustRightInd w:val="0"/>
        <w:spacing w:after="0"/>
        <w:ind w:left="1710"/>
        <w:rPr>
          <w:b/>
          <w:bCs/>
          <w:i/>
          <w:color w:val="000000"/>
        </w:rPr>
      </w:pPr>
      <w:r w:rsidRPr="000B76E5">
        <w:rPr>
          <w:b/>
          <w:bCs/>
          <w:i/>
          <w:color w:val="000000"/>
        </w:rPr>
        <w:t>Executive Director</w:t>
      </w:r>
    </w:p>
    <w:p w14:paraId="1EFA4852" w14:textId="7F5D48AC" w:rsidR="00962B5A" w:rsidRPr="000B76E5" w:rsidRDefault="00962B5A" w:rsidP="005A0A2F">
      <w:pPr>
        <w:widowControl w:val="0"/>
        <w:autoSpaceDE w:val="0"/>
        <w:autoSpaceDN w:val="0"/>
        <w:adjustRightInd w:val="0"/>
        <w:spacing w:after="0"/>
        <w:ind w:left="1710"/>
        <w:rPr>
          <w:color w:val="000000"/>
        </w:rPr>
      </w:pPr>
      <w:r w:rsidRPr="000B76E5">
        <w:rPr>
          <w:color w:val="000000"/>
        </w:rPr>
        <w:t>W: 843</w:t>
      </w:r>
      <w:r w:rsidR="00D51F09" w:rsidRPr="000B76E5">
        <w:rPr>
          <w:color w:val="000000"/>
        </w:rPr>
        <w:t>-</w:t>
      </w:r>
      <w:r w:rsidRPr="000B76E5">
        <w:rPr>
          <w:color w:val="000000"/>
        </w:rPr>
        <w:t>614-1756</w:t>
      </w:r>
    </w:p>
    <w:p w14:paraId="02B54616" w14:textId="73270894" w:rsidR="00962B5A" w:rsidRPr="000B76E5" w:rsidRDefault="00962B5A" w:rsidP="005A0A2F">
      <w:pPr>
        <w:widowControl w:val="0"/>
        <w:autoSpaceDE w:val="0"/>
        <w:autoSpaceDN w:val="0"/>
        <w:adjustRightInd w:val="0"/>
        <w:spacing w:after="0"/>
        <w:ind w:left="1710"/>
        <w:rPr>
          <w:color w:val="000000"/>
        </w:rPr>
      </w:pPr>
      <w:r w:rsidRPr="000B76E5">
        <w:rPr>
          <w:color w:val="000000"/>
        </w:rPr>
        <w:t>Email: grahacat@musc.edu</w:t>
      </w:r>
    </w:p>
    <w:p w14:paraId="7F4E7ABA" w14:textId="77777777" w:rsidR="007A26D2" w:rsidRPr="000B76E5" w:rsidRDefault="007A26D2" w:rsidP="00962B5A">
      <w:pPr>
        <w:widowControl w:val="0"/>
        <w:autoSpaceDE w:val="0"/>
        <w:autoSpaceDN w:val="0"/>
        <w:adjustRightInd w:val="0"/>
        <w:spacing w:after="0"/>
        <w:rPr>
          <w:color w:val="000000"/>
        </w:rPr>
      </w:pPr>
    </w:p>
    <w:p w14:paraId="00C72F62" w14:textId="7F7649AD" w:rsidR="00D551DD" w:rsidRPr="000B76E5" w:rsidRDefault="00D551DD" w:rsidP="00962B5A">
      <w:pPr>
        <w:widowControl w:val="0"/>
        <w:autoSpaceDE w:val="0"/>
        <w:autoSpaceDN w:val="0"/>
        <w:adjustRightInd w:val="0"/>
        <w:spacing w:after="0"/>
        <w:rPr>
          <w:color w:val="000000"/>
        </w:rPr>
      </w:pPr>
    </w:p>
    <w:p w14:paraId="747165BD" w14:textId="40448D10" w:rsidR="00733AE3" w:rsidRDefault="00733AE3" w:rsidP="00962B5A">
      <w:pPr>
        <w:widowControl w:val="0"/>
        <w:autoSpaceDE w:val="0"/>
        <w:autoSpaceDN w:val="0"/>
        <w:adjustRightInd w:val="0"/>
        <w:spacing w:after="0"/>
        <w:rPr>
          <w:color w:val="000000"/>
        </w:rPr>
      </w:pPr>
    </w:p>
    <w:p w14:paraId="07AE5915" w14:textId="77777777" w:rsidR="00A166FC" w:rsidRPr="000B76E5" w:rsidRDefault="00A166FC" w:rsidP="00962B5A">
      <w:pPr>
        <w:widowControl w:val="0"/>
        <w:autoSpaceDE w:val="0"/>
        <w:autoSpaceDN w:val="0"/>
        <w:adjustRightInd w:val="0"/>
        <w:spacing w:after="0"/>
        <w:rPr>
          <w:color w:val="000000"/>
        </w:rPr>
      </w:pPr>
    </w:p>
    <w:p w14:paraId="35DE89DF" w14:textId="131269FE" w:rsidR="0014465A" w:rsidRPr="000B76E5" w:rsidRDefault="0014465A" w:rsidP="00336E10">
      <w:pPr>
        <w:pStyle w:val="Heading2"/>
      </w:pPr>
      <w:r w:rsidRPr="000B76E5">
        <w:t>Scientific Directors</w:t>
      </w:r>
    </w:p>
    <w:p w14:paraId="355C0DBF" w14:textId="778B1A31" w:rsidR="0038331E" w:rsidRPr="000B76E5" w:rsidRDefault="008124F6" w:rsidP="00962B5A">
      <w:pPr>
        <w:widowControl w:val="0"/>
        <w:autoSpaceDE w:val="0"/>
        <w:autoSpaceDN w:val="0"/>
        <w:adjustRightInd w:val="0"/>
        <w:spacing w:after="0"/>
        <w:rPr>
          <w:color w:val="000000"/>
        </w:rPr>
      </w:pPr>
      <w:r w:rsidRPr="000B76E5">
        <w:rPr>
          <w:b/>
          <w:noProof/>
          <w:lang w:eastAsia="en-US"/>
        </w:rPr>
        <w:drawing>
          <wp:anchor distT="0" distB="0" distL="114300" distR="114300" simplePos="0" relativeHeight="251682816" behindDoc="1" locked="0" layoutInCell="1" allowOverlap="1" wp14:anchorId="19660D3E" wp14:editId="2CD75B8F">
            <wp:simplePos x="0" y="0"/>
            <wp:positionH relativeFrom="column">
              <wp:posOffset>-10795</wp:posOffset>
            </wp:positionH>
            <wp:positionV relativeFrom="paragraph">
              <wp:posOffset>157670</wp:posOffset>
            </wp:positionV>
            <wp:extent cx="1005840" cy="1033145"/>
            <wp:effectExtent l="133350" t="76200" r="80010" b="128905"/>
            <wp:wrapNone/>
            <wp:docPr id="10" name="Picture 10" descr="Photo of James Krause" title="Head Shot James Kra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rd Drive:Users:tomhigerd:Desktop:Document Files:SC Spinal Cod Injury Fund:AnnReports:ANNREPORT_12-13:Pictures:krause.jpg"/>
                    <pic:cNvPicPr>
                      <a:picLocks noChangeAspect="1" noChangeArrowheads="1"/>
                    </pic:cNvPicPr>
                  </pic:nvPicPr>
                  <pic:blipFill rotWithShape="1">
                    <a:blip r:embed="rId26">
                      <a:extLst>
                        <a:ext uri="{28A0092B-C50C-407E-A947-70E740481C1C}">
                          <a14:useLocalDpi xmlns:a14="http://schemas.microsoft.com/office/drawing/2010/main" val="0"/>
                        </a:ext>
                      </a:extLst>
                    </a:blip>
                    <a:srcRect b="26763"/>
                    <a:stretch/>
                  </pic:blipFill>
                  <pic:spPr bwMode="auto">
                    <a:xfrm>
                      <a:off x="0" y="0"/>
                      <a:ext cx="1005840" cy="1033145"/>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7883B25" w14:textId="598251DB" w:rsidR="00962B5A" w:rsidRPr="000B76E5" w:rsidRDefault="00962B5A" w:rsidP="0038331E">
      <w:pPr>
        <w:widowControl w:val="0"/>
        <w:tabs>
          <w:tab w:val="left" w:pos="1710"/>
        </w:tabs>
        <w:autoSpaceDE w:val="0"/>
        <w:autoSpaceDN w:val="0"/>
        <w:adjustRightInd w:val="0"/>
        <w:spacing w:after="0"/>
        <w:ind w:left="1710"/>
        <w:rPr>
          <w:b/>
          <w:bCs/>
          <w:color w:val="000000"/>
        </w:rPr>
      </w:pPr>
      <w:r w:rsidRPr="000B76E5">
        <w:rPr>
          <w:b/>
          <w:bCs/>
          <w:color w:val="000000"/>
        </w:rPr>
        <w:t>James S. Krause, PhD</w:t>
      </w:r>
    </w:p>
    <w:p w14:paraId="3051BD5B" w14:textId="62E8F3F3" w:rsidR="00962B5A" w:rsidRPr="000B76E5" w:rsidRDefault="00962B5A" w:rsidP="0038331E">
      <w:pPr>
        <w:widowControl w:val="0"/>
        <w:tabs>
          <w:tab w:val="left" w:pos="1710"/>
        </w:tabs>
        <w:autoSpaceDE w:val="0"/>
        <w:autoSpaceDN w:val="0"/>
        <w:adjustRightInd w:val="0"/>
        <w:spacing w:after="0"/>
        <w:ind w:left="1710"/>
        <w:rPr>
          <w:b/>
          <w:i/>
          <w:color w:val="000000"/>
        </w:rPr>
      </w:pPr>
      <w:r w:rsidRPr="000B76E5">
        <w:rPr>
          <w:b/>
          <w:i/>
          <w:color w:val="000000"/>
        </w:rPr>
        <w:t>Scientific Director</w:t>
      </w:r>
    </w:p>
    <w:p w14:paraId="4ADA0767" w14:textId="670AB78A" w:rsidR="00962B5A" w:rsidRPr="000B76E5" w:rsidRDefault="00962B5A" w:rsidP="0038331E">
      <w:pPr>
        <w:widowControl w:val="0"/>
        <w:tabs>
          <w:tab w:val="left" w:pos="1710"/>
        </w:tabs>
        <w:autoSpaceDE w:val="0"/>
        <w:autoSpaceDN w:val="0"/>
        <w:adjustRightInd w:val="0"/>
        <w:spacing w:after="0"/>
        <w:ind w:left="1710"/>
        <w:rPr>
          <w:color w:val="000000"/>
        </w:rPr>
      </w:pPr>
      <w:r w:rsidRPr="000B76E5">
        <w:rPr>
          <w:color w:val="000000"/>
        </w:rPr>
        <w:t>Associate Dean for Clinical Research College of Health Profe</w:t>
      </w:r>
      <w:r w:rsidR="00736982" w:rsidRPr="000B76E5">
        <w:rPr>
          <w:color w:val="000000"/>
        </w:rPr>
        <w:t>ssions, MUSC</w:t>
      </w:r>
    </w:p>
    <w:p w14:paraId="295ACEDD" w14:textId="01CB692C" w:rsidR="00962B5A" w:rsidRPr="000B76E5" w:rsidRDefault="00962B5A" w:rsidP="0038331E">
      <w:pPr>
        <w:widowControl w:val="0"/>
        <w:tabs>
          <w:tab w:val="left" w:pos="1710"/>
        </w:tabs>
        <w:autoSpaceDE w:val="0"/>
        <w:autoSpaceDN w:val="0"/>
        <w:adjustRightInd w:val="0"/>
        <w:spacing w:after="0"/>
        <w:ind w:left="1710"/>
        <w:rPr>
          <w:color w:val="000000"/>
        </w:rPr>
      </w:pPr>
      <w:r w:rsidRPr="000B76E5">
        <w:rPr>
          <w:color w:val="000000"/>
        </w:rPr>
        <w:t>W: 843</w:t>
      </w:r>
      <w:r w:rsidR="00D51F09" w:rsidRPr="000B76E5">
        <w:rPr>
          <w:color w:val="000000"/>
        </w:rPr>
        <w:t>-</w:t>
      </w:r>
      <w:r w:rsidRPr="000B76E5">
        <w:rPr>
          <w:color w:val="000000"/>
        </w:rPr>
        <w:t>792-1337</w:t>
      </w:r>
    </w:p>
    <w:p w14:paraId="1BBEC2F6" w14:textId="302FE50D" w:rsidR="00962B5A" w:rsidRPr="000B76E5" w:rsidRDefault="00962B5A" w:rsidP="0038331E">
      <w:pPr>
        <w:widowControl w:val="0"/>
        <w:tabs>
          <w:tab w:val="left" w:pos="1710"/>
        </w:tabs>
        <w:autoSpaceDE w:val="0"/>
        <w:autoSpaceDN w:val="0"/>
        <w:adjustRightInd w:val="0"/>
        <w:spacing w:after="0"/>
        <w:ind w:left="1710"/>
        <w:rPr>
          <w:color w:val="000000"/>
        </w:rPr>
      </w:pPr>
      <w:r w:rsidRPr="000B76E5">
        <w:rPr>
          <w:color w:val="000000"/>
        </w:rPr>
        <w:t>Email: krause@musc.edu</w:t>
      </w:r>
    </w:p>
    <w:p w14:paraId="004A2692" w14:textId="4C5540BF" w:rsidR="00962B5A" w:rsidRPr="000B76E5" w:rsidRDefault="00962B5A" w:rsidP="00962B5A">
      <w:pPr>
        <w:widowControl w:val="0"/>
        <w:autoSpaceDE w:val="0"/>
        <w:autoSpaceDN w:val="0"/>
        <w:adjustRightInd w:val="0"/>
        <w:spacing w:after="0"/>
        <w:rPr>
          <w:color w:val="000000"/>
        </w:rPr>
      </w:pPr>
    </w:p>
    <w:p w14:paraId="37B6624A" w14:textId="609030AD" w:rsidR="0038331E" w:rsidRPr="000B76E5" w:rsidRDefault="0038331E" w:rsidP="00962B5A">
      <w:pPr>
        <w:widowControl w:val="0"/>
        <w:autoSpaceDE w:val="0"/>
        <w:autoSpaceDN w:val="0"/>
        <w:adjustRightInd w:val="0"/>
        <w:spacing w:after="0"/>
        <w:rPr>
          <w:color w:val="000000"/>
        </w:rPr>
      </w:pPr>
    </w:p>
    <w:p w14:paraId="6AE59403" w14:textId="6DBF0BF4" w:rsidR="00D51F09" w:rsidRPr="000B76E5" w:rsidRDefault="00D51F09" w:rsidP="00962B5A">
      <w:pPr>
        <w:widowControl w:val="0"/>
        <w:autoSpaceDE w:val="0"/>
        <w:autoSpaceDN w:val="0"/>
        <w:adjustRightInd w:val="0"/>
        <w:spacing w:after="0"/>
        <w:rPr>
          <w:color w:val="000000"/>
        </w:rPr>
      </w:pPr>
    </w:p>
    <w:p w14:paraId="046C2B3C" w14:textId="6261B631" w:rsidR="005C724F" w:rsidRPr="000B76E5" w:rsidRDefault="005C724F" w:rsidP="00962B5A">
      <w:pPr>
        <w:widowControl w:val="0"/>
        <w:autoSpaceDE w:val="0"/>
        <w:autoSpaceDN w:val="0"/>
        <w:adjustRightInd w:val="0"/>
        <w:spacing w:after="0"/>
        <w:rPr>
          <w:color w:val="000000"/>
        </w:rPr>
      </w:pPr>
    </w:p>
    <w:p w14:paraId="44C33EE4" w14:textId="2F2221F2" w:rsidR="00962B5A" w:rsidRPr="000B76E5" w:rsidRDefault="00D51F09" w:rsidP="0038331E">
      <w:pPr>
        <w:widowControl w:val="0"/>
        <w:autoSpaceDE w:val="0"/>
        <w:autoSpaceDN w:val="0"/>
        <w:adjustRightInd w:val="0"/>
        <w:spacing w:after="0"/>
        <w:ind w:left="1710"/>
        <w:rPr>
          <w:b/>
          <w:bCs/>
          <w:color w:val="000000"/>
        </w:rPr>
      </w:pPr>
      <w:r w:rsidRPr="000B76E5">
        <w:rPr>
          <w:b/>
          <w:bCs/>
          <w:noProof/>
          <w:color w:val="000000"/>
          <w:lang w:eastAsia="en-US"/>
        </w:rPr>
        <w:drawing>
          <wp:anchor distT="0" distB="0" distL="114300" distR="114300" simplePos="0" relativeHeight="251676672" behindDoc="1" locked="0" layoutInCell="1" allowOverlap="1" wp14:anchorId="30635917" wp14:editId="5B2753BB">
            <wp:simplePos x="0" y="0"/>
            <wp:positionH relativeFrom="column">
              <wp:posOffset>-45720</wp:posOffset>
            </wp:positionH>
            <wp:positionV relativeFrom="paragraph">
              <wp:posOffset>18679</wp:posOffset>
            </wp:positionV>
            <wp:extent cx="1005840" cy="1042416"/>
            <wp:effectExtent l="133350" t="57150" r="80010" b="158115"/>
            <wp:wrapNone/>
            <wp:docPr id="37" name="Picture 37" descr="Photo of Naren Banik" title="Head Shot Naren Ban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ik to 200PIX.tif"/>
                    <pic:cNvPicPr/>
                  </pic:nvPicPr>
                  <pic:blipFill rotWithShape="1">
                    <a:blip r:embed="rId27" cstate="print">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t="2922" b="7653"/>
                    <a:stretch/>
                  </pic:blipFill>
                  <pic:spPr bwMode="auto">
                    <a:xfrm>
                      <a:off x="0" y="0"/>
                      <a:ext cx="1005840" cy="1042416"/>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62B5A" w:rsidRPr="000B76E5">
        <w:rPr>
          <w:b/>
          <w:bCs/>
          <w:color w:val="000000"/>
        </w:rPr>
        <w:t xml:space="preserve">Naren </w:t>
      </w:r>
      <w:r w:rsidRPr="000B76E5">
        <w:rPr>
          <w:b/>
          <w:bCs/>
          <w:color w:val="000000"/>
        </w:rPr>
        <w:t xml:space="preserve">L. </w:t>
      </w:r>
      <w:r w:rsidR="00962B5A" w:rsidRPr="000B76E5">
        <w:rPr>
          <w:b/>
          <w:bCs/>
          <w:color w:val="000000"/>
        </w:rPr>
        <w:t>Banik, PhD</w:t>
      </w:r>
    </w:p>
    <w:p w14:paraId="11507D1C" w14:textId="77777777" w:rsidR="00962B5A" w:rsidRPr="000B76E5" w:rsidRDefault="00962B5A" w:rsidP="0038331E">
      <w:pPr>
        <w:widowControl w:val="0"/>
        <w:autoSpaceDE w:val="0"/>
        <w:autoSpaceDN w:val="0"/>
        <w:adjustRightInd w:val="0"/>
        <w:spacing w:after="0"/>
        <w:ind w:left="1710"/>
        <w:rPr>
          <w:b/>
          <w:i/>
          <w:color w:val="000000"/>
        </w:rPr>
      </w:pPr>
      <w:r w:rsidRPr="000B76E5">
        <w:rPr>
          <w:b/>
          <w:i/>
          <w:color w:val="000000"/>
        </w:rPr>
        <w:t>Associate Scientific Director</w:t>
      </w:r>
    </w:p>
    <w:p w14:paraId="57DC4B33" w14:textId="52945EF6" w:rsidR="00962B5A" w:rsidRPr="000B76E5" w:rsidRDefault="00962B5A" w:rsidP="0038331E">
      <w:pPr>
        <w:widowControl w:val="0"/>
        <w:autoSpaceDE w:val="0"/>
        <w:autoSpaceDN w:val="0"/>
        <w:adjustRightInd w:val="0"/>
        <w:spacing w:after="0"/>
        <w:ind w:left="1710"/>
        <w:rPr>
          <w:color w:val="000000"/>
        </w:rPr>
      </w:pPr>
      <w:r w:rsidRPr="000B76E5">
        <w:rPr>
          <w:color w:val="000000"/>
        </w:rPr>
        <w:t>Professor, Department of Neurology and Neuros</w:t>
      </w:r>
      <w:r w:rsidR="00903F78" w:rsidRPr="000B76E5">
        <w:rPr>
          <w:color w:val="000000"/>
        </w:rPr>
        <w:t>urgery</w:t>
      </w:r>
      <w:r w:rsidRPr="000B76E5">
        <w:rPr>
          <w:color w:val="000000"/>
        </w:rPr>
        <w:t>, MUSC</w:t>
      </w:r>
    </w:p>
    <w:p w14:paraId="393DCDED" w14:textId="77777777" w:rsidR="00962B5A" w:rsidRPr="000B76E5" w:rsidRDefault="00962B5A" w:rsidP="0038331E">
      <w:pPr>
        <w:widowControl w:val="0"/>
        <w:autoSpaceDE w:val="0"/>
        <w:autoSpaceDN w:val="0"/>
        <w:adjustRightInd w:val="0"/>
        <w:spacing w:after="0"/>
        <w:ind w:left="1710"/>
        <w:rPr>
          <w:color w:val="000000"/>
        </w:rPr>
      </w:pPr>
      <w:r w:rsidRPr="000B76E5">
        <w:rPr>
          <w:color w:val="000000"/>
        </w:rPr>
        <w:t xml:space="preserve">W: </w:t>
      </w:r>
      <w:r w:rsidR="00D51F09" w:rsidRPr="000B76E5">
        <w:rPr>
          <w:color w:val="000000"/>
        </w:rPr>
        <w:t>843-</w:t>
      </w:r>
      <w:r w:rsidRPr="000B76E5">
        <w:rPr>
          <w:color w:val="000000"/>
        </w:rPr>
        <w:t>792-7594</w:t>
      </w:r>
    </w:p>
    <w:p w14:paraId="1311D43E" w14:textId="77777777" w:rsidR="0014465A" w:rsidRPr="000B76E5" w:rsidRDefault="00962B5A" w:rsidP="00FF6E95">
      <w:pPr>
        <w:widowControl w:val="0"/>
        <w:autoSpaceDE w:val="0"/>
        <w:autoSpaceDN w:val="0"/>
        <w:adjustRightInd w:val="0"/>
        <w:spacing w:after="0"/>
        <w:ind w:left="1710"/>
        <w:rPr>
          <w:b/>
          <w:sz w:val="32"/>
          <w:szCs w:val="28"/>
        </w:rPr>
      </w:pPr>
      <w:r w:rsidRPr="000B76E5">
        <w:rPr>
          <w:color w:val="000000"/>
        </w:rPr>
        <w:t>Email: baniknl@musc.edu</w:t>
      </w:r>
      <w:r w:rsidR="0014465A" w:rsidRPr="000B76E5">
        <w:rPr>
          <w:b/>
          <w:sz w:val="32"/>
          <w:szCs w:val="28"/>
        </w:rPr>
        <w:br w:type="page"/>
      </w:r>
    </w:p>
    <w:p w14:paraId="2E080B84" w14:textId="77777777" w:rsidR="00962B5A" w:rsidRPr="000B76E5" w:rsidRDefault="00962B5A" w:rsidP="00336E10">
      <w:pPr>
        <w:pStyle w:val="Heading2"/>
      </w:pPr>
      <w:r w:rsidRPr="000B76E5">
        <w:lastRenderedPageBreak/>
        <w:t>Terms</w:t>
      </w:r>
    </w:p>
    <w:p w14:paraId="05AE9B40" w14:textId="77777777" w:rsidR="00962B5A" w:rsidRPr="00336E10" w:rsidRDefault="00962B5A" w:rsidP="009D44AE">
      <w:pPr>
        <w:spacing w:after="0"/>
        <w:ind w:left="0"/>
        <w:rPr>
          <w:sz w:val="28"/>
          <w:szCs w:val="20"/>
        </w:rPr>
      </w:pPr>
    </w:p>
    <w:p w14:paraId="00EC1BFD" w14:textId="77777777" w:rsidR="00962B5A" w:rsidRPr="00361C17" w:rsidRDefault="00962B5A" w:rsidP="009D44AE">
      <w:pPr>
        <w:spacing w:after="0"/>
        <w:ind w:left="0"/>
        <w:jc w:val="both"/>
      </w:pPr>
      <w:r w:rsidRPr="00361C17">
        <w:rPr>
          <w:b/>
        </w:rPr>
        <w:t xml:space="preserve">Category A. </w:t>
      </w:r>
      <w:r w:rsidRPr="00361C17">
        <w:t>Two medical doctors from MUSC</w:t>
      </w:r>
    </w:p>
    <w:p w14:paraId="7CFA778C" w14:textId="77777777" w:rsidR="0037772E" w:rsidRPr="00361C17" w:rsidRDefault="0037772E" w:rsidP="009D44AE">
      <w:pPr>
        <w:spacing w:after="0"/>
        <w:ind w:left="0"/>
        <w:jc w:val="both"/>
      </w:pPr>
    </w:p>
    <w:p w14:paraId="666D2233" w14:textId="77777777" w:rsidR="00C36823" w:rsidRPr="00361C17" w:rsidRDefault="00C36823" w:rsidP="00C36823">
      <w:pPr>
        <w:spacing w:after="0"/>
        <w:ind w:left="720" w:hanging="360"/>
      </w:pPr>
      <w:r w:rsidRPr="00361C17">
        <w:rPr>
          <w:b/>
        </w:rPr>
        <w:t xml:space="preserve">Heather W. Walker, MD </w:t>
      </w:r>
      <w:r w:rsidRPr="00361C17">
        <w:t>– (2025)</w:t>
      </w:r>
    </w:p>
    <w:p w14:paraId="54516AED" w14:textId="0EDAAACF" w:rsidR="00962B5A" w:rsidRPr="00361C17" w:rsidRDefault="00CB180F" w:rsidP="009D44AE">
      <w:pPr>
        <w:tabs>
          <w:tab w:val="left" w:pos="2880"/>
        </w:tabs>
        <w:spacing w:after="0"/>
        <w:ind w:left="720" w:hanging="360"/>
      </w:pPr>
      <w:r w:rsidRPr="00361C17">
        <w:rPr>
          <w:b/>
        </w:rPr>
        <w:t>Abhay K. Varma, MD</w:t>
      </w:r>
      <w:r w:rsidRPr="00361C17">
        <w:t xml:space="preserve"> </w:t>
      </w:r>
      <w:r w:rsidR="004A3369" w:rsidRPr="00361C17">
        <w:t xml:space="preserve">– </w:t>
      </w:r>
      <w:r w:rsidRPr="00361C17">
        <w:t>(</w:t>
      </w:r>
      <w:r w:rsidR="0038331E" w:rsidRPr="00361C17">
        <w:t>20</w:t>
      </w:r>
      <w:r w:rsidR="00126BE2" w:rsidRPr="00361C17">
        <w:t>23</w:t>
      </w:r>
      <w:r w:rsidR="006776EF" w:rsidRPr="00361C17">
        <w:t>)</w:t>
      </w:r>
    </w:p>
    <w:p w14:paraId="527FEBB3" w14:textId="77777777" w:rsidR="00962B5A" w:rsidRPr="00361C17" w:rsidRDefault="00962B5A" w:rsidP="009D44AE">
      <w:pPr>
        <w:ind w:left="0"/>
        <w:rPr>
          <w:b/>
        </w:rPr>
      </w:pPr>
    </w:p>
    <w:p w14:paraId="1082178F" w14:textId="77777777" w:rsidR="00962B5A" w:rsidRPr="00361C17" w:rsidRDefault="00962B5A" w:rsidP="009D44AE">
      <w:pPr>
        <w:spacing w:after="0"/>
        <w:ind w:left="0"/>
      </w:pPr>
      <w:r w:rsidRPr="00361C17">
        <w:rPr>
          <w:b/>
        </w:rPr>
        <w:t>Category B.</w:t>
      </w:r>
      <w:r w:rsidRPr="00361C17">
        <w:t xml:space="preserve"> Two medical doctors at large</w:t>
      </w:r>
      <w:r w:rsidR="00D51F09" w:rsidRPr="00361C17">
        <w:t xml:space="preserve"> specializing or significantly engaged in the treatment of people with an </w:t>
      </w:r>
      <w:proofErr w:type="gramStart"/>
      <w:r w:rsidR="00D51F09" w:rsidRPr="00361C17">
        <w:t>SCI</w:t>
      </w:r>
      <w:proofErr w:type="gramEnd"/>
    </w:p>
    <w:p w14:paraId="69CE8125" w14:textId="77777777" w:rsidR="0037772E" w:rsidRPr="00361C17" w:rsidRDefault="0037772E" w:rsidP="009D44AE">
      <w:pPr>
        <w:spacing w:after="0"/>
        <w:ind w:left="0"/>
        <w:rPr>
          <w:b/>
        </w:rPr>
      </w:pPr>
    </w:p>
    <w:p w14:paraId="7477C691" w14:textId="002203F5" w:rsidR="00962B5A" w:rsidRPr="00361C17" w:rsidRDefault="007525D5" w:rsidP="009D44AE">
      <w:pPr>
        <w:spacing w:after="0"/>
        <w:ind w:left="720" w:hanging="360"/>
      </w:pPr>
      <w:r w:rsidRPr="00361C17">
        <w:rPr>
          <w:b/>
        </w:rPr>
        <w:t xml:space="preserve">Jeffrey M. Derbas, MD </w:t>
      </w:r>
      <w:r w:rsidR="004A3369" w:rsidRPr="00361C17">
        <w:t xml:space="preserve">– </w:t>
      </w:r>
      <w:r w:rsidR="007D6AB2" w:rsidRPr="00361C17">
        <w:t>(202</w:t>
      </w:r>
      <w:r w:rsidRPr="00361C17">
        <w:t>5</w:t>
      </w:r>
      <w:r w:rsidR="00962B5A" w:rsidRPr="00361C17">
        <w:t>)</w:t>
      </w:r>
    </w:p>
    <w:p w14:paraId="78A9A40B" w14:textId="39AACD13" w:rsidR="00C36823" w:rsidRPr="00361C17" w:rsidRDefault="00C36823" w:rsidP="00C36823">
      <w:pPr>
        <w:tabs>
          <w:tab w:val="left" w:pos="2880"/>
        </w:tabs>
        <w:spacing w:after="0"/>
        <w:ind w:left="720" w:hanging="360"/>
      </w:pPr>
      <w:r w:rsidRPr="00361C17">
        <w:rPr>
          <w:b/>
        </w:rPr>
        <w:t xml:space="preserve">David J. Powell, III, MD </w:t>
      </w:r>
      <w:r w:rsidRPr="00361C17">
        <w:t>– (2026)</w:t>
      </w:r>
    </w:p>
    <w:p w14:paraId="32098E81" w14:textId="77777777" w:rsidR="00962B5A" w:rsidRPr="00361C17" w:rsidRDefault="00962B5A" w:rsidP="009D44AE">
      <w:pPr>
        <w:spacing w:after="0"/>
        <w:ind w:left="0"/>
      </w:pPr>
    </w:p>
    <w:p w14:paraId="33ACBF02" w14:textId="77777777" w:rsidR="00962B5A" w:rsidRPr="00361C17" w:rsidRDefault="00962B5A" w:rsidP="009D44AE">
      <w:pPr>
        <w:spacing w:after="0"/>
        <w:ind w:left="360" w:hanging="360"/>
      </w:pPr>
      <w:r w:rsidRPr="00361C17">
        <w:rPr>
          <w:b/>
        </w:rPr>
        <w:t xml:space="preserve">Category C. </w:t>
      </w:r>
      <w:r w:rsidRPr="00361C17">
        <w:t xml:space="preserve">Two members who have an SCI or a family member with an </w:t>
      </w:r>
      <w:proofErr w:type="gramStart"/>
      <w:r w:rsidRPr="00361C17">
        <w:t>SCI</w:t>
      </w:r>
      <w:proofErr w:type="gramEnd"/>
    </w:p>
    <w:p w14:paraId="052888E5" w14:textId="77777777" w:rsidR="0037772E" w:rsidRPr="00361C17" w:rsidRDefault="0037772E" w:rsidP="009D44AE">
      <w:pPr>
        <w:spacing w:after="0"/>
        <w:ind w:left="360" w:hanging="360"/>
        <w:rPr>
          <w:b/>
        </w:rPr>
      </w:pPr>
    </w:p>
    <w:p w14:paraId="7F187282" w14:textId="15DFBF2B" w:rsidR="00962B5A" w:rsidRPr="00361C17" w:rsidRDefault="007D6AB2" w:rsidP="009D44AE">
      <w:pPr>
        <w:tabs>
          <w:tab w:val="left" w:pos="2880"/>
        </w:tabs>
        <w:spacing w:after="0"/>
        <w:ind w:left="720" w:hanging="360"/>
      </w:pPr>
      <w:r w:rsidRPr="00361C17">
        <w:rPr>
          <w:b/>
        </w:rPr>
        <w:t>Victoria L. Turgeon, PhD</w:t>
      </w:r>
      <w:r w:rsidR="007A26D2" w:rsidRPr="00361C17">
        <w:rPr>
          <w:b/>
        </w:rPr>
        <w:t xml:space="preserve"> </w:t>
      </w:r>
      <w:r w:rsidR="004A3369" w:rsidRPr="00361C17">
        <w:t xml:space="preserve">– </w:t>
      </w:r>
      <w:r w:rsidR="003C6D57" w:rsidRPr="00361C17">
        <w:t>(202</w:t>
      </w:r>
      <w:r w:rsidR="00C36823" w:rsidRPr="00361C17">
        <w:t>6</w:t>
      </w:r>
      <w:r w:rsidR="007A26D2" w:rsidRPr="00361C17">
        <w:t>)</w:t>
      </w:r>
    </w:p>
    <w:p w14:paraId="67EDE3B4" w14:textId="14CA7B97" w:rsidR="00962B5A" w:rsidRPr="00361C17" w:rsidRDefault="00126BE2" w:rsidP="009D44AE">
      <w:pPr>
        <w:spacing w:after="0"/>
        <w:ind w:left="360"/>
      </w:pPr>
      <w:r w:rsidRPr="00361C17">
        <w:rPr>
          <w:b/>
        </w:rPr>
        <w:t>Sherwood L. Toatley</w:t>
      </w:r>
      <w:r w:rsidR="0038331E" w:rsidRPr="00361C17">
        <w:t xml:space="preserve"> </w:t>
      </w:r>
      <w:r w:rsidR="004A3369" w:rsidRPr="00361C17">
        <w:t xml:space="preserve">– </w:t>
      </w:r>
      <w:r w:rsidR="0038331E" w:rsidRPr="00361C17">
        <w:t>(20</w:t>
      </w:r>
      <w:r w:rsidRPr="00361C17">
        <w:t>2</w:t>
      </w:r>
      <w:r w:rsidR="00361C17" w:rsidRPr="00361C17">
        <w:t>7</w:t>
      </w:r>
      <w:r w:rsidR="0038331E" w:rsidRPr="00361C17">
        <w:t>)</w:t>
      </w:r>
    </w:p>
    <w:p w14:paraId="2C45619C" w14:textId="77777777" w:rsidR="00962B5A" w:rsidRPr="00361C17" w:rsidRDefault="00962B5A" w:rsidP="009D44AE">
      <w:pPr>
        <w:spacing w:after="0"/>
        <w:ind w:left="0"/>
      </w:pPr>
    </w:p>
    <w:p w14:paraId="7CBE62C1" w14:textId="77777777" w:rsidR="00962B5A" w:rsidRPr="00361C17" w:rsidRDefault="00962B5A" w:rsidP="009D44AE">
      <w:pPr>
        <w:spacing w:after="0"/>
        <w:ind w:left="0"/>
      </w:pPr>
      <w:r w:rsidRPr="00361C17">
        <w:rPr>
          <w:b/>
        </w:rPr>
        <w:t xml:space="preserve">Category D. </w:t>
      </w:r>
      <w:r w:rsidRPr="00361C17">
        <w:t>One at large medical doctor who is a member of the SC Medical Association</w:t>
      </w:r>
    </w:p>
    <w:p w14:paraId="2EDF7216" w14:textId="77777777" w:rsidR="0037772E" w:rsidRPr="00361C17" w:rsidRDefault="0037772E" w:rsidP="009D44AE">
      <w:pPr>
        <w:spacing w:after="0"/>
        <w:ind w:left="0"/>
        <w:rPr>
          <w:b/>
        </w:rPr>
      </w:pPr>
    </w:p>
    <w:p w14:paraId="4D288617" w14:textId="2CA994A1" w:rsidR="00962B5A" w:rsidRPr="000B76E5" w:rsidRDefault="00A27A20" w:rsidP="009D44AE">
      <w:pPr>
        <w:spacing w:after="0"/>
        <w:ind w:left="720" w:right="-331" w:hanging="360"/>
      </w:pPr>
      <w:r w:rsidRPr="00361C17">
        <w:rPr>
          <w:b/>
        </w:rPr>
        <w:t>Stephen E. Rawe, MD</w:t>
      </w:r>
      <w:r w:rsidR="00C36823" w:rsidRPr="00361C17">
        <w:rPr>
          <w:b/>
        </w:rPr>
        <w:t>, PhD</w:t>
      </w:r>
      <w:r w:rsidR="00962B5A" w:rsidRPr="00361C17">
        <w:rPr>
          <w:b/>
        </w:rPr>
        <w:t xml:space="preserve"> </w:t>
      </w:r>
      <w:r w:rsidR="004A3369" w:rsidRPr="00361C17">
        <w:t xml:space="preserve">– </w:t>
      </w:r>
      <w:r w:rsidRPr="00361C17">
        <w:t>(202</w:t>
      </w:r>
      <w:r w:rsidR="00870BE1" w:rsidRPr="00361C17">
        <w:t>4</w:t>
      </w:r>
      <w:r w:rsidR="00962B5A" w:rsidRPr="00361C17">
        <w:t>)</w:t>
      </w:r>
    </w:p>
    <w:p w14:paraId="353C20D5" w14:textId="429AD7DC" w:rsidR="009E3C4D" w:rsidRDefault="009E3C4D" w:rsidP="00C024E7">
      <w:pPr>
        <w:spacing w:after="0"/>
        <w:ind w:left="0" w:right="-331"/>
        <w:rPr>
          <w:b/>
          <w:sz w:val="28"/>
        </w:rPr>
      </w:pPr>
    </w:p>
    <w:p w14:paraId="4957E2B8" w14:textId="77777777" w:rsidR="00336E10" w:rsidRPr="00336E10" w:rsidRDefault="00336E10" w:rsidP="00C024E7">
      <w:pPr>
        <w:spacing w:after="0"/>
        <w:ind w:left="0" w:right="-331"/>
        <w:rPr>
          <w:b/>
          <w:sz w:val="28"/>
        </w:rPr>
      </w:pPr>
    </w:p>
    <w:p w14:paraId="5606F653" w14:textId="77777777" w:rsidR="00962B5A" w:rsidRPr="000B76E5" w:rsidRDefault="00962B5A" w:rsidP="00336E10">
      <w:pPr>
        <w:pStyle w:val="Heading2"/>
      </w:pPr>
      <w:r w:rsidRPr="000B76E5">
        <w:t>Passing of the Gavel</w:t>
      </w:r>
    </w:p>
    <w:p w14:paraId="6424B866" w14:textId="77777777" w:rsidR="00962B5A" w:rsidRPr="00336E10" w:rsidRDefault="00962B5A" w:rsidP="00C024E7">
      <w:pPr>
        <w:spacing w:after="0"/>
        <w:ind w:left="0" w:right="-331"/>
        <w:rPr>
          <w:b/>
          <w:sz w:val="28"/>
        </w:rPr>
      </w:pPr>
    </w:p>
    <w:p w14:paraId="6FC3109F" w14:textId="3617EA72" w:rsidR="00CB4026" w:rsidRPr="000B76E5" w:rsidRDefault="00962B5A" w:rsidP="002D449E">
      <w:pPr>
        <w:spacing w:after="0"/>
        <w:ind w:left="0"/>
        <w:jc w:val="both"/>
      </w:pPr>
      <w:r w:rsidRPr="000B76E5">
        <w:t>The SCIRF B</w:t>
      </w:r>
      <w:r w:rsidR="009E3C4D" w:rsidRPr="000B76E5">
        <w:t>oard of Directors</w:t>
      </w:r>
      <w:r w:rsidR="004A3369" w:rsidRPr="000B76E5">
        <w:t xml:space="preserve"> </w:t>
      </w:r>
      <w:r w:rsidR="00E004AC" w:rsidRPr="000B76E5">
        <w:t xml:space="preserve">elected </w:t>
      </w:r>
      <w:r w:rsidR="0070563D" w:rsidRPr="000B76E5">
        <w:t xml:space="preserve">Dr. </w:t>
      </w:r>
      <w:r w:rsidR="00DB6E35">
        <w:t>Heather W. Walker</w:t>
      </w:r>
      <w:r w:rsidR="0070563D" w:rsidRPr="000B76E5">
        <w:t xml:space="preserve"> as the Board Chair at the fall Boa</w:t>
      </w:r>
      <w:r w:rsidR="00626384" w:rsidRPr="000B76E5">
        <w:t>r</w:t>
      </w:r>
      <w:r w:rsidR="0070563D" w:rsidRPr="000B76E5">
        <w:t xml:space="preserve">d meeting in </w:t>
      </w:r>
      <w:r w:rsidR="00E004AC" w:rsidRPr="000B76E5">
        <w:t>20</w:t>
      </w:r>
      <w:r w:rsidR="00DB6E35">
        <w:t>2</w:t>
      </w:r>
      <w:r w:rsidR="00361C17">
        <w:t>2</w:t>
      </w:r>
      <w:r w:rsidR="0070563D" w:rsidRPr="000B76E5">
        <w:t xml:space="preserve"> and </w:t>
      </w:r>
      <w:r w:rsidR="00DB6E35">
        <w:t>s</w:t>
      </w:r>
      <w:r w:rsidR="00E004AC" w:rsidRPr="000B76E5">
        <w:t xml:space="preserve">he </w:t>
      </w:r>
      <w:r w:rsidR="0070563D" w:rsidRPr="000B76E5">
        <w:t xml:space="preserve">began serving </w:t>
      </w:r>
      <w:r w:rsidR="00DB6E35">
        <w:t xml:space="preserve">her </w:t>
      </w:r>
      <w:r w:rsidR="00361C17">
        <w:t>third</w:t>
      </w:r>
      <w:r w:rsidR="00E004AC" w:rsidRPr="000B76E5">
        <w:t xml:space="preserve"> year as Chair</w:t>
      </w:r>
      <w:r w:rsidR="0070563D" w:rsidRPr="000B76E5">
        <w:t xml:space="preserve"> in March of 20</w:t>
      </w:r>
      <w:r w:rsidR="00870BE1" w:rsidRPr="000B76E5">
        <w:t>2</w:t>
      </w:r>
      <w:r w:rsidR="00361C17">
        <w:t>3</w:t>
      </w:r>
      <w:r w:rsidR="0070563D" w:rsidRPr="000B76E5">
        <w:t>.</w:t>
      </w:r>
    </w:p>
    <w:p w14:paraId="2D76F483" w14:textId="4BA197D7" w:rsidR="00734BD3" w:rsidRDefault="00734BD3" w:rsidP="002D449E">
      <w:pPr>
        <w:spacing w:after="0"/>
        <w:ind w:left="0"/>
        <w:rPr>
          <w:b/>
          <w:sz w:val="28"/>
          <w:szCs w:val="32"/>
        </w:rPr>
      </w:pPr>
    </w:p>
    <w:p w14:paraId="114AFBA2" w14:textId="77777777" w:rsidR="00336E10" w:rsidRPr="00336E10" w:rsidRDefault="00336E10" w:rsidP="00C024E7">
      <w:pPr>
        <w:spacing w:after="0"/>
        <w:ind w:left="0" w:right="-331"/>
        <w:rPr>
          <w:b/>
          <w:sz w:val="28"/>
          <w:szCs w:val="32"/>
        </w:rPr>
      </w:pPr>
    </w:p>
    <w:p w14:paraId="29618F5C" w14:textId="77777777" w:rsidR="000F5736" w:rsidRPr="000B76E5" w:rsidRDefault="000F5736" w:rsidP="00336E10">
      <w:pPr>
        <w:pStyle w:val="Heading2"/>
      </w:pPr>
      <w:r w:rsidRPr="000B76E5">
        <w:t>Meetings</w:t>
      </w:r>
    </w:p>
    <w:p w14:paraId="42F5B4E3" w14:textId="77777777" w:rsidR="009E3C4D" w:rsidRPr="00336E10" w:rsidRDefault="009E3C4D" w:rsidP="00626384">
      <w:pPr>
        <w:spacing w:after="0"/>
        <w:ind w:left="0"/>
        <w:rPr>
          <w:sz w:val="28"/>
          <w:szCs w:val="32"/>
        </w:rPr>
      </w:pPr>
    </w:p>
    <w:p w14:paraId="1EC58FF8" w14:textId="0528ED1D" w:rsidR="008833A1" w:rsidRPr="00361C17" w:rsidRDefault="008833A1" w:rsidP="002D449E">
      <w:pPr>
        <w:spacing w:after="0"/>
        <w:ind w:left="0"/>
        <w:jc w:val="both"/>
        <w:rPr>
          <w:szCs w:val="32"/>
        </w:rPr>
      </w:pPr>
      <w:r w:rsidRPr="00361C17">
        <w:rPr>
          <w:szCs w:val="32"/>
        </w:rPr>
        <w:t>The B</w:t>
      </w:r>
      <w:r w:rsidR="00DB6E35" w:rsidRPr="00361C17">
        <w:rPr>
          <w:szCs w:val="32"/>
        </w:rPr>
        <w:t>oard of Directors</w:t>
      </w:r>
      <w:r w:rsidRPr="00361C17">
        <w:rPr>
          <w:szCs w:val="32"/>
        </w:rPr>
        <w:t xml:space="preserve"> h</w:t>
      </w:r>
      <w:r w:rsidR="001976CD" w:rsidRPr="00361C17">
        <w:rPr>
          <w:szCs w:val="32"/>
        </w:rPr>
        <w:t>olds in</w:t>
      </w:r>
      <w:r w:rsidR="004C12A3" w:rsidRPr="00361C17">
        <w:rPr>
          <w:szCs w:val="32"/>
        </w:rPr>
        <w:t>-</w:t>
      </w:r>
      <w:r w:rsidR="001976CD" w:rsidRPr="00361C17">
        <w:rPr>
          <w:szCs w:val="32"/>
        </w:rPr>
        <w:t xml:space="preserve">person </w:t>
      </w:r>
      <w:r w:rsidR="0086743E" w:rsidRPr="00361C17">
        <w:rPr>
          <w:szCs w:val="32"/>
        </w:rPr>
        <w:t xml:space="preserve">meetings, usually </w:t>
      </w:r>
      <w:r w:rsidR="00CF67EF" w:rsidRPr="00361C17">
        <w:rPr>
          <w:szCs w:val="32"/>
        </w:rPr>
        <w:t>two</w:t>
      </w:r>
      <w:r w:rsidR="0086743E" w:rsidRPr="00361C17">
        <w:rPr>
          <w:szCs w:val="32"/>
        </w:rPr>
        <w:t xml:space="preserve"> per year, to address the organization of the</w:t>
      </w:r>
      <w:r w:rsidR="00D51F09" w:rsidRPr="00361C17">
        <w:rPr>
          <w:szCs w:val="32"/>
        </w:rPr>
        <w:t xml:space="preserve"> SCIRF</w:t>
      </w:r>
      <w:r w:rsidR="0086743E" w:rsidRPr="00361C17">
        <w:rPr>
          <w:szCs w:val="32"/>
        </w:rPr>
        <w:t xml:space="preserve"> as well as directional goals</w:t>
      </w:r>
      <w:r w:rsidRPr="00361C17">
        <w:rPr>
          <w:szCs w:val="32"/>
        </w:rPr>
        <w:t>. Meeting dates</w:t>
      </w:r>
      <w:r w:rsidR="00126BE2" w:rsidRPr="00361C17">
        <w:rPr>
          <w:szCs w:val="32"/>
        </w:rPr>
        <w:t xml:space="preserve"> and</w:t>
      </w:r>
      <w:r w:rsidRPr="00361C17">
        <w:rPr>
          <w:szCs w:val="32"/>
        </w:rPr>
        <w:t xml:space="preserve"> locations </w:t>
      </w:r>
      <w:r w:rsidR="00126BE2" w:rsidRPr="00361C17">
        <w:rPr>
          <w:szCs w:val="32"/>
        </w:rPr>
        <w:t>are listed</w:t>
      </w:r>
      <w:r w:rsidRPr="00361C17">
        <w:rPr>
          <w:szCs w:val="32"/>
        </w:rPr>
        <w:t xml:space="preserve"> below.</w:t>
      </w:r>
      <w:r w:rsidR="004C12A3" w:rsidRPr="00361C17">
        <w:rPr>
          <w:szCs w:val="32"/>
        </w:rPr>
        <w:t xml:space="preserve"> The B</w:t>
      </w:r>
      <w:r w:rsidR="00DB6E35" w:rsidRPr="00361C17">
        <w:rPr>
          <w:szCs w:val="32"/>
        </w:rPr>
        <w:t>oard</w:t>
      </w:r>
      <w:r w:rsidR="004A3369" w:rsidRPr="00361C17">
        <w:rPr>
          <w:szCs w:val="32"/>
        </w:rPr>
        <w:t xml:space="preserve"> </w:t>
      </w:r>
      <w:r w:rsidR="00A87CDA" w:rsidRPr="00361C17">
        <w:rPr>
          <w:szCs w:val="32"/>
        </w:rPr>
        <w:t xml:space="preserve">is responsible for </w:t>
      </w:r>
      <w:r w:rsidR="00361C17" w:rsidRPr="00361C17">
        <w:rPr>
          <w:szCs w:val="32"/>
        </w:rPr>
        <w:t>approval of any proposals</w:t>
      </w:r>
      <w:r w:rsidR="005556A7" w:rsidRPr="00361C17">
        <w:rPr>
          <w:szCs w:val="32"/>
        </w:rPr>
        <w:t xml:space="preserve"> as well as budgets for </w:t>
      </w:r>
      <w:r w:rsidR="002C024C" w:rsidRPr="00361C17">
        <w:rPr>
          <w:szCs w:val="32"/>
        </w:rPr>
        <w:t>A</w:t>
      </w:r>
      <w:r w:rsidR="005556A7" w:rsidRPr="00361C17">
        <w:rPr>
          <w:szCs w:val="32"/>
        </w:rPr>
        <w:t xml:space="preserve">dministrative and </w:t>
      </w:r>
      <w:r w:rsidR="002C024C" w:rsidRPr="00361C17">
        <w:rPr>
          <w:szCs w:val="32"/>
        </w:rPr>
        <w:t>R</w:t>
      </w:r>
      <w:r w:rsidR="005556A7" w:rsidRPr="00361C17">
        <w:rPr>
          <w:szCs w:val="32"/>
        </w:rPr>
        <w:t xml:space="preserve">esearch </w:t>
      </w:r>
      <w:r w:rsidR="002C024C" w:rsidRPr="00361C17">
        <w:rPr>
          <w:szCs w:val="32"/>
        </w:rPr>
        <w:t>C</w:t>
      </w:r>
      <w:r w:rsidR="005556A7" w:rsidRPr="00361C17">
        <w:rPr>
          <w:szCs w:val="32"/>
        </w:rPr>
        <w:t>ore functions.</w:t>
      </w:r>
    </w:p>
    <w:p w14:paraId="070C0B2A" w14:textId="7414F171" w:rsidR="00C36823" w:rsidRPr="00361C17" w:rsidRDefault="00C36823" w:rsidP="002D449E">
      <w:pPr>
        <w:spacing w:after="0"/>
        <w:ind w:left="0"/>
        <w:jc w:val="both"/>
        <w:rPr>
          <w:szCs w:val="32"/>
          <w:highlight w:val="yellow"/>
        </w:rPr>
      </w:pPr>
    </w:p>
    <w:p w14:paraId="35CEE568" w14:textId="6126B891" w:rsidR="00361C17" w:rsidRDefault="00361C17" w:rsidP="002D449E">
      <w:pPr>
        <w:spacing w:after="0"/>
        <w:ind w:left="360"/>
        <w:jc w:val="both"/>
        <w:rPr>
          <w:szCs w:val="32"/>
        </w:rPr>
      </w:pPr>
      <w:r>
        <w:rPr>
          <w:szCs w:val="32"/>
        </w:rPr>
        <w:t>October 28, 2022 – Roger C. Peace Rehabilitation Hospital, Greenville (included a tour of the facility and demonstration of the Zero Gravity equipment</w:t>
      </w:r>
      <w:r w:rsidR="002743AF">
        <w:rPr>
          <w:szCs w:val="32"/>
        </w:rPr>
        <w:t>)</w:t>
      </w:r>
    </w:p>
    <w:p w14:paraId="4535CC25" w14:textId="77777777" w:rsidR="00361C17" w:rsidRDefault="00361C17" w:rsidP="002D449E">
      <w:pPr>
        <w:spacing w:after="0"/>
        <w:ind w:left="0" w:firstLine="360"/>
        <w:jc w:val="both"/>
        <w:rPr>
          <w:szCs w:val="32"/>
        </w:rPr>
      </w:pPr>
    </w:p>
    <w:p w14:paraId="5AE6658B" w14:textId="0443F503" w:rsidR="006B564D" w:rsidRDefault="00361C17" w:rsidP="002D449E">
      <w:pPr>
        <w:spacing w:after="0"/>
        <w:ind w:left="0" w:firstLine="360"/>
        <w:jc w:val="both"/>
        <w:rPr>
          <w:b/>
          <w:sz w:val="32"/>
          <w:szCs w:val="32"/>
        </w:rPr>
      </w:pPr>
      <w:r>
        <w:rPr>
          <w:szCs w:val="32"/>
        </w:rPr>
        <w:t>April 4, 2023 – MUSC, Charleston</w:t>
      </w:r>
      <w:r w:rsidR="006B564D">
        <w:rPr>
          <w:b/>
          <w:sz w:val="32"/>
          <w:szCs w:val="32"/>
        </w:rPr>
        <w:br w:type="page"/>
      </w:r>
    </w:p>
    <w:p w14:paraId="53D26375" w14:textId="4544861F" w:rsidR="00405E83" w:rsidRDefault="00405E83" w:rsidP="000B76E5">
      <w:pPr>
        <w:pStyle w:val="Heading1"/>
      </w:pPr>
      <w:r w:rsidRPr="006941D6">
        <w:lastRenderedPageBreak/>
        <w:t xml:space="preserve">PART </w:t>
      </w:r>
      <w:r w:rsidR="00AE2470" w:rsidRPr="006941D6">
        <w:t>I</w:t>
      </w:r>
      <w:r w:rsidR="006C0522" w:rsidRPr="006941D6">
        <w:t>X</w:t>
      </w:r>
      <w:r w:rsidRPr="006941D6">
        <w:t xml:space="preserve">:  </w:t>
      </w:r>
      <w:r w:rsidR="00294A98" w:rsidRPr="00811042">
        <w:t>RESEARCH OVERVIEW</w:t>
      </w:r>
    </w:p>
    <w:p w14:paraId="11BCEBF2" w14:textId="660A06FE" w:rsidR="00804B22" w:rsidRDefault="00804B22" w:rsidP="00637FAE">
      <w:pPr>
        <w:pStyle w:val="NormalWeb"/>
        <w:spacing w:before="240" w:after="240"/>
        <w:jc w:val="both"/>
        <w:rPr>
          <w:rFonts w:ascii="Arial" w:hAnsi="Arial" w:cs="Arial"/>
        </w:rPr>
      </w:pPr>
      <w:r w:rsidRPr="00635122">
        <w:rPr>
          <w:rFonts w:ascii="Arial" w:hAnsi="Arial" w:cs="Arial"/>
        </w:rPr>
        <w:t>As Scientific Directors, we always look for new research trends so that opportunities in cutting edge SCI</w:t>
      </w:r>
      <w:r w:rsidR="00DE36AB">
        <w:rPr>
          <w:rFonts w:ascii="Arial" w:hAnsi="Arial" w:cs="Arial"/>
        </w:rPr>
        <w:t xml:space="preserve"> </w:t>
      </w:r>
      <w:r w:rsidR="00E77E26" w:rsidRPr="00635122">
        <w:rPr>
          <w:rFonts w:ascii="Arial" w:hAnsi="Arial" w:cs="Arial"/>
        </w:rPr>
        <w:t>research</w:t>
      </w:r>
      <w:r w:rsidRPr="00635122">
        <w:rPr>
          <w:rFonts w:ascii="Arial" w:hAnsi="Arial" w:cs="Arial"/>
        </w:rPr>
        <w:t xml:space="preserve"> are not overlooked. </w:t>
      </w:r>
      <w:r>
        <w:rPr>
          <w:rFonts w:ascii="Arial" w:hAnsi="Arial" w:cs="Arial"/>
        </w:rPr>
        <w:t>The</w:t>
      </w:r>
      <w:r w:rsidRPr="00635122">
        <w:rPr>
          <w:rFonts w:ascii="Arial" w:hAnsi="Arial" w:cs="Arial"/>
        </w:rPr>
        <w:t xml:space="preserve"> Department of Defense (DoD), Veterans Administration (VA), and National Institute of Health (NIH) have emphasized research on chronic SCI</w:t>
      </w:r>
      <w:r>
        <w:rPr>
          <w:rFonts w:ascii="Arial" w:hAnsi="Arial" w:cs="Arial"/>
        </w:rPr>
        <w:t>.</w:t>
      </w:r>
    </w:p>
    <w:p w14:paraId="17B456C4" w14:textId="545F09AD" w:rsidR="00804B22" w:rsidRPr="00635122" w:rsidRDefault="00804B22" w:rsidP="00637FAE">
      <w:pPr>
        <w:pStyle w:val="NormalWeb"/>
        <w:spacing w:before="240" w:after="240"/>
        <w:jc w:val="both"/>
        <w:rPr>
          <w:rFonts w:ascii="Arial" w:hAnsi="Arial" w:cs="Arial"/>
        </w:rPr>
      </w:pPr>
      <w:r w:rsidRPr="00635122">
        <w:rPr>
          <w:rFonts w:ascii="Arial" w:hAnsi="Arial" w:cs="Arial"/>
        </w:rPr>
        <w:t>There</w:t>
      </w:r>
      <w:r w:rsidR="00E77E26">
        <w:rPr>
          <w:rFonts w:ascii="Arial" w:hAnsi="Arial" w:cs="Arial"/>
        </w:rPr>
        <w:t xml:space="preserve"> was </w:t>
      </w:r>
      <w:r w:rsidRPr="00635122">
        <w:rPr>
          <w:rFonts w:ascii="Arial" w:hAnsi="Arial" w:cs="Arial"/>
        </w:rPr>
        <w:t>significant progress in research over the past year in both basic science and applied research. This progress</w:t>
      </w:r>
      <w:r w:rsidR="00E77E26">
        <w:rPr>
          <w:rFonts w:ascii="Arial" w:hAnsi="Arial" w:cs="Arial"/>
        </w:rPr>
        <w:t xml:space="preserve"> was </w:t>
      </w:r>
      <w:r w:rsidRPr="00635122">
        <w:rPr>
          <w:rFonts w:ascii="Arial" w:hAnsi="Arial" w:cs="Arial"/>
        </w:rPr>
        <w:t>reflected in multiple funded projects, with several currently funded projects in applied science. There are also ongoing special initiatives in both applied and basic science.</w:t>
      </w:r>
    </w:p>
    <w:p w14:paraId="7C716B5A" w14:textId="77777777" w:rsidR="00804B22" w:rsidRDefault="00804B22" w:rsidP="00637FAE">
      <w:pPr>
        <w:pStyle w:val="NormalWeb"/>
        <w:spacing w:before="240" w:after="240"/>
        <w:jc w:val="both"/>
        <w:rPr>
          <w:rFonts w:ascii="Arial" w:hAnsi="Arial" w:cs="Arial"/>
        </w:rPr>
      </w:pPr>
      <w:r w:rsidRPr="00635122">
        <w:rPr>
          <w:rFonts w:ascii="Arial" w:hAnsi="Arial" w:cs="Arial"/>
          <w:u w:val="single"/>
        </w:rPr>
        <w:t>Basic science</w:t>
      </w:r>
      <w:r w:rsidRPr="00635122">
        <w:rPr>
          <w:rFonts w:ascii="Arial" w:hAnsi="Arial" w:cs="Arial"/>
        </w:rPr>
        <w:t>.</w:t>
      </w:r>
    </w:p>
    <w:p w14:paraId="2F898A18" w14:textId="3F1FA8BA" w:rsidR="002D449E" w:rsidRDefault="00804B22" w:rsidP="00637FAE">
      <w:pPr>
        <w:pStyle w:val="NormalWeb"/>
        <w:spacing w:before="240" w:after="240"/>
        <w:jc w:val="both"/>
        <w:rPr>
          <w:rFonts w:ascii="Arial" w:hAnsi="Arial" w:cs="Arial"/>
        </w:rPr>
      </w:pPr>
      <w:r>
        <w:rPr>
          <w:rFonts w:ascii="Arial" w:hAnsi="Arial" w:cs="Arial"/>
        </w:rPr>
        <w:t>S</w:t>
      </w:r>
      <w:r w:rsidRPr="00635122">
        <w:rPr>
          <w:rFonts w:ascii="Arial" w:hAnsi="Arial" w:cs="Arial"/>
        </w:rPr>
        <w:t xml:space="preserve">ignificant progress </w:t>
      </w:r>
      <w:r>
        <w:rPr>
          <w:rFonts w:ascii="Arial" w:hAnsi="Arial" w:cs="Arial"/>
        </w:rPr>
        <w:t>was</w:t>
      </w:r>
      <w:r w:rsidRPr="00635122">
        <w:rPr>
          <w:rFonts w:ascii="Arial" w:hAnsi="Arial" w:cs="Arial"/>
        </w:rPr>
        <w:t xml:space="preserve"> made</w:t>
      </w:r>
      <w:r>
        <w:rPr>
          <w:rFonts w:ascii="Arial" w:hAnsi="Arial" w:cs="Arial"/>
        </w:rPr>
        <w:t xml:space="preserve"> by Dr. Naren Banik (MUSC) in his </w:t>
      </w:r>
      <w:r w:rsidRPr="00635122">
        <w:rPr>
          <w:rFonts w:ascii="Arial" w:hAnsi="Arial" w:cs="Arial"/>
          <w:b/>
          <w:bCs/>
        </w:rPr>
        <w:t>Basic Science Research Initiative</w:t>
      </w:r>
      <w:r>
        <w:rPr>
          <w:rFonts w:ascii="Arial" w:hAnsi="Arial" w:cs="Arial"/>
        </w:rPr>
        <w:t xml:space="preserve"> during the final year. This </w:t>
      </w:r>
      <w:r w:rsidR="00AA14A4" w:rsidRPr="00B65B8F">
        <w:rPr>
          <w:rFonts w:ascii="Arial" w:hAnsi="Arial" w:cs="Arial"/>
        </w:rPr>
        <w:t>Special I</w:t>
      </w:r>
      <w:r w:rsidRPr="00B65B8F">
        <w:rPr>
          <w:rFonts w:ascii="Arial" w:hAnsi="Arial" w:cs="Arial"/>
        </w:rPr>
        <w:t xml:space="preserve">nitiative </w:t>
      </w:r>
      <w:r>
        <w:rPr>
          <w:rFonts w:ascii="Arial" w:hAnsi="Arial" w:cs="Arial"/>
        </w:rPr>
        <w:t>assisted in maintaining the continuity of basic science research state-wide through student training in SCI research. Through training and mentorship from Dr. Banik, students</w:t>
      </w:r>
      <w:r w:rsidR="00733AF7">
        <w:rPr>
          <w:rFonts w:ascii="Arial" w:hAnsi="Arial" w:cs="Arial"/>
        </w:rPr>
        <w:t xml:space="preserve"> </w:t>
      </w:r>
      <w:r w:rsidR="00733AF7" w:rsidRPr="00B65B8F">
        <w:rPr>
          <w:rFonts w:ascii="Arial" w:hAnsi="Arial" w:cs="Arial"/>
        </w:rPr>
        <w:t>Ali Myatich</w:t>
      </w:r>
      <w:r w:rsidR="00B65B8F" w:rsidRPr="00B65B8F">
        <w:rPr>
          <w:rFonts w:ascii="Arial" w:hAnsi="Arial" w:cs="Arial"/>
        </w:rPr>
        <w:t xml:space="preserve"> and</w:t>
      </w:r>
      <w:r w:rsidR="00733AF7" w:rsidRPr="00B65B8F">
        <w:rPr>
          <w:rFonts w:ascii="Arial" w:hAnsi="Arial" w:cs="Arial"/>
        </w:rPr>
        <w:t xml:space="preserve"> Gio</w:t>
      </w:r>
      <w:r w:rsidR="002B13C8">
        <w:rPr>
          <w:rFonts w:ascii="Arial" w:hAnsi="Arial" w:cs="Arial"/>
        </w:rPr>
        <w:t>vanna</w:t>
      </w:r>
      <w:r w:rsidR="00733AF7" w:rsidRPr="00B65B8F">
        <w:rPr>
          <w:rFonts w:ascii="Arial" w:hAnsi="Arial" w:cs="Arial"/>
        </w:rPr>
        <w:t xml:space="preserve"> Leone</w:t>
      </w:r>
      <w:r>
        <w:rPr>
          <w:rFonts w:ascii="Arial" w:hAnsi="Arial" w:cs="Arial"/>
        </w:rPr>
        <w:t xml:space="preserve"> garnered substantial experience and </w:t>
      </w:r>
      <w:r w:rsidRPr="00635122">
        <w:rPr>
          <w:rFonts w:ascii="Arial" w:hAnsi="Arial" w:cs="Arial"/>
        </w:rPr>
        <w:t xml:space="preserve">made significant progress in </w:t>
      </w:r>
      <w:r>
        <w:rPr>
          <w:rFonts w:ascii="Arial" w:hAnsi="Arial" w:cs="Arial"/>
        </w:rPr>
        <w:t>a variety of</w:t>
      </w:r>
      <w:r w:rsidRPr="00635122">
        <w:rPr>
          <w:rFonts w:ascii="Arial" w:hAnsi="Arial" w:cs="Arial"/>
        </w:rPr>
        <w:t xml:space="preserve"> SCI research</w:t>
      </w:r>
      <w:r>
        <w:rPr>
          <w:rFonts w:ascii="Arial" w:hAnsi="Arial" w:cs="Arial"/>
        </w:rPr>
        <w:t xml:space="preserve"> areas</w:t>
      </w:r>
      <w:r w:rsidRPr="00635122">
        <w:rPr>
          <w:rFonts w:ascii="Arial" w:hAnsi="Arial" w:cs="Arial"/>
        </w:rPr>
        <w:t xml:space="preserve"> including acute and sub-acute (1) bone mineral loss and changes in structure, (2) mechanisms of pain, (3) changes in cholinergic transmission via cortico-spinal tract, and (4) muscle atrophy with alterations in muscle structure as well as neuromuscular junction.</w:t>
      </w:r>
      <w:r w:rsidR="00733AF7">
        <w:rPr>
          <w:rFonts w:ascii="Arial" w:hAnsi="Arial" w:cs="Arial"/>
        </w:rPr>
        <w:t xml:space="preserve">  </w:t>
      </w:r>
      <w:r w:rsidR="00733AF7" w:rsidRPr="002D449E">
        <w:rPr>
          <w:rFonts w:ascii="Arial" w:hAnsi="Arial" w:cs="Arial"/>
        </w:rPr>
        <w:t xml:space="preserve">For the 2022-2023 fiscal year, </w:t>
      </w:r>
      <w:r w:rsidR="002D449E" w:rsidRPr="002D449E">
        <w:rPr>
          <w:rFonts w:ascii="Arial" w:hAnsi="Arial" w:cs="Arial"/>
        </w:rPr>
        <w:t xml:space="preserve">multiple </w:t>
      </w:r>
      <w:r w:rsidR="00733AF7" w:rsidRPr="002D449E">
        <w:rPr>
          <w:rFonts w:ascii="Arial" w:hAnsi="Arial" w:cs="Arial"/>
        </w:rPr>
        <w:t xml:space="preserve">manuscripts were </w:t>
      </w:r>
      <w:proofErr w:type="gramStart"/>
      <w:r w:rsidR="002D449E" w:rsidRPr="002D449E">
        <w:rPr>
          <w:rFonts w:ascii="Arial" w:hAnsi="Arial" w:cs="Arial"/>
        </w:rPr>
        <w:t>published</w:t>
      </w:r>
      <w:proofErr w:type="gramEnd"/>
      <w:r w:rsidR="00733AF7" w:rsidRPr="002D449E">
        <w:rPr>
          <w:rFonts w:ascii="Arial" w:hAnsi="Arial" w:cs="Arial"/>
        </w:rPr>
        <w:t xml:space="preserve"> and </w:t>
      </w:r>
      <w:r w:rsidR="002D449E" w:rsidRPr="002D449E">
        <w:rPr>
          <w:rFonts w:ascii="Arial" w:hAnsi="Arial" w:cs="Arial"/>
        </w:rPr>
        <w:t xml:space="preserve">an </w:t>
      </w:r>
      <w:r w:rsidR="00733AF7" w:rsidRPr="002D449E">
        <w:rPr>
          <w:rFonts w:ascii="Arial" w:hAnsi="Arial" w:cs="Arial"/>
        </w:rPr>
        <w:t>abstract</w:t>
      </w:r>
      <w:r w:rsidR="002D449E" w:rsidRPr="002D449E">
        <w:rPr>
          <w:rFonts w:ascii="Arial" w:hAnsi="Arial" w:cs="Arial"/>
        </w:rPr>
        <w:t xml:space="preserve"> was</w:t>
      </w:r>
      <w:r w:rsidR="00733AF7" w:rsidRPr="002D449E">
        <w:rPr>
          <w:rFonts w:ascii="Arial" w:hAnsi="Arial" w:cs="Arial"/>
        </w:rPr>
        <w:t xml:space="preserve"> presented</w:t>
      </w:r>
      <w:r w:rsidR="002871A8">
        <w:rPr>
          <w:rFonts w:ascii="Arial" w:hAnsi="Arial" w:cs="Arial"/>
        </w:rPr>
        <w:t>.</w:t>
      </w:r>
    </w:p>
    <w:p w14:paraId="4A837E87" w14:textId="1B887E3D" w:rsidR="002D449E" w:rsidRDefault="002D449E" w:rsidP="002D449E">
      <w:pPr>
        <w:pStyle w:val="NormalWeb"/>
        <w:spacing w:before="240" w:after="240"/>
        <w:jc w:val="both"/>
        <w:rPr>
          <w:rFonts w:ascii="Arial" w:hAnsi="Arial" w:cs="Arial"/>
          <w:shd w:val="clear" w:color="auto" w:fill="FFFFFF"/>
        </w:rPr>
      </w:pPr>
      <w:r w:rsidRPr="00755FBE">
        <w:rPr>
          <w:rFonts w:ascii="Arial" w:hAnsi="Arial" w:cs="Arial"/>
          <w:color w:val="000000" w:themeColor="text1"/>
          <w:shd w:val="clear" w:color="auto" w:fill="FFFFFF"/>
        </w:rPr>
        <w:t>Ali Myatich</w:t>
      </w:r>
      <w:r>
        <w:rPr>
          <w:rFonts w:ascii="Arial" w:hAnsi="Arial" w:cs="Arial"/>
          <w:color w:val="000000" w:themeColor="text1"/>
          <w:shd w:val="clear" w:color="auto" w:fill="FFFFFF"/>
        </w:rPr>
        <w:t xml:space="preserve">, a </w:t>
      </w:r>
      <w:proofErr w:type="gramStart"/>
      <w:r>
        <w:rPr>
          <w:rFonts w:ascii="Arial" w:hAnsi="Arial" w:cs="Arial"/>
          <w:color w:val="000000" w:themeColor="text1"/>
          <w:shd w:val="clear" w:color="auto" w:fill="FFFFFF"/>
        </w:rPr>
        <w:t>masters</w:t>
      </w:r>
      <w:proofErr w:type="gramEnd"/>
      <w:r>
        <w:rPr>
          <w:rFonts w:ascii="Arial" w:hAnsi="Arial" w:cs="Arial"/>
          <w:color w:val="000000" w:themeColor="text1"/>
          <w:shd w:val="clear" w:color="auto" w:fill="FFFFFF"/>
        </w:rPr>
        <w:t xml:space="preserve"> student,</w:t>
      </w:r>
      <w:r w:rsidRPr="00755FBE">
        <w:rPr>
          <w:rFonts w:ascii="Arial" w:hAnsi="Arial" w:cs="Arial"/>
          <w:color w:val="000000" w:themeColor="text1"/>
          <w:shd w:val="clear" w:color="auto" w:fill="FFFFFF"/>
        </w:rPr>
        <w:t xml:space="preserve"> worked on the effects of </w:t>
      </w:r>
      <w:proofErr w:type="spellStart"/>
      <w:r w:rsidRPr="00755FBE">
        <w:rPr>
          <w:rFonts w:ascii="Arial" w:hAnsi="Arial" w:cs="Arial"/>
          <w:color w:val="000000" w:themeColor="text1"/>
          <w:shd w:val="clear" w:color="auto" w:fill="FFFFFF"/>
        </w:rPr>
        <w:t>clemastine</w:t>
      </w:r>
      <w:proofErr w:type="spellEnd"/>
      <w:r w:rsidRPr="00755FBE">
        <w:rPr>
          <w:rFonts w:ascii="Arial" w:hAnsi="Arial" w:cs="Arial"/>
          <w:color w:val="000000" w:themeColor="text1"/>
          <w:shd w:val="clear" w:color="auto" w:fill="FFFFFF"/>
        </w:rPr>
        <w:t xml:space="preserve"> in remyelination and protection of neurons and skeletal muscle after SCI. She found that </w:t>
      </w:r>
      <w:proofErr w:type="spellStart"/>
      <w:r w:rsidRPr="00755FBE">
        <w:rPr>
          <w:rFonts w:ascii="Arial" w:hAnsi="Arial" w:cs="Arial"/>
          <w:color w:val="000000" w:themeColor="text1"/>
          <w:shd w:val="clear" w:color="auto" w:fill="FFFFFF"/>
        </w:rPr>
        <w:t>clemastine</w:t>
      </w:r>
      <w:proofErr w:type="spellEnd"/>
      <w:r w:rsidRPr="00755FBE">
        <w:rPr>
          <w:rFonts w:ascii="Arial" w:hAnsi="Arial" w:cs="Arial"/>
          <w:color w:val="000000" w:themeColor="text1"/>
          <w:shd w:val="clear" w:color="auto" w:fill="FFFFFF"/>
        </w:rPr>
        <w:t xml:space="preserve"> reduced inflammation, protected cells, promoted remyelination, and preserved myelin integrity. She also found that </w:t>
      </w:r>
      <w:proofErr w:type="spellStart"/>
      <w:r w:rsidRPr="00755FBE">
        <w:rPr>
          <w:rFonts w:ascii="Arial" w:hAnsi="Arial" w:cs="Arial"/>
          <w:color w:val="000000" w:themeColor="text1"/>
          <w:shd w:val="clear" w:color="auto" w:fill="FFFFFF"/>
        </w:rPr>
        <w:t>clemastine</w:t>
      </w:r>
      <w:proofErr w:type="spellEnd"/>
      <w:r w:rsidRPr="00755FBE">
        <w:rPr>
          <w:rFonts w:ascii="Arial" w:hAnsi="Arial" w:cs="Arial"/>
          <w:color w:val="000000" w:themeColor="text1"/>
          <w:shd w:val="clear" w:color="auto" w:fill="FFFFFF"/>
        </w:rPr>
        <w:t xml:space="preserve"> can aid not only in the remyelination and preservation of myelin sheath integrity, but also protects neurons. In an extended study, she also tested </w:t>
      </w:r>
      <w:r w:rsidR="00BE7BC5">
        <w:rPr>
          <w:rFonts w:ascii="Arial" w:hAnsi="Arial" w:cs="Arial"/>
          <w:color w:val="000000" w:themeColor="text1"/>
          <w:shd w:val="clear" w:color="auto" w:fill="FFFFFF"/>
        </w:rPr>
        <w:t xml:space="preserve">the effect of </w:t>
      </w:r>
      <w:proofErr w:type="spellStart"/>
      <w:r w:rsidRPr="00755FBE">
        <w:rPr>
          <w:rFonts w:ascii="Arial" w:hAnsi="Arial" w:cs="Arial"/>
          <w:color w:val="000000" w:themeColor="text1"/>
          <w:shd w:val="clear" w:color="auto" w:fill="FFFFFF"/>
        </w:rPr>
        <w:t>clemastine</w:t>
      </w:r>
      <w:proofErr w:type="spellEnd"/>
      <w:r w:rsidR="00BE7BC5">
        <w:rPr>
          <w:rFonts w:ascii="Arial" w:hAnsi="Arial" w:cs="Arial"/>
          <w:color w:val="000000" w:themeColor="text1"/>
          <w:shd w:val="clear" w:color="auto" w:fill="FFFFFF"/>
        </w:rPr>
        <w:t xml:space="preserve"> </w:t>
      </w:r>
      <w:r w:rsidRPr="00755FBE">
        <w:rPr>
          <w:rFonts w:ascii="Arial" w:hAnsi="Arial" w:cs="Arial"/>
          <w:color w:val="000000" w:themeColor="text1"/>
          <w:shd w:val="clear" w:color="auto" w:fill="FFFFFF"/>
        </w:rPr>
        <w:t xml:space="preserve">on neurogenic muscle loss which is still </w:t>
      </w:r>
      <w:r>
        <w:rPr>
          <w:rFonts w:ascii="Arial" w:hAnsi="Arial" w:cs="Arial"/>
          <w:color w:val="000000" w:themeColor="text1"/>
          <w:shd w:val="clear" w:color="auto" w:fill="FFFFFF"/>
        </w:rPr>
        <w:t>on</w:t>
      </w:r>
      <w:r w:rsidRPr="00755FBE">
        <w:rPr>
          <w:rFonts w:ascii="Arial" w:hAnsi="Arial" w:cs="Arial"/>
          <w:color w:val="000000" w:themeColor="text1"/>
          <w:shd w:val="clear" w:color="auto" w:fill="FFFFFF"/>
        </w:rPr>
        <w:t xml:space="preserve">going. These findings and narratives were published in </w:t>
      </w:r>
      <w:hyperlink r:id="rId29" w:tooltip="Clemastine in remyelination after SCI article link" w:history="1">
        <w:r w:rsidRPr="00797FFB">
          <w:rPr>
            <w:rStyle w:val="Hyperlink"/>
            <w:rFonts w:ascii="Arial" w:hAnsi="Arial" w:cs="Arial"/>
            <w:shd w:val="clear" w:color="auto" w:fill="FFFFFF"/>
          </w:rPr>
          <w:t>Neural Regeneration Research</w:t>
        </w:r>
        <w:r w:rsidR="00797FFB" w:rsidRPr="00797FFB">
          <w:rPr>
            <w:rStyle w:val="Hyperlink"/>
            <w:rFonts w:ascii="Arial" w:hAnsi="Arial" w:cs="Arial"/>
            <w:shd w:val="clear" w:color="auto" w:fill="FFFFFF"/>
          </w:rPr>
          <w:t xml:space="preserve">:  </w:t>
        </w:r>
        <w:proofErr w:type="spellStart"/>
        <w:r w:rsidR="00797FFB" w:rsidRPr="00797FFB">
          <w:rPr>
            <w:rStyle w:val="Hyperlink"/>
            <w:rFonts w:ascii="Arial" w:hAnsi="Arial" w:cs="Arial"/>
            <w:shd w:val="clear" w:color="auto" w:fill="FFFFFF"/>
          </w:rPr>
          <w:t>Clemastine</w:t>
        </w:r>
        <w:proofErr w:type="spellEnd"/>
        <w:r w:rsidR="00797FFB" w:rsidRPr="00797FFB">
          <w:rPr>
            <w:rStyle w:val="Hyperlink"/>
            <w:rFonts w:ascii="Arial" w:hAnsi="Arial" w:cs="Arial"/>
            <w:shd w:val="clear" w:color="auto" w:fill="FFFFFF"/>
          </w:rPr>
          <w:t xml:space="preserve"> in remyelination and protection of neurons and skeletal muscle after spinal cord injury</w:t>
        </w:r>
      </w:hyperlink>
      <w:r>
        <w:rPr>
          <w:rFonts w:ascii="Arial" w:hAnsi="Arial" w:cs="Arial"/>
          <w:color w:val="000000" w:themeColor="text1"/>
          <w:shd w:val="clear" w:color="auto" w:fill="FFFFFF"/>
        </w:rPr>
        <w:t>.</w:t>
      </w:r>
    </w:p>
    <w:p w14:paraId="3BFC3804" w14:textId="363928D4" w:rsidR="002D449E" w:rsidRDefault="002D449E" w:rsidP="002D449E">
      <w:pPr>
        <w:pStyle w:val="NormalWeb"/>
        <w:spacing w:before="240" w:after="240"/>
        <w:jc w:val="both"/>
        <w:rPr>
          <w:rFonts w:ascii="Arial" w:eastAsia="Times New Roman" w:hAnsi="Arial" w:cs="Arial"/>
          <w:color w:val="000000" w:themeColor="text1"/>
        </w:rPr>
      </w:pPr>
      <w:r w:rsidRPr="000B7C6E">
        <w:rPr>
          <w:rFonts w:ascii="Arial" w:hAnsi="Arial" w:cs="Arial"/>
          <w:color w:val="000000" w:themeColor="text1"/>
          <w:shd w:val="clear" w:color="auto" w:fill="FFFFFF"/>
        </w:rPr>
        <w:t xml:space="preserve">Hannah McCoy, a </w:t>
      </w:r>
      <w:proofErr w:type="gramStart"/>
      <w:r w:rsidRPr="000B7C6E">
        <w:rPr>
          <w:rFonts w:ascii="Arial" w:hAnsi="Arial" w:cs="Arial"/>
          <w:color w:val="000000" w:themeColor="text1"/>
          <w:shd w:val="clear" w:color="auto" w:fill="FFFFFF"/>
        </w:rPr>
        <w:t>masters</w:t>
      </w:r>
      <w:proofErr w:type="gramEnd"/>
      <w:r w:rsidRPr="000B7C6E">
        <w:rPr>
          <w:rFonts w:ascii="Arial" w:hAnsi="Arial" w:cs="Arial"/>
          <w:color w:val="000000" w:themeColor="text1"/>
          <w:shd w:val="clear" w:color="auto" w:fill="FFFFFF"/>
        </w:rPr>
        <w:t xml:space="preserve"> student</w:t>
      </w:r>
      <w:r>
        <w:rPr>
          <w:rFonts w:ascii="Arial" w:hAnsi="Arial" w:cs="Arial"/>
          <w:color w:val="000000" w:themeColor="text1"/>
          <w:shd w:val="clear" w:color="auto" w:fill="FFFFFF"/>
        </w:rPr>
        <w:t>, e</w:t>
      </w:r>
      <w:r w:rsidRPr="000B7C6E">
        <w:rPr>
          <w:rFonts w:ascii="Arial" w:hAnsi="Arial" w:cs="Arial"/>
          <w:color w:val="000000" w:themeColor="text1"/>
          <w:shd w:val="clear" w:color="auto" w:fill="FFFFFF"/>
        </w:rPr>
        <w:t xml:space="preserve">xamined the role of cell surface enolase expression and inflammatory events in SCI. While enolase is normally expressed in the cytosol, her work showed that enolase expression is upregulated at the cell surface following injury, promoting glial cell activation and signal transduction pathway activation. Her work also showed that SCI-induced microglia activation triggers pro-inflammatory mediators at the injury site, activating other immune cells and metabolic events, i.e., Rho-associated kinase, contributing to the neuroinflammation found in SCI. </w:t>
      </w:r>
      <w:r w:rsidR="00797FFB">
        <w:rPr>
          <w:rFonts w:ascii="Arial" w:hAnsi="Arial" w:cs="Arial"/>
          <w:color w:val="000000" w:themeColor="text1"/>
          <w:shd w:val="clear" w:color="auto" w:fill="FFFFFF"/>
        </w:rPr>
        <w:t>Ms. McCoy</w:t>
      </w:r>
      <w:r w:rsidRPr="000B7C6E">
        <w:rPr>
          <w:rFonts w:ascii="Arial" w:hAnsi="Arial" w:cs="Arial"/>
          <w:color w:val="000000" w:themeColor="text1"/>
          <w:shd w:val="clear" w:color="auto" w:fill="FFFFFF"/>
        </w:rPr>
        <w:t xml:space="preserve"> also tested an enolase inhibitor, </w:t>
      </w:r>
      <w:proofErr w:type="spellStart"/>
      <w:r w:rsidRPr="000B7C6E">
        <w:rPr>
          <w:rFonts w:ascii="Arial" w:hAnsi="Arial" w:cs="Arial"/>
          <w:color w:val="000000" w:themeColor="text1"/>
          <w:shd w:val="clear" w:color="auto" w:fill="FFFFFF"/>
        </w:rPr>
        <w:t>ENOblock</w:t>
      </w:r>
      <w:proofErr w:type="spellEnd"/>
      <w:r w:rsidRPr="000B7C6E">
        <w:rPr>
          <w:rFonts w:ascii="Arial" w:hAnsi="Arial" w:cs="Arial"/>
          <w:color w:val="000000" w:themeColor="text1"/>
          <w:shd w:val="clear" w:color="auto" w:fill="FFFFFF"/>
        </w:rPr>
        <w:t xml:space="preserve">, which attenuated the activation of Rho-associated kinase that decreases glial cell activation and promotes functional recovery following SCI. The importance of enolase activation and inhibition as a potential therapeutic target following SCI was published in </w:t>
      </w:r>
      <w:hyperlink r:id="rId30" w:tooltip="Regulation of enolase activation in SCI article link" w:history="1">
        <w:r w:rsidRPr="00797FFB">
          <w:rPr>
            <w:rStyle w:val="Hyperlink"/>
            <w:rFonts w:ascii="Arial" w:eastAsia="Times New Roman" w:hAnsi="Arial" w:cs="Arial"/>
          </w:rPr>
          <w:t>Neural Regen</w:t>
        </w:r>
        <w:r w:rsidR="00797FFB" w:rsidRPr="00797FFB">
          <w:rPr>
            <w:rStyle w:val="Hyperlink"/>
            <w:rFonts w:ascii="Arial" w:eastAsia="Times New Roman" w:hAnsi="Arial" w:cs="Arial"/>
          </w:rPr>
          <w:t>eration Research:  Regulation of enolase activation to promote neural protection and regeneration in spinal cord injury</w:t>
        </w:r>
      </w:hyperlink>
      <w:r w:rsidR="00797FFB">
        <w:rPr>
          <w:rFonts w:ascii="Arial" w:eastAsia="Times New Roman" w:hAnsi="Arial" w:cs="Arial"/>
          <w:color w:val="000000" w:themeColor="text1"/>
        </w:rPr>
        <w:t>.</w:t>
      </w:r>
    </w:p>
    <w:p w14:paraId="11840482" w14:textId="56924505" w:rsidR="00797FFB" w:rsidRPr="000918C8" w:rsidRDefault="002B13C8" w:rsidP="000918C8">
      <w:pPr>
        <w:pStyle w:val="NormalWeb"/>
        <w:spacing w:before="240" w:after="240"/>
        <w:jc w:val="both"/>
        <w:rPr>
          <w:rFonts w:ascii="Arial" w:eastAsia="Times New Roman" w:hAnsi="Arial" w:cs="Arial"/>
        </w:rPr>
      </w:pPr>
      <w:r>
        <w:rPr>
          <w:rFonts w:ascii="Arial" w:eastAsia="Times New Roman" w:hAnsi="Arial" w:cs="Arial"/>
          <w:color w:val="000000" w:themeColor="text1"/>
        </w:rPr>
        <w:t xml:space="preserve">Giovanna Leone, </w:t>
      </w:r>
      <w:r w:rsidR="00FB763F">
        <w:rPr>
          <w:rFonts w:ascii="Arial" w:eastAsia="Times New Roman" w:hAnsi="Arial" w:cs="Arial"/>
          <w:color w:val="000000" w:themeColor="text1"/>
        </w:rPr>
        <w:t xml:space="preserve">another masters student, worked on skeletal muscle and bone loss in SCI. </w:t>
      </w:r>
      <w:r w:rsidR="005E72E2">
        <w:rPr>
          <w:rFonts w:ascii="Arial" w:eastAsia="Times New Roman" w:hAnsi="Arial" w:cs="Arial"/>
          <w:color w:val="000000" w:themeColor="text1"/>
        </w:rPr>
        <w:t>She recently wrote a review article on sarcopenia and osteoporosis after SCI. This article discusse</w:t>
      </w:r>
      <w:r w:rsidR="00BE7BC5">
        <w:rPr>
          <w:rFonts w:ascii="Arial" w:eastAsia="Times New Roman" w:hAnsi="Arial" w:cs="Arial"/>
          <w:color w:val="000000" w:themeColor="text1"/>
        </w:rPr>
        <w:t>s</w:t>
      </w:r>
      <w:r w:rsidR="005E72E2">
        <w:rPr>
          <w:rFonts w:ascii="Arial" w:eastAsia="Times New Roman" w:hAnsi="Arial" w:cs="Arial"/>
          <w:color w:val="000000" w:themeColor="text1"/>
        </w:rPr>
        <w:t xml:space="preserve"> the importance of preserving and maintaining bone mass to decrease the risk of fragility and fracture in vulnerable SCI populations. This review also focuse</w:t>
      </w:r>
      <w:r w:rsidR="00BE7BC5">
        <w:rPr>
          <w:rFonts w:ascii="Arial" w:eastAsia="Times New Roman" w:hAnsi="Arial" w:cs="Arial"/>
          <w:color w:val="000000" w:themeColor="text1"/>
        </w:rPr>
        <w:t>s</w:t>
      </w:r>
      <w:r w:rsidR="005E72E2">
        <w:rPr>
          <w:rFonts w:ascii="Arial" w:eastAsia="Times New Roman" w:hAnsi="Arial" w:cs="Arial"/>
          <w:color w:val="000000" w:themeColor="text1"/>
        </w:rPr>
        <w:t xml:space="preserve"> on current and future pharmacological and non-pharmacological therapies for reducing neurogenic bone loss following SCI.</w:t>
      </w:r>
    </w:p>
    <w:p w14:paraId="44ACCA62" w14:textId="3DB37F74" w:rsidR="00733AF7" w:rsidRPr="00797FFB" w:rsidRDefault="009B7366" w:rsidP="00797FFB">
      <w:pPr>
        <w:spacing w:after="0"/>
        <w:ind w:left="0"/>
        <w:jc w:val="both"/>
      </w:pPr>
      <w:r>
        <w:t xml:space="preserve">Research under the initiative, “Enolase activation triggers gliosis and neuronal death after spinal cord injury”, </w:t>
      </w:r>
      <w:r w:rsidR="00797FFB" w:rsidRPr="00797FFB">
        <w:t xml:space="preserve">was presented </w:t>
      </w:r>
      <w:r>
        <w:t xml:space="preserve">by Dr. Azizul Haque </w:t>
      </w:r>
      <w:r w:rsidR="00797FFB" w:rsidRPr="00797FFB">
        <w:t>at the 54</w:t>
      </w:r>
      <w:r w:rsidR="00797FFB" w:rsidRPr="00797FFB">
        <w:rPr>
          <w:vertAlign w:val="superscript"/>
        </w:rPr>
        <w:t>th</w:t>
      </w:r>
      <w:r w:rsidR="00797FFB" w:rsidRPr="00797FFB">
        <w:t xml:space="preserve"> Annual A</w:t>
      </w:r>
      <w:r w:rsidR="00797FFB">
        <w:t>merican Society for Neurochemistry</w:t>
      </w:r>
      <w:r w:rsidR="00797FFB" w:rsidRPr="00797FFB">
        <w:t xml:space="preserve"> Meeting (ASN 2023) in Lexington, Kentucky (March 18-22, 2023)</w:t>
      </w:r>
    </w:p>
    <w:p w14:paraId="4965DD2D" w14:textId="77777777" w:rsidR="00797FFB" w:rsidRPr="00733AF7" w:rsidRDefault="00797FFB" w:rsidP="00797FFB">
      <w:pPr>
        <w:spacing w:after="0"/>
        <w:ind w:left="0"/>
        <w:jc w:val="both"/>
        <w:rPr>
          <w:highlight w:val="yellow"/>
        </w:rPr>
      </w:pPr>
    </w:p>
    <w:p w14:paraId="251A9CB8" w14:textId="77777777" w:rsidR="00804B22" w:rsidRPr="00635122" w:rsidRDefault="00804B22" w:rsidP="00637FAE">
      <w:pPr>
        <w:pStyle w:val="NormalWeb"/>
        <w:spacing w:before="240" w:after="240"/>
        <w:jc w:val="both"/>
        <w:rPr>
          <w:rFonts w:ascii="Arial" w:hAnsi="Arial" w:cs="Arial"/>
        </w:rPr>
      </w:pPr>
      <w:r>
        <w:rPr>
          <w:rFonts w:ascii="Arial" w:hAnsi="Arial" w:cs="Arial"/>
        </w:rPr>
        <w:t>Also under this initiative, work began to</w:t>
      </w:r>
      <w:r w:rsidRPr="00635122">
        <w:rPr>
          <w:rFonts w:ascii="Arial" w:hAnsi="Arial" w:cs="Arial"/>
        </w:rPr>
        <w:t xml:space="preserve"> generate samples collected from the rat model of SCI at different levels of injury, including moderately severe (clinically relevant), severe, and very severe. While survivability will eventually be assessed up to 18 months post-injury, </w:t>
      </w:r>
      <w:r>
        <w:rPr>
          <w:rFonts w:ascii="Arial" w:hAnsi="Arial" w:cs="Arial"/>
        </w:rPr>
        <w:t>the</w:t>
      </w:r>
      <w:r w:rsidRPr="00635122">
        <w:rPr>
          <w:rFonts w:ascii="Arial" w:hAnsi="Arial" w:cs="Arial"/>
        </w:rPr>
        <w:t xml:space="preserve"> preliminary results indicate</w:t>
      </w:r>
      <w:r>
        <w:rPr>
          <w:rFonts w:ascii="Arial" w:hAnsi="Arial" w:cs="Arial"/>
        </w:rPr>
        <w:t>d</w:t>
      </w:r>
      <w:r w:rsidRPr="00635122">
        <w:rPr>
          <w:rFonts w:ascii="Arial" w:hAnsi="Arial" w:cs="Arial"/>
        </w:rPr>
        <w:t xml:space="preserve"> moderately severe and severe animals can survive at least 6 months. </w:t>
      </w:r>
    </w:p>
    <w:p w14:paraId="214581E6" w14:textId="77777777" w:rsidR="00804B22" w:rsidRDefault="00804B22" w:rsidP="00637FAE">
      <w:pPr>
        <w:pStyle w:val="NormalWeb"/>
        <w:spacing w:before="240" w:after="240"/>
        <w:jc w:val="both"/>
        <w:rPr>
          <w:rFonts w:ascii="Arial" w:hAnsi="Arial" w:cs="Arial"/>
        </w:rPr>
      </w:pPr>
      <w:r w:rsidRPr="00635122">
        <w:rPr>
          <w:rFonts w:ascii="Arial" w:hAnsi="Arial" w:cs="Arial"/>
          <w:u w:val="single"/>
        </w:rPr>
        <w:t>Applied science</w:t>
      </w:r>
      <w:r w:rsidRPr="00635122">
        <w:rPr>
          <w:rFonts w:ascii="Arial" w:hAnsi="Arial" w:cs="Arial"/>
        </w:rPr>
        <w:t xml:space="preserve">. </w:t>
      </w:r>
    </w:p>
    <w:p w14:paraId="041EFA1C" w14:textId="7FBAEC03" w:rsidR="000E2194" w:rsidRPr="000E2194" w:rsidRDefault="00804B22" w:rsidP="00637FAE">
      <w:pPr>
        <w:pStyle w:val="NormalWeb"/>
        <w:spacing w:before="240" w:after="240"/>
        <w:jc w:val="both"/>
        <w:rPr>
          <w:rFonts w:ascii="Arial" w:hAnsi="Arial" w:cs="Arial"/>
        </w:rPr>
      </w:pPr>
      <w:r w:rsidRPr="00635122">
        <w:rPr>
          <w:rFonts w:ascii="Arial" w:hAnsi="Arial" w:cs="Arial"/>
        </w:rPr>
        <w:t xml:space="preserve">Dr. Anbesaw Selassie </w:t>
      </w:r>
      <w:r>
        <w:rPr>
          <w:rFonts w:ascii="Arial" w:hAnsi="Arial" w:cs="Arial"/>
        </w:rPr>
        <w:t xml:space="preserve">(MUSC) continued his work on </w:t>
      </w:r>
      <w:r w:rsidRPr="00635122">
        <w:rPr>
          <w:rFonts w:ascii="Arial" w:hAnsi="Arial" w:cs="Arial"/>
        </w:rPr>
        <w:t xml:space="preserve">the state </w:t>
      </w:r>
      <w:r w:rsidRPr="00635122">
        <w:rPr>
          <w:rFonts w:ascii="Arial" w:hAnsi="Arial" w:cs="Arial"/>
          <w:b/>
          <w:bCs/>
        </w:rPr>
        <w:t>SCI Surveillance and Registry</w:t>
      </w:r>
      <w:r w:rsidRPr="00635122">
        <w:rPr>
          <w:rFonts w:ascii="Arial" w:hAnsi="Arial" w:cs="Arial"/>
        </w:rPr>
        <w:t xml:space="preserve">. This is a </w:t>
      </w:r>
      <w:r w:rsidR="00AA14A4">
        <w:rPr>
          <w:rFonts w:ascii="Arial" w:hAnsi="Arial" w:cs="Arial"/>
        </w:rPr>
        <w:t>S</w:t>
      </w:r>
      <w:r w:rsidRPr="00635122">
        <w:rPr>
          <w:rFonts w:ascii="Arial" w:hAnsi="Arial" w:cs="Arial"/>
        </w:rPr>
        <w:t xml:space="preserve">pecial </w:t>
      </w:r>
      <w:r w:rsidR="00AA14A4">
        <w:rPr>
          <w:rFonts w:ascii="Arial" w:hAnsi="Arial" w:cs="Arial"/>
        </w:rPr>
        <w:t>I</w:t>
      </w:r>
      <w:r w:rsidRPr="00635122">
        <w:rPr>
          <w:rFonts w:ascii="Arial" w:hAnsi="Arial" w:cs="Arial"/>
        </w:rPr>
        <w:t>nitiative</w:t>
      </w:r>
      <w:r>
        <w:t xml:space="preserve"> </w:t>
      </w:r>
      <w:r w:rsidRPr="00635122">
        <w:rPr>
          <w:rFonts w:ascii="Arial" w:hAnsi="Arial" w:cs="Arial"/>
        </w:rPr>
        <w:t xml:space="preserve">used to identify all instances of SCI within the state of South Carolina. It allows researchers to investigate, identify, and quantify the types of injuries that occur within the state and to utilize this information to identify the needs of people with SCI in South Carolina. The information also serves to develop a roster of individuals who may be contacted </w:t>
      </w:r>
      <w:r>
        <w:t>for</w:t>
      </w:r>
      <w:r w:rsidRPr="00635122">
        <w:rPr>
          <w:rFonts w:ascii="Arial" w:hAnsi="Arial" w:cs="Arial"/>
        </w:rPr>
        <w:t xml:space="preserve"> additional projects, included those funded by the SCIRF to serve as participants in valuable research</w:t>
      </w:r>
      <w:r w:rsidR="000E2194">
        <w:rPr>
          <w:rFonts w:ascii="Arial" w:hAnsi="Arial" w:cs="Arial"/>
        </w:rPr>
        <w:t>. Dr. Selassie’s findings indicate a substantially higher rate of SCI among men, sugge</w:t>
      </w:r>
      <w:r w:rsidR="000E2194" w:rsidRPr="000E2194">
        <w:rPr>
          <w:rFonts w:ascii="Arial" w:hAnsi="Arial" w:cs="Arial"/>
        </w:rPr>
        <w:t xml:space="preserve">sting that this is related to </w:t>
      </w:r>
      <w:r w:rsidR="00DE228B" w:rsidRPr="000E2194">
        <w:rPr>
          <w:rFonts w:ascii="Arial" w:hAnsi="Arial" w:cs="Arial"/>
        </w:rPr>
        <w:t>high-risk</w:t>
      </w:r>
      <w:r w:rsidR="000E2194" w:rsidRPr="000E2194">
        <w:rPr>
          <w:rFonts w:ascii="Arial" w:hAnsi="Arial" w:cs="Arial"/>
        </w:rPr>
        <w:t xml:space="preserve"> behaviors among young men. He also</w:t>
      </w:r>
      <w:r w:rsidR="00E77E26">
        <w:rPr>
          <w:rFonts w:ascii="Arial" w:hAnsi="Arial" w:cs="Arial"/>
        </w:rPr>
        <w:t xml:space="preserve"> noted </w:t>
      </w:r>
      <w:r w:rsidR="000E2194" w:rsidRPr="000E2194">
        <w:rPr>
          <w:rFonts w:ascii="Arial" w:hAnsi="Arial" w:cs="Arial"/>
        </w:rPr>
        <w:t>that nonwhites</w:t>
      </w:r>
      <w:r w:rsidR="00E77E26">
        <w:rPr>
          <w:rFonts w:ascii="Arial" w:hAnsi="Arial" w:cs="Arial"/>
        </w:rPr>
        <w:t xml:space="preserve"> had a </w:t>
      </w:r>
      <w:r w:rsidR="000E2194" w:rsidRPr="000E2194">
        <w:rPr>
          <w:rFonts w:ascii="Arial" w:hAnsi="Arial" w:cs="Arial"/>
        </w:rPr>
        <w:t>1.28 times greater rate of SCI compared to whites.</w:t>
      </w:r>
      <w:r w:rsidR="00E77E26">
        <w:rPr>
          <w:rFonts w:ascii="Arial" w:hAnsi="Arial" w:cs="Arial"/>
        </w:rPr>
        <w:t xml:space="preserve"> Falls were </w:t>
      </w:r>
      <w:r w:rsidR="000E2194" w:rsidRPr="000E2194">
        <w:rPr>
          <w:rFonts w:ascii="Arial" w:hAnsi="Arial" w:cs="Arial"/>
        </w:rPr>
        <w:t>the primary cause of SCI, followed by motor vehicle</w:t>
      </w:r>
      <w:r w:rsidR="00E77E26">
        <w:rPr>
          <w:rFonts w:ascii="Arial" w:hAnsi="Arial" w:cs="Arial"/>
        </w:rPr>
        <w:t xml:space="preserve"> crashes. Falls were </w:t>
      </w:r>
      <w:r w:rsidR="000E2194" w:rsidRPr="000E2194">
        <w:rPr>
          <w:rFonts w:ascii="Arial" w:hAnsi="Arial" w:cs="Arial"/>
        </w:rPr>
        <w:t>higher among those in older age groups</w:t>
      </w:r>
      <w:r w:rsidR="00E77E26">
        <w:rPr>
          <w:rFonts w:ascii="Arial" w:hAnsi="Arial" w:cs="Arial"/>
        </w:rPr>
        <w:t>, while motor vehicle crashes were higher among younger individuals</w:t>
      </w:r>
      <w:r w:rsidR="000E2194" w:rsidRPr="000E2194">
        <w:rPr>
          <w:rFonts w:ascii="Arial" w:hAnsi="Arial" w:cs="Arial"/>
        </w:rPr>
        <w:t>.</w:t>
      </w:r>
    </w:p>
    <w:p w14:paraId="7061D11E" w14:textId="04E35E3B" w:rsidR="00C33811" w:rsidRDefault="00804B22" w:rsidP="00637FAE">
      <w:pPr>
        <w:pStyle w:val="NormalWeb"/>
        <w:spacing w:before="240" w:after="240"/>
        <w:jc w:val="both"/>
        <w:rPr>
          <w:rFonts w:ascii="Arial" w:hAnsi="Arial" w:cs="Arial"/>
          <w:bCs/>
          <w:color w:val="000000"/>
          <w:shd w:val="clear" w:color="auto" w:fill="FFFFFF"/>
        </w:rPr>
      </w:pPr>
      <w:r w:rsidRPr="000E2194">
        <w:rPr>
          <w:rFonts w:ascii="Arial" w:hAnsi="Arial" w:cs="Arial"/>
        </w:rPr>
        <w:t xml:space="preserve">Another SCIRF </w:t>
      </w:r>
      <w:r w:rsidR="00AA14A4">
        <w:rPr>
          <w:rFonts w:ascii="Arial" w:hAnsi="Arial" w:cs="Arial"/>
        </w:rPr>
        <w:t>S</w:t>
      </w:r>
      <w:r w:rsidRPr="000E2194">
        <w:rPr>
          <w:rFonts w:ascii="Arial" w:hAnsi="Arial" w:cs="Arial"/>
        </w:rPr>
        <w:t xml:space="preserve">pecial </w:t>
      </w:r>
      <w:r w:rsidR="00AA14A4">
        <w:rPr>
          <w:rFonts w:ascii="Arial" w:hAnsi="Arial" w:cs="Arial"/>
        </w:rPr>
        <w:t>I</w:t>
      </w:r>
      <w:r w:rsidRPr="000E2194">
        <w:rPr>
          <w:rFonts w:ascii="Arial" w:hAnsi="Arial" w:cs="Arial"/>
        </w:rPr>
        <w:t xml:space="preserve">nitiative, Dr. James Krause’s (MUSC) </w:t>
      </w:r>
      <w:r w:rsidRPr="000E2194">
        <w:rPr>
          <w:rFonts w:ascii="Arial" w:hAnsi="Arial" w:cs="Arial"/>
          <w:b/>
          <w:bCs/>
        </w:rPr>
        <w:t>Statewide Health Outcomes Database,</w:t>
      </w:r>
      <w:r w:rsidRPr="000E2194">
        <w:rPr>
          <w:rFonts w:ascii="Arial" w:hAnsi="Arial" w:cs="Arial"/>
        </w:rPr>
        <w:t xml:space="preserve"> continued with detailed data collected on outcomes among those with SCI in South Carolina to have a greater understanding of a wide range of outcomes. This information is critical to understanding how factors, such as the pandemic, affect people with SCI</w:t>
      </w:r>
      <w:r w:rsidR="000E2194">
        <w:rPr>
          <w:rFonts w:ascii="Arial" w:hAnsi="Arial" w:cs="Arial"/>
        </w:rPr>
        <w:t xml:space="preserve"> in South Carolina. </w:t>
      </w:r>
      <w:r w:rsidR="00C77380">
        <w:rPr>
          <w:rFonts w:ascii="Arial" w:hAnsi="Arial" w:cs="Arial"/>
        </w:rPr>
        <w:t xml:space="preserve">In the first report, </w:t>
      </w:r>
      <w:r w:rsidR="000E2194">
        <w:rPr>
          <w:rFonts w:ascii="Arial" w:hAnsi="Arial" w:cs="Arial"/>
        </w:rPr>
        <w:t xml:space="preserve">over half of people with SCI </w:t>
      </w:r>
      <w:r w:rsidR="00B65B8F">
        <w:rPr>
          <w:rFonts w:ascii="Arial" w:hAnsi="Arial" w:cs="Arial"/>
        </w:rPr>
        <w:t xml:space="preserve">in </w:t>
      </w:r>
      <w:r w:rsidR="000E2194">
        <w:rPr>
          <w:rFonts w:ascii="Arial" w:hAnsi="Arial" w:cs="Arial"/>
        </w:rPr>
        <w:t>South Carolina who participated in the study</w:t>
      </w:r>
      <w:r w:rsidR="000E2194" w:rsidRPr="000E2194">
        <w:rPr>
          <w:rFonts w:ascii="Arial" w:hAnsi="Arial" w:cs="Arial"/>
          <w:color w:val="000000"/>
          <w:shd w:val="clear" w:color="auto" w:fill="FFFFFF"/>
        </w:rPr>
        <w:t xml:space="preserve"> (58.9%) reported a negative impact of the pandemic in at least one of five life areas, with community participation being the primary area affected (51%).</w:t>
      </w:r>
      <w:r w:rsidR="00AC6DE8">
        <w:rPr>
          <w:rFonts w:ascii="Arial" w:hAnsi="Arial" w:cs="Arial"/>
          <w:color w:val="000000"/>
          <w:shd w:val="clear" w:color="auto" w:fill="FFFFFF"/>
        </w:rPr>
        <w:fldChar w:fldCharType="begin"/>
      </w:r>
      <w:r w:rsidR="00AC6DE8">
        <w:rPr>
          <w:rFonts w:ascii="Arial" w:hAnsi="Arial" w:cs="Arial"/>
          <w:color w:val="000000"/>
          <w:shd w:val="clear" w:color="auto" w:fill="FFFFFF"/>
        </w:rPr>
        <w:instrText xml:space="preserve"> ADDIN EN.CITE &lt;EndNote&gt;&lt;Cite&gt;&lt;Author&gt;Krause&lt;/Author&gt;&lt;Year&gt;2023&lt;/Year&gt;&lt;RecNum&gt;18056&lt;/RecNum&gt;&lt;DisplayText&gt;&lt;style face="superscript"&gt;1&lt;/style&gt;&lt;/DisplayText&gt;&lt;record&gt;&lt;rec-number&gt;18056&lt;/rec-number&gt;&lt;foreign-keys&gt;&lt;key app="EN" db-id="szx20255z5pdryepaxdxfttv05awfztrap2f" timestamp="1692628182"&gt;18056&lt;/key&gt;&lt;/foreign-keys&gt;&lt;ref-type name="Journal Article"&gt;17&lt;/ref-type&gt;&lt;contributors&gt;&lt;authors&gt;&lt;author&gt;Krause, J. S.&lt;/author&gt;&lt;author&gt;Jarnecke, M.&lt;/author&gt;&lt;/authors&gt;&lt;/contributors&gt;&lt;auth-address&gt;College of Health Professions, Medical University of South Carolina, Charleston, SC.&lt;/auth-address&gt;&lt;titles&gt;&lt;title&gt;Perceived impact of the COVID-19 pandemic among people with spinal cord injury: A descriptive study&lt;/title&gt;&lt;secondary-title&gt;Arch Rehabil Res Clin Transl&lt;/secondary-title&gt;&lt;/titles&gt;&lt;periodical&gt;&lt;full-title&gt;Arch Rehabil Res Clin Transl&lt;/full-title&gt;&lt;/periodical&gt;&lt;pages&gt;100271&lt;/pages&gt;&lt;edition&gt;20230602&lt;/edition&gt;&lt;keywords&gt;&lt;keyword&gt;Covid-19&lt;/keyword&gt;&lt;keyword&gt;community participation&lt;/keyword&gt;&lt;keyword&gt;quality-of-life&lt;/keyword&gt;&lt;keyword&gt;spinal cord injury&lt;/keyword&gt;&lt;keyword&gt;vaccinations&lt;/keyword&gt;&lt;/keywords&gt;&lt;dates&gt;&lt;year&gt;2023&lt;/year&gt;&lt;pub-dates&gt;&lt;date&gt;Jun 2&lt;/date&gt;&lt;/pub-dates&gt;&lt;/dates&gt;&lt;isbn&gt;2590-1095 (Electronic)&amp;#xD;2590-1095 (Linking)&lt;/isbn&gt;&lt;accession-num&gt;37363128&lt;/accession-num&gt;&lt;urls&gt;&lt;related-urls&gt;&lt;url&gt;https://www.ncbi.nlm.nih.gov/pubmed/37363128&lt;/url&gt;&lt;/related-urls&gt;&lt;/urls&gt;&lt;custom2&gt;PMC10238114&lt;/custom2&gt;&lt;electronic-resource-num&gt;10.1016/j.arrct.2023.100271&lt;/electronic-resource-num&gt;&lt;remote-database-name&gt;Publisher&lt;/remote-database-name&gt;&lt;remote-database-provider&gt;NLM&lt;/remote-database-provider&gt;&lt;/record&gt;&lt;/Cite&gt;&lt;/EndNote&gt;</w:instrText>
      </w:r>
      <w:r w:rsidR="00AC6DE8">
        <w:rPr>
          <w:rFonts w:ascii="Arial" w:hAnsi="Arial" w:cs="Arial"/>
          <w:color w:val="000000"/>
          <w:shd w:val="clear" w:color="auto" w:fill="FFFFFF"/>
        </w:rPr>
        <w:fldChar w:fldCharType="separate"/>
      </w:r>
      <w:r w:rsidR="00AC6DE8" w:rsidRPr="00AC6DE8">
        <w:rPr>
          <w:rFonts w:ascii="Arial" w:hAnsi="Arial" w:cs="Arial"/>
          <w:noProof/>
          <w:color w:val="000000"/>
          <w:shd w:val="clear" w:color="auto" w:fill="FFFFFF"/>
          <w:vertAlign w:val="superscript"/>
        </w:rPr>
        <w:t>1</w:t>
      </w:r>
      <w:r w:rsidR="00AC6DE8">
        <w:rPr>
          <w:rFonts w:ascii="Arial" w:hAnsi="Arial" w:cs="Arial"/>
          <w:color w:val="000000"/>
          <w:shd w:val="clear" w:color="auto" w:fill="FFFFFF"/>
        </w:rPr>
        <w:fldChar w:fldCharType="end"/>
      </w:r>
      <w:r w:rsidR="000E2194" w:rsidRPr="000E2194">
        <w:rPr>
          <w:rFonts w:ascii="Arial" w:hAnsi="Arial" w:cs="Arial"/>
          <w:color w:val="000000"/>
          <w:shd w:val="clear" w:color="auto" w:fill="FFFFFF"/>
        </w:rPr>
        <w:t xml:space="preserve"> </w:t>
      </w:r>
      <w:r w:rsidR="00AD0965">
        <w:rPr>
          <w:rFonts w:ascii="Arial" w:hAnsi="Arial" w:cs="Arial"/>
          <w:color w:val="000000"/>
          <w:shd w:val="clear" w:color="auto" w:fill="FFFFFF"/>
        </w:rPr>
        <w:t xml:space="preserve">25% of the participants reported delaying a medical procedure because of fear of catching COVID. </w:t>
      </w:r>
      <w:r w:rsidR="000E2194" w:rsidRPr="000E2194">
        <w:rPr>
          <w:rFonts w:ascii="Arial" w:hAnsi="Arial" w:cs="Arial"/>
          <w:color w:val="000000"/>
          <w:shd w:val="clear" w:color="auto" w:fill="FFFFFF"/>
        </w:rPr>
        <w:t>Among those requiring personal assistance</w:t>
      </w:r>
      <w:r w:rsidR="00E77E26">
        <w:rPr>
          <w:rFonts w:ascii="Arial" w:hAnsi="Arial" w:cs="Arial"/>
          <w:color w:val="000000"/>
          <w:shd w:val="clear" w:color="auto" w:fill="FFFFFF"/>
        </w:rPr>
        <w:t xml:space="preserve"> services (i.e., attendant care)</w:t>
      </w:r>
      <w:r w:rsidR="000E2194" w:rsidRPr="000E2194">
        <w:rPr>
          <w:rFonts w:ascii="Arial" w:hAnsi="Arial" w:cs="Arial"/>
          <w:color w:val="000000"/>
          <w:shd w:val="clear" w:color="auto" w:fill="FFFFFF"/>
        </w:rPr>
        <w:t>, 32% reported a decrease in quality of care and 5</w:t>
      </w:r>
      <w:r w:rsidR="009104D4">
        <w:rPr>
          <w:rFonts w:ascii="Arial" w:hAnsi="Arial" w:cs="Arial"/>
          <w:color w:val="000000"/>
          <w:shd w:val="clear" w:color="auto" w:fill="FFFFFF"/>
        </w:rPr>
        <w:t>2</w:t>
      </w:r>
      <w:r w:rsidR="000E2194" w:rsidRPr="000E2194">
        <w:rPr>
          <w:rFonts w:ascii="Arial" w:hAnsi="Arial" w:cs="Arial"/>
          <w:color w:val="000000"/>
          <w:shd w:val="clear" w:color="auto" w:fill="FFFFFF"/>
        </w:rPr>
        <w:t xml:space="preserve">% relied more on family to assist with their care. </w:t>
      </w:r>
      <w:r w:rsidR="00AC6DE8">
        <w:rPr>
          <w:rFonts w:ascii="Arial" w:hAnsi="Arial" w:cs="Arial"/>
          <w:color w:val="000000"/>
          <w:shd w:val="clear" w:color="auto" w:fill="FFFFFF"/>
        </w:rPr>
        <w:t xml:space="preserve">A </w:t>
      </w:r>
      <w:hyperlink r:id="rId31" w:anchor=":~:text=Effect%20of%20COVID%2D19%20pandemic%20among%20people%20with%20SCI%20(PDF)" w:tooltip=" Research Brief:  Effect of COVID-19 pandemic among people with SCI" w:history="1">
        <w:r w:rsidR="00515A7B" w:rsidRPr="00515A7B">
          <w:rPr>
            <w:rStyle w:val="Hyperlink"/>
            <w:rFonts w:ascii="Arial" w:hAnsi="Arial" w:cs="Arial"/>
            <w:shd w:val="clear" w:color="auto" w:fill="FFFFFF"/>
          </w:rPr>
          <w:t xml:space="preserve">pandemic </w:t>
        </w:r>
        <w:r w:rsidR="00AC6DE8" w:rsidRPr="00515A7B">
          <w:rPr>
            <w:rStyle w:val="Hyperlink"/>
            <w:rFonts w:ascii="Arial" w:hAnsi="Arial" w:cs="Arial"/>
            <w:shd w:val="clear" w:color="auto" w:fill="FFFFFF"/>
          </w:rPr>
          <w:t>research brief</w:t>
        </w:r>
      </w:hyperlink>
      <w:r w:rsidR="00AC6DE8">
        <w:rPr>
          <w:rFonts w:ascii="Arial" w:hAnsi="Arial" w:cs="Arial"/>
          <w:color w:val="000000"/>
          <w:shd w:val="clear" w:color="auto" w:fill="FFFFFF"/>
        </w:rPr>
        <w:t xml:space="preserve"> on this publication </w:t>
      </w:r>
      <w:r w:rsidR="00B65B8F">
        <w:rPr>
          <w:rFonts w:ascii="Arial" w:hAnsi="Arial" w:cs="Arial"/>
          <w:color w:val="000000"/>
          <w:shd w:val="clear" w:color="auto" w:fill="FFFFFF"/>
        </w:rPr>
        <w:t>was</w:t>
      </w:r>
      <w:r w:rsidR="00AC6DE8">
        <w:rPr>
          <w:rFonts w:ascii="Arial" w:hAnsi="Arial" w:cs="Arial"/>
          <w:color w:val="000000"/>
          <w:shd w:val="clear" w:color="auto" w:fill="FFFFFF"/>
        </w:rPr>
        <w:t xml:space="preserve"> distributed to </w:t>
      </w:r>
      <w:r w:rsidR="00B65B8F">
        <w:rPr>
          <w:rFonts w:ascii="Arial" w:hAnsi="Arial" w:cs="Arial"/>
          <w:color w:val="000000"/>
          <w:shd w:val="clear" w:color="auto" w:fill="FFFFFF"/>
        </w:rPr>
        <w:t>the</w:t>
      </w:r>
      <w:r w:rsidR="00AC6DE8">
        <w:rPr>
          <w:rFonts w:ascii="Arial" w:hAnsi="Arial" w:cs="Arial"/>
          <w:color w:val="000000"/>
          <w:shd w:val="clear" w:color="auto" w:fill="FFFFFF"/>
        </w:rPr>
        <w:t xml:space="preserve"> research participants and posted to </w:t>
      </w:r>
      <w:r w:rsidR="00B65B8F">
        <w:rPr>
          <w:rFonts w:ascii="Arial" w:hAnsi="Arial" w:cs="Arial"/>
          <w:color w:val="000000"/>
          <w:shd w:val="clear" w:color="auto" w:fill="FFFFFF"/>
        </w:rPr>
        <w:t>the</w:t>
      </w:r>
      <w:r w:rsidR="00AC6DE8">
        <w:rPr>
          <w:rFonts w:ascii="Arial" w:hAnsi="Arial" w:cs="Arial"/>
          <w:color w:val="000000"/>
          <w:shd w:val="clear" w:color="auto" w:fill="FFFFFF"/>
        </w:rPr>
        <w:t xml:space="preserve"> </w:t>
      </w:r>
      <w:r w:rsidR="00817E6C">
        <w:rPr>
          <w:rFonts w:ascii="Arial" w:hAnsi="Arial" w:cs="Arial"/>
          <w:color w:val="000000"/>
          <w:shd w:val="clear" w:color="auto" w:fill="FFFFFF"/>
        </w:rPr>
        <w:t xml:space="preserve">Health, Employment, and Longevity Project </w:t>
      </w:r>
      <w:r w:rsidR="00AC6DE8">
        <w:rPr>
          <w:rFonts w:ascii="Arial" w:hAnsi="Arial" w:cs="Arial"/>
          <w:color w:val="000000"/>
          <w:shd w:val="clear" w:color="auto" w:fill="FFFFFF"/>
        </w:rPr>
        <w:t>website</w:t>
      </w:r>
      <w:r w:rsidR="00DB166E">
        <w:rPr>
          <w:rFonts w:ascii="Arial" w:hAnsi="Arial" w:cs="Arial"/>
          <w:b/>
          <w:bCs/>
          <w:color w:val="000000"/>
          <w:shd w:val="clear" w:color="auto" w:fill="FFFFFF"/>
        </w:rPr>
        <w:t xml:space="preserve">. </w:t>
      </w:r>
      <w:r w:rsidR="00C77380">
        <w:rPr>
          <w:rFonts w:ascii="Arial" w:hAnsi="Arial" w:cs="Arial"/>
          <w:color w:val="000000"/>
          <w:shd w:val="clear" w:color="auto" w:fill="FFFFFF"/>
        </w:rPr>
        <w:t xml:space="preserve">In a second </w:t>
      </w:r>
      <w:r w:rsidR="00AC6DE8">
        <w:rPr>
          <w:rFonts w:ascii="Arial" w:hAnsi="Arial" w:cs="Arial"/>
          <w:color w:val="000000"/>
          <w:shd w:val="clear" w:color="auto" w:fill="FFFFFF"/>
        </w:rPr>
        <w:t xml:space="preserve">COVID-19 </w:t>
      </w:r>
      <w:r w:rsidR="00C77380">
        <w:rPr>
          <w:rFonts w:ascii="Arial" w:hAnsi="Arial" w:cs="Arial"/>
          <w:color w:val="000000"/>
          <w:shd w:val="clear" w:color="auto" w:fill="FFFFFF"/>
        </w:rPr>
        <w:t>report looking at factors that predicted post pandemic onset problems, 22% of those reporting stated difficulties obtaining daily necessities and 19% reported difficulty obtaining SCI services.</w:t>
      </w:r>
      <w:r w:rsidR="00AC6DE8">
        <w:rPr>
          <w:rFonts w:ascii="Arial" w:hAnsi="Arial" w:cs="Arial"/>
          <w:color w:val="000000"/>
          <w:shd w:val="clear" w:color="auto" w:fill="FFFFFF"/>
        </w:rPr>
        <w:fldChar w:fldCharType="begin"/>
      </w:r>
      <w:r w:rsidR="00AC6DE8">
        <w:rPr>
          <w:rFonts w:ascii="Arial" w:hAnsi="Arial" w:cs="Arial"/>
          <w:color w:val="000000"/>
          <w:shd w:val="clear" w:color="auto" w:fill="FFFFFF"/>
        </w:rPr>
        <w:instrText xml:space="preserve"> ADDIN EN.CITE &lt;EndNote&gt;&lt;Cite&gt;&lt;Author&gt;Cao&lt;/Author&gt;&lt;Year&gt;2023&lt;/Year&gt;&lt;RecNum&gt;18057&lt;/RecNum&gt;&lt;DisplayText&gt;&lt;style face="superscript"&gt;2&lt;/style&gt;&lt;/DisplayText&gt;&lt;record&gt;&lt;rec-number&gt;18057&lt;/rec-number&gt;&lt;foreign-keys&gt;&lt;key app="EN" db-id="szx20255z5pdryepaxdxfttv05awfztrap2f" timestamp="1692628223"&gt;18057&lt;/key&gt;&lt;/foreign-keys&gt;&lt;ref-type name="Journal Article"&gt;17&lt;/ref-type&gt;&lt;contributors&gt;&lt;authors&gt;&lt;author&gt;Cao, Y.&lt;/author&gt;&lt;author&gt;Clark, J. M. R.&lt;/author&gt;&lt;author&gt;Krause, J. S.&lt;/author&gt;&lt;/authors&gt;&lt;/contributors&gt;&lt;auth-address&gt;College of Health Professions, Medical University of South Carolina, Charleston, SC.&amp;#xD;College of Health Professions, Medical University of South Carolina, Charleston, SC; Mental Health Service, VA San Diego Healthcare System, San Diego, CA.&amp;#xD;College of Health Professions, Medical University of South Carolina, Charleston, SC. Electronic address: krause@musc.edu.&lt;/auth-address&gt;&lt;titles&gt;&lt;title&gt;Difficulty obtaining daily necessities and difficulty obtaining SCI services during the COVID-19 pandemic among people with spinal cord injury&lt;/title&gt;&lt;secondary-title&gt;Arch Phys Med Rehabil&lt;/secondary-title&gt;&lt;/titles&gt;&lt;periodical&gt;&lt;full-title&gt;Arch Phys Med Rehabil&lt;/full-title&gt;&lt;/periodical&gt;&lt;edition&gt;20230818&lt;/edition&gt;&lt;keywords&gt;&lt;keyword&gt;Covid-19&lt;/keyword&gt;&lt;keyword&gt;outcome assessment, health care&lt;/keyword&gt;&lt;keyword&gt;spinal cord injuries&lt;/keyword&gt;&lt;/keywords&gt;&lt;dates&gt;&lt;year&gt;2023&lt;/year&gt;&lt;pub-dates&gt;&lt;date&gt;Aug 18&lt;/date&gt;&lt;/pub-dates&gt;&lt;/dates&gt;&lt;isbn&gt;1532-821X (Electronic)&amp;#xD;0003-9993 (Linking)&lt;/isbn&gt;&lt;accession-num&gt;37598832&lt;/accession-num&gt;&lt;urls&gt;&lt;related-urls&gt;&lt;url&gt;https://www.ncbi.nlm.nih.gov/pubmed/37598832&lt;/url&gt;&lt;/related-urls&gt;&lt;/urls&gt;&lt;electronic-resource-num&gt;10.1016/j.apmr.2023.08.002&lt;/electronic-resource-num&gt;&lt;remote-database-name&gt;Publisher&lt;/remote-database-name&gt;&lt;remote-database-provider&gt;NLM&lt;/remote-database-provider&gt;&lt;/record&gt;&lt;/Cite&gt;&lt;/EndNote&gt;</w:instrText>
      </w:r>
      <w:r w:rsidR="00AC6DE8">
        <w:rPr>
          <w:rFonts w:ascii="Arial" w:hAnsi="Arial" w:cs="Arial"/>
          <w:color w:val="000000"/>
          <w:shd w:val="clear" w:color="auto" w:fill="FFFFFF"/>
        </w:rPr>
        <w:fldChar w:fldCharType="separate"/>
      </w:r>
      <w:r w:rsidR="00AC6DE8" w:rsidRPr="00AC6DE8">
        <w:rPr>
          <w:rFonts w:ascii="Arial" w:hAnsi="Arial" w:cs="Arial"/>
          <w:noProof/>
          <w:color w:val="000000"/>
          <w:shd w:val="clear" w:color="auto" w:fill="FFFFFF"/>
          <w:vertAlign w:val="superscript"/>
        </w:rPr>
        <w:t>2</w:t>
      </w:r>
      <w:r w:rsidR="00AC6DE8">
        <w:rPr>
          <w:rFonts w:ascii="Arial" w:hAnsi="Arial" w:cs="Arial"/>
          <w:color w:val="000000"/>
          <w:shd w:val="clear" w:color="auto" w:fill="FFFFFF"/>
        </w:rPr>
        <w:fldChar w:fldCharType="end"/>
      </w:r>
      <w:r w:rsidR="00C77380">
        <w:rPr>
          <w:rFonts w:ascii="Arial" w:hAnsi="Arial" w:cs="Arial"/>
          <w:color w:val="000000"/>
          <w:shd w:val="clear" w:color="auto" w:fill="FFFFFF"/>
        </w:rPr>
        <w:t xml:space="preserve"> </w:t>
      </w:r>
      <w:r w:rsidR="00AD0965" w:rsidRPr="00AD0965">
        <w:rPr>
          <w:rFonts w:ascii="Arial" w:hAnsi="Arial" w:cs="Arial"/>
          <w:bCs/>
          <w:color w:val="000000"/>
          <w:shd w:val="clear" w:color="auto" w:fill="FFFFFF"/>
        </w:rPr>
        <w:t>Having more</w:t>
      </w:r>
      <w:r w:rsidR="00AD0965">
        <w:rPr>
          <w:rFonts w:ascii="Arial" w:hAnsi="Arial" w:cs="Arial"/>
          <w:bCs/>
          <w:color w:val="000000"/>
          <w:shd w:val="clear" w:color="auto" w:fill="FFFFFF"/>
        </w:rPr>
        <w:t xml:space="preserve"> health conditions and nonroutine access to services prior to the pandemic was associated with more difficulties obtaining daily necessities and SCI services post pandemic.</w:t>
      </w:r>
      <w:r w:rsidR="00DB166E">
        <w:rPr>
          <w:rFonts w:ascii="Arial" w:hAnsi="Arial" w:cs="Arial"/>
          <w:bCs/>
          <w:color w:val="000000"/>
          <w:shd w:val="clear" w:color="auto" w:fill="FFFFFF"/>
        </w:rPr>
        <w:t xml:space="preserve"> This second COVID-19 report resulted in a </w:t>
      </w:r>
      <w:hyperlink r:id="rId32" w:tooltip=" Research Brief:  Difficulty Obtaining SCI Services During Pandemic" w:history="1">
        <w:r w:rsidR="00DE228B" w:rsidRPr="00DE228B">
          <w:rPr>
            <w:rStyle w:val="Hyperlink"/>
            <w:rFonts w:ascii="Arial" w:hAnsi="Arial" w:cs="Arial"/>
            <w:bCs/>
            <w:shd w:val="clear" w:color="auto" w:fill="FFFFFF"/>
          </w:rPr>
          <w:t xml:space="preserve">obtaining services during the pandemic </w:t>
        </w:r>
        <w:r w:rsidR="0031049A" w:rsidRPr="00DE228B">
          <w:rPr>
            <w:rStyle w:val="Hyperlink"/>
            <w:rFonts w:ascii="Arial" w:hAnsi="Arial" w:cs="Arial"/>
            <w:bCs/>
            <w:shd w:val="clear" w:color="auto" w:fill="FFFFFF"/>
          </w:rPr>
          <w:t>research brief</w:t>
        </w:r>
      </w:hyperlink>
      <w:r w:rsidR="0031049A" w:rsidRPr="0031049A">
        <w:rPr>
          <w:rFonts w:ascii="Arial" w:hAnsi="Arial" w:cs="Arial"/>
          <w:bCs/>
          <w:color w:val="000000"/>
          <w:shd w:val="clear" w:color="auto" w:fill="FFFFFF"/>
        </w:rPr>
        <w:t>.</w:t>
      </w:r>
      <w:r w:rsidR="0031049A">
        <w:rPr>
          <w:rFonts w:ascii="Arial" w:hAnsi="Arial" w:cs="Arial"/>
          <w:bCs/>
          <w:color w:val="000000"/>
          <w:shd w:val="clear" w:color="auto" w:fill="FFFFFF"/>
        </w:rPr>
        <w:t xml:space="preserve"> A third </w:t>
      </w:r>
      <w:hyperlink r:id="rId33" w:tooltip="Research Brief:  High-Risk Opioid Use Among Individuals with SCI" w:history="1">
        <w:r w:rsidR="0031049A" w:rsidRPr="00DE228B">
          <w:rPr>
            <w:rStyle w:val="Hyperlink"/>
            <w:rFonts w:ascii="Arial" w:hAnsi="Arial" w:cs="Arial"/>
            <w:bCs/>
            <w:shd w:val="clear" w:color="auto" w:fill="FFFFFF"/>
          </w:rPr>
          <w:t>research brief</w:t>
        </w:r>
        <w:r w:rsidR="00C33811" w:rsidRPr="00DE228B">
          <w:rPr>
            <w:rStyle w:val="Hyperlink"/>
            <w:rFonts w:ascii="Arial" w:hAnsi="Arial" w:cs="Arial"/>
            <w:bCs/>
            <w:shd w:val="clear" w:color="auto" w:fill="FFFFFF"/>
          </w:rPr>
          <w:t xml:space="preserve"> on opioid use</w:t>
        </w:r>
      </w:hyperlink>
      <w:r w:rsidR="00C33811">
        <w:rPr>
          <w:rFonts w:ascii="Arial" w:hAnsi="Arial" w:cs="Arial"/>
          <w:bCs/>
          <w:color w:val="000000"/>
          <w:shd w:val="clear" w:color="auto" w:fill="FFFFFF"/>
        </w:rPr>
        <w:t xml:space="preserve"> </w:t>
      </w:r>
      <w:r w:rsidR="00E61FAA">
        <w:rPr>
          <w:rFonts w:ascii="Arial" w:hAnsi="Arial" w:cs="Arial"/>
          <w:bCs/>
          <w:color w:val="000000"/>
          <w:shd w:val="clear" w:color="auto" w:fill="FFFFFF"/>
        </w:rPr>
        <w:t>was</w:t>
      </w:r>
      <w:r w:rsidR="00DB166E">
        <w:rPr>
          <w:rFonts w:ascii="Arial" w:hAnsi="Arial" w:cs="Arial"/>
          <w:bCs/>
          <w:color w:val="000000"/>
          <w:shd w:val="clear" w:color="auto" w:fill="FFFFFF"/>
        </w:rPr>
        <w:t xml:space="preserve"> produced for this project</w:t>
      </w:r>
      <w:r w:rsidR="00C33811">
        <w:rPr>
          <w:rFonts w:ascii="Arial" w:hAnsi="Arial" w:cs="Arial"/>
          <w:bCs/>
          <w:color w:val="000000"/>
          <w:shd w:val="clear" w:color="auto" w:fill="FFFFFF"/>
        </w:rPr>
        <w:t>. Research briefs summarize findings from a manuscript analyzing specific data and</w:t>
      </w:r>
      <w:r w:rsidR="00E77E26">
        <w:rPr>
          <w:rFonts w:ascii="Arial" w:hAnsi="Arial" w:cs="Arial"/>
          <w:bCs/>
          <w:color w:val="000000"/>
          <w:shd w:val="clear" w:color="auto" w:fill="FFFFFF"/>
        </w:rPr>
        <w:t xml:space="preserve"> </w:t>
      </w:r>
      <w:r w:rsidR="00B65B8F">
        <w:rPr>
          <w:rFonts w:ascii="Arial" w:hAnsi="Arial" w:cs="Arial"/>
          <w:bCs/>
          <w:color w:val="000000"/>
          <w:shd w:val="clear" w:color="auto" w:fill="FFFFFF"/>
        </w:rPr>
        <w:t>are</w:t>
      </w:r>
      <w:r w:rsidR="00E77E26">
        <w:rPr>
          <w:rFonts w:ascii="Arial" w:hAnsi="Arial" w:cs="Arial"/>
          <w:bCs/>
          <w:color w:val="000000"/>
          <w:shd w:val="clear" w:color="auto" w:fill="FFFFFF"/>
        </w:rPr>
        <w:t xml:space="preserve"> </w:t>
      </w:r>
      <w:r w:rsidR="00C33811">
        <w:rPr>
          <w:rFonts w:ascii="Arial" w:hAnsi="Arial" w:cs="Arial"/>
          <w:bCs/>
          <w:color w:val="000000"/>
          <w:shd w:val="clear" w:color="auto" w:fill="FFFFFF"/>
        </w:rPr>
        <w:t xml:space="preserve">written for stakeholders, emphasizing implications. </w:t>
      </w:r>
      <w:r w:rsidR="0031049A">
        <w:rPr>
          <w:rFonts w:ascii="Arial" w:hAnsi="Arial" w:cs="Arial"/>
          <w:bCs/>
          <w:color w:val="000000"/>
          <w:shd w:val="clear" w:color="auto" w:fill="FFFFFF"/>
        </w:rPr>
        <w:t>Two n</w:t>
      </w:r>
      <w:r w:rsidR="00C33811">
        <w:rPr>
          <w:rFonts w:ascii="Arial" w:hAnsi="Arial" w:cs="Arial"/>
          <w:bCs/>
          <w:color w:val="000000"/>
          <w:shd w:val="clear" w:color="auto" w:fill="FFFFFF"/>
        </w:rPr>
        <w:t>ewsletters</w:t>
      </w:r>
      <w:r w:rsidR="00E77E26">
        <w:rPr>
          <w:rFonts w:ascii="Arial" w:hAnsi="Arial" w:cs="Arial"/>
          <w:bCs/>
          <w:color w:val="000000"/>
          <w:shd w:val="clear" w:color="auto" w:fill="FFFFFF"/>
        </w:rPr>
        <w:t xml:space="preserve"> were also </w:t>
      </w:r>
      <w:r w:rsidR="00C33811">
        <w:rPr>
          <w:rFonts w:ascii="Arial" w:hAnsi="Arial" w:cs="Arial"/>
          <w:bCs/>
          <w:color w:val="000000"/>
          <w:shd w:val="clear" w:color="auto" w:fill="FFFFFF"/>
        </w:rPr>
        <w:t>produced for study participants to summarize key research</w:t>
      </w:r>
      <w:r w:rsidR="00E77E26">
        <w:rPr>
          <w:rFonts w:ascii="Arial" w:hAnsi="Arial" w:cs="Arial"/>
          <w:bCs/>
          <w:color w:val="000000"/>
          <w:shd w:val="clear" w:color="auto" w:fill="FFFFFF"/>
        </w:rPr>
        <w:t xml:space="preserve"> findings.</w:t>
      </w:r>
      <w:r w:rsidR="006B2433">
        <w:rPr>
          <w:rFonts w:ascii="Arial" w:hAnsi="Arial" w:cs="Arial"/>
          <w:bCs/>
          <w:color w:val="000000"/>
          <w:shd w:val="clear" w:color="auto" w:fill="FFFFFF"/>
        </w:rPr>
        <w:t xml:space="preserve"> </w:t>
      </w:r>
      <w:r w:rsidR="00515A7B">
        <w:rPr>
          <w:rFonts w:ascii="Arial" w:hAnsi="Arial" w:cs="Arial"/>
          <w:bCs/>
          <w:color w:val="000000"/>
          <w:shd w:val="clear" w:color="auto" w:fill="FFFFFF"/>
        </w:rPr>
        <w:t xml:space="preserve">The </w:t>
      </w:r>
      <w:hyperlink r:id="rId34" w:tooltip="Fall 2022 Newsletter" w:history="1">
        <w:r w:rsidR="00515A7B" w:rsidRPr="00515A7B">
          <w:rPr>
            <w:rStyle w:val="Hyperlink"/>
            <w:rFonts w:ascii="Arial" w:hAnsi="Arial" w:cs="Arial"/>
            <w:bCs/>
            <w:shd w:val="clear" w:color="auto" w:fill="FFFFFF"/>
          </w:rPr>
          <w:t>Fall 2022 newsletter</w:t>
        </w:r>
      </w:hyperlink>
      <w:r w:rsidR="006B2433">
        <w:rPr>
          <w:rFonts w:ascii="Arial" w:hAnsi="Arial" w:cs="Arial"/>
          <w:bCs/>
          <w:color w:val="000000"/>
          <w:shd w:val="clear" w:color="auto" w:fill="FFFFFF"/>
        </w:rPr>
        <w:t xml:space="preserve"> was disseminated in December 2022 and </w:t>
      </w:r>
      <w:r w:rsidR="00515A7B">
        <w:rPr>
          <w:rFonts w:ascii="Arial" w:hAnsi="Arial" w:cs="Arial"/>
          <w:bCs/>
          <w:color w:val="000000"/>
          <w:shd w:val="clear" w:color="auto" w:fill="FFFFFF"/>
        </w:rPr>
        <w:t xml:space="preserve">the </w:t>
      </w:r>
      <w:hyperlink r:id="rId35" w:tooltip="Summer 2023 Newsletter" w:history="1">
        <w:r w:rsidR="00515A7B" w:rsidRPr="00515A7B">
          <w:rPr>
            <w:rStyle w:val="Hyperlink"/>
            <w:rFonts w:ascii="Arial" w:hAnsi="Arial" w:cs="Arial"/>
            <w:bCs/>
            <w:shd w:val="clear" w:color="auto" w:fill="FFFFFF"/>
          </w:rPr>
          <w:t>Summer 2023 newsletter</w:t>
        </w:r>
      </w:hyperlink>
      <w:r w:rsidR="00515A7B">
        <w:rPr>
          <w:rFonts w:ascii="Arial" w:hAnsi="Arial" w:cs="Arial"/>
          <w:bCs/>
          <w:color w:val="000000"/>
          <w:shd w:val="clear" w:color="auto" w:fill="FFFFFF"/>
        </w:rPr>
        <w:t xml:space="preserve"> was disseminated in</w:t>
      </w:r>
      <w:r w:rsidR="006B2433">
        <w:rPr>
          <w:rFonts w:ascii="Arial" w:hAnsi="Arial" w:cs="Arial"/>
          <w:bCs/>
          <w:color w:val="000000"/>
          <w:shd w:val="clear" w:color="auto" w:fill="FFFFFF"/>
        </w:rPr>
        <w:t xml:space="preserve"> August 2023.</w:t>
      </w:r>
    </w:p>
    <w:p w14:paraId="2EBA7C1F" w14:textId="558EC70F" w:rsidR="00804B22" w:rsidRPr="00635122" w:rsidRDefault="00804B22" w:rsidP="00637FAE">
      <w:pPr>
        <w:pStyle w:val="NormalWeb"/>
        <w:spacing w:before="240" w:after="240"/>
        <w:jc w:val="both"/>
        <w:rPr>
          <w:rFonts w:ascii="Arial" w:hAnsi="Arial" w:cs="Arial"/>
        </w:rPr>
      </w:pPr>
      <w:r w:rsidRPr="000E2194">
        <w:rPr>
          <w:rFonts w:ascii="Arial" w:hAnsi="Arial" w:cs="Arial"/>
        </w:rPr>
        <w:t>Dr. Aiko Thompson</w:t>
      </w:r>
      <w:r w:rsidR="00B65B8F">
        <w:rPr>
          <w:rFonts w:ascii="Arial" w:hAnsi="Arial" w:cs="Arial"/>
        </w:rPr>
        <w:t>’s</w:t>
      </w:r>
      <w:r w:rsidRPr="000E2194">
        <w:rPr>
          <w:rFonts w:ascii="Arial" w:hAnsi="Arial" w:cs="Arial"/>
        </w:rPr>
        <w:t xml:space="preserve"> (MUSC) work focuse</w:t>
      </w:r>
      <w:r w:rsidR="00B65B8F">
        <w:rPr>
          <w:rFonts w:ascii="Arial" w:hAnsi="Arial" w:cs="Arial"/>
        </w:rPr>
        <w:t>s</w:t>
      </w:r>
      <w:r w:rsidRPr="000E2194">
        <w:rPr>
          <w:rFonts w:ascii="Arial" w:hAnsi="Arial" w:cs="Arial"/>
        </w:rPr>
        <w:t xml:space="preserve"> on functional recovery after incomplete SCI. She has been successful in developing a research program </w:t>
      </w:r>
      <w:r w:rsidRPr="00635122">
        <w:rPr>
          <w:rFonts w:ascii="Arial" w:hAnsi="Arial" w:cs="Arial"/>
        </w:rPr>
        <w:t xml:space="preserve">that has led to substantial federal funding. </w:t>
      </w:r>
      <w:r w:rsidR="00B65B8F">
        <w:rPr>
          <w:rFonts w:ascii="Arial" w:hAnsi="Arial" w:cs="Arial"/>
        </w:rPr>
        <w:t xml:space="preserve">Through her Post Doc award, </w:t>
      </w:r>
      <w:r w:rsidRPr="00635122">
        <w:rPr>
          <w:rFonts w:ascii="Arial" w:hAnsi="Arial" w:cs="Arial"/>
        </w:rPr>
        <w:t xml:space="preserve">Dr. Thompson </w:t>
      </w:r>
      <w:r>
        <w:rPr>
          <w:rFonts w:ascii="Arial" w:hAnsi="Arial" w:cs="Arial"/>
        </w:rPr>
        <w:t>mentored</w:t>
      </w:r>
      <w:r w:rsidRPr="00635122">
        <w:rPr>
          <w:rFonts w:ascii="Arial" w:hAnsi="Arial" w:cs="Arial"/>
        </w:rPr>
        <w:t xml:space="preserve"> one research fellow</w:t>
      </w:r>
      <w:r>
        <w:rPr>
          <w:rFonts w:ascii="Arial" w:hAnsi="Arial" w:cs="Arial"/>
        </w:rPr>
        <w:t>, Dr. Allison Lewis,</w:t>
      </w:r>
      <w:r w:rsidRPr="00635122">
        <w:rPr>
          <w:rFonts w:ascii="Arial" w:hAnsi="Arial" w:cs="Arial"/>
        </w:rPr>
        <w:t xml:space="preserve"> who</w:t>
      </w:r>
      <w:r>
        <w:rPr>
          <w:rFonts w:ascii="Arial" w:hAnsi="Arial" w:cs="Arial"/>
        </w:rPr>
        <w:t xml:space="preserve"> worked on </w:t>
      </w:r>
      <w:r>
        <w:rPr>
          <w:rFonts w:ascii="Arial" w:hAnsi="Arial" w:cs="Arial"/>
          <w:b/>
          <w:bCs/>
        </w:rPr>
        <w:t>Inducing corticospinal plasticity for improving upper extremity motor function recovery in people with chronic cervical spinal cord injury.</w:t>
      </w:r>
      <w:r>
        <w:rPr>
          <w:rFonts w:ascii="Arial" w:hAnsi="Arial" w:cs="Arial"/>
        </w:rPr>
        <w:t xml:space="preserve"> Dr. Lewis learned to use invasive and non-invasive (TMS and </w:t>
      </w:r>
      <w:proofErr w:type="spellStart"/>
      <w:r>
        <w:rPr>
          <w:rFonts w:ascii="Arial" w:hAnsi="Arial" w:cs="Arial"/>
        </w:rPr>
        <w:t>taVNS</w:t>
      </w:r>
      <w:proofErr w:type="spellEnd"/>
      <w:r>
        <w:rPr>
          <w:rFonts w:ascii="Arial" w:hAnsi="Arial" w:cs="Arial"/>
        </w:rPr>
        <w:t>) brain stimulation and peripheral nerve stimulation methods for examining neural pathways in upper extremity of people with chronic cervical SCI. Dr. Lewis worked with participants with SCI administering 3 months of upper extremity MEP conditioning study sessions. She also learned the soleus H-reflex down-conditioning paradigm and protocol for alleviating spastic hyperreflexia and spastic movement disorders in people with chronic incomplete SCI.</w:t>
      </w:r>
    </w:p>
    <w:p w14:paraId="43387931" w14:textId="3F7B93DD" w:rsidR="00804B22" w:rsidRDefault="00212E54" w:rsidP="00637FAE">
      <w:pPr>
        <w:pStyle w:val="NormalWeb"/>
        <w:spacing w:before="240" w:after="240"/>
        <w:jc w:val="both"/>
        <w:rPr>
          <w:rFonts w:ascii="Arial" w:hAnsi="Arial" w:cs="Arial"/>
        </w:rPr>
      </w:pPr>
      <w:r>
        <w:rPr>
          <w:noProof/>
        </w:rPr>
        <w:lastRenderedPageBreak/>
        <w:drawing>
          <wp:anchor distT="0" distB="0" distL="114300" distR="114300" simplePos="0" relativeHeight="251748352" behindDoc="1" locked="0" layoutInCell="1" allowOverlap="1" wp14:anchorId="0D9695D0" wp14:editId="6801AA9B">
            <wp:simplePos x="0" y="0"/>
            <wp:positionH relativeFrom="column">
              <wp:posOffset>4782820</wp:posOffset>
            </wp:positionH>
            <wp:positionV relativeFrom="paragraph">
              <wp:posOffset>5715</wp:posOffset>
            </wp:positionV>
            <wp:extent cx="2050415" cy="1543685"/>
            <wp:effectExtent l="0" t="0" r="6985" b="0"/>
            <wp:wrapSquare wrapText="bothSides"/>
            <wp:docPr id="7" name="Picture 7" descr="Dr. Krause presenting to a room of people including several wheelchair us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r. Krause presenting to a room of people including several wheelchair user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050415" cy="1543685"/>
                    </a:xfrm>
                    <a:prstGeom prst="rect">
                      <a:avLst/>
                    </a:prstGeom>
                    <a:noFill/>
                    <a:ln>
                      <a:noFill/>
                    </a:ln>
                    <a:effectLst>
                      <a:softEdge rad="38100"/>
                    </a:effectLst>
                  </pic:spPr>
                </pic:pic>
              </a:graphicData>
            </a:graphic>
            <wp14:sizeRelH relativeFrom="margin">
              <wp14:pctWidth>0</wp14:pctWidth>
            </wp14:sizeRelH>
            <wp14:sizeRelV relativeFrom="margin">
              <wp14:pctHeight>0</wp14:pctHeight>
            </wp14:sizeRelV>
          </wp:anchor>
        </w:drawing>
      </w:r>
      <w:r w:rsidR="00804B22">
        <w:rPr>
          <w:rFonts w:ascii="Arial" w:hAnsi="Arial" w:cs="Arial"/>
        </w:rPr>
        <w:t>Dr. Thompson hosted a retreat, for people with SCI and other stakeholders, on June 24</w:t>
      </w:r>
      <w:r w:rsidR="00804B22" w:rsidRPr="00635122">
        <w:rPr>
          <w:rFonts w:ascii="Arial" w:hAnsi="Arial" w:cs="Arial"/>
          <w:vertAlign w:val="superscript"/>
        </w:rPr>
        <w:t>th</w:t>
      </w:r>
      <w:r w:rsidR="00804B22">
        <w:rPr>
          <w:rFonts w:ascii="Arial" w:hAnsi="Arial" w:cs="Arial"/>
        </w:rPr>
        <w:t xml:space="preserve"> in Charleston to showcase what SCI research studies are ongoing at her </w:t>
      </w:r>
      <w:hyperlink r:id="rId37" w:tooltip="Operant Conditioning Research Studies" w:history="1">
        <w:r w:rsidR="00804B22" w:rsidRPr="00212E54">
          <w:rPr>
            <w:rStyle w:val="Hyperlink"/>
            <w:rFonts w:ascii="Arial" w:hAnsi="Arial" w:cs="Arial"/>
            <w:bCs/>
            <w:shd w:val="clear" w:color="auto" w:fill="FFFFFF"/>
          </w:rPr>
          <w:t>EPOC lab</w:t>
        </w:r>
      </w:hyperlink>
      <w:r w:rsidR="00804B22">
        <w:rPr>
          <w:rFonts w:ascii="Arial" w:hAnsi="Arial" w:cs="Arial"/>
        </w:rPr>
        <w:t xml:space="preserve"> as well as how to participate</w:t>
      </w:r>
      <w:r w:rsidR="00DE228B">
        <w:rPr>
          <w:rFonts w:ascii="Arial" w:hAnsi="Arial" w:cs="Arial"/>
        </w:rPr>
        <w:t xml:space="preserve"> in ongoing and future research studies</w:t>
      </w:r>
      <w:r w:rsidR="00804B22">
        <w:rPr>
          <w:rFonts w:ascii="Arial" w:hAnsi="Arial" w:cs="Arial"/>
        </w:rPr>
        <w:t xml:space="preserve">. </w:t>
      </w:r>
      <w:r w:rsidR="00DE228B">
        <w:rPr>
          <w:rFonts w:ascii="Arial" w:hAnsi="Arial" w:cs="Arial"/>
        </w:rPr>
        <w:t xml:space="preserve">Speakers spoke regarding state and local resources including the South Carolina Spinal Cord Injury Association and their support groups. </w:t>
      </w:r>
      <w:r w:rsidR="00804B22">
        <w:rPr>
          <w:rFonts w:ascii="Arial" w:hAnsi="Arial" w:cs="Arial"/>
        </w:rPr>
        <w:t>Dr. Krause gave an overview of the SCIRF at this retreat</w:t>
      </w:r>
      <w:r w:rsidR="00DE228B">
        <w:rPr>
          <w:rFonts w:ascii="Arial" w:hAnsi="Arial" w:cs="Arial"/>
        </w:rPr>
        <w:t xml:space="preserve"> as well as his ongoing research.</w:t>
      </w:r>
      <w:r w:rsidRPr="00212E54">
        <w:t xml:space="preserve"> </w:t>
      </w:r>
    </w:p>
    <w:p w14:paraId="688E3506" w14:textId="77777777" w:rsidR="00804B22" w:rsidRPr="00635122" w:rsidRDefault="00804B22" w:rsidP="00637FAE">
      <w:pPr>
        <w:pStyle w:val="NormalWeb"/>
        <w:spacing w:before="240" w:after="240"/>
        <w:jc w:val="both"/>
        <w:rPr>
          <w:rFonts w:ascii="Arial" w:hAnsi="Arial" w:cs="Arial"/>
        </w:rPr>
      </w:pPr>
      <w:r w:rsidRPr="00635122">
        <w:rPr>
          <w:rFonts w:ascii="Arial" w:hAnsi="Arial" w:cs="Arial"/>
        </w:rPr>
        <w:t xml:space="preserve">Dr. Brian Saway (MUSC) began his study researching </w:t>
      </w:r>
      <w:r w:rsidRPr="00635122">
        <w:rPr>
          <w:rFonts w:ascii="Arial" w:hAnsi="Arial" w:cs="Arial"/>
          <w:b/>
          <w:bCs/>
        </w:rPr>
        <w:t>Contrast Enhanced Ultrasound for the Evaluation of Intraoperative SCI Following Surgical Decompression of a Chronically Compressed Spinal Cord.</w:t>
      </w:r>
      <w:r w:rsidRPr="00635122">
        <w:rPr>
          <w:rFonts w:ascii="Arial" w:eastAsiaTheme="minorHAnsi" w:hAnsi="Arial" w:cs="Arial"/>
        </w:rPr>
        <w:t xml:space="preserve"> Dr. Saway aims to evaluate and quantify micro- and macrovascular changes that lead to areas of hyper-perfusion as well as areas of ischemia intraoperatively in patients that undergo elective cervicothoracic posterior decompression for chronic compression. While this study start was delayed due to IRB approvals, if successful, this study will help surgeons predict and prognosticate the degree of post-operative neurologic injury.</w:t>
      </w:r>
    </w:p>
    <w:p w14:paraId="32951A6C" w14:textId="4327A74B" w:rsidR="00804B22" w:rsidRPr="00635122" w:rsidRDefault="00804B22" w:rsidP="00637FAE">
      <w:pPr>
        <w:pStyle w:val="NormalWeb"/>
        <w:spacing w:before="240" w:after="240"/>
        <w:jc w:val="both"/>
        <w:rPr>
          <w:rFonts w:ascii="Arial" w:hAnsi="Arial" w:cs="Arial"/>
        </w:rPr>
      </w:pPr>
      <w:r>
        <w:rPr>
          <w:rFonts w:ascii="Arial" w:hAnsi="Arial" w:cs="Arial"/>
        </w:rPr>
        <w:t>Ms. Angela Rodriguez led t</w:t>
      </w:r>
      <w:r w:rsidRPr="00635122">
        <w:rPr>
          <w:rFonts w:ascii="Arial" w:hAnsi="Arial" w:cs="Arial"/>
        </w:rPr>
        <w:t xml:space="preserve">he </w:t>
      </w:r>
      <w:r>
        <w:rPr>
          <w:rFonts w:ascii="Arial" w:hAnsi="Arial" w:cs="Arial"/>
        </w:rPr>
        <w:t xml:space="preserve">South Carolina </w:t>
      </w:r>
      <w:r w:rsidRPr="00635122">
        <w:rPr>
          <w:rFonts w:ascii="Arial" w:hAnsi="Arial" w:cs="Arial"/>
        </w:rPr>
        <w:t xml:space="preserve">SCI Association, comprised of stakeholders with SCI, </w:t>
      </w:r>
      <w:r>
        <w:rPr>
          <w:rFonts w:ascii="Arial" w:hAnsi="Arial" w:cs="Arial"/>
        </w:rPr>
        <w:t>in holding</w:t>
      </w:r>
      <w:r w:rsidRPr="00635122">
        <w:rPr>
          <w:rFonts w:ascii="Arial" w:hAnsi="Arial" w:cs="Arial"/>
        </w:rPr>
        <w:t xml:space="preserve"> </w:t>
      </w:r>
      <w:r>
        <w:rPr>
          <w:rFonts w:ascii="Arial" w:hAnsi="Arial" w:cs="Arial"/>
        </w:rPr>
        <w:t>their</w:t>
      </w:r>
      <w:r w:rsidRPr="00635122">
        <w:rPr>
          <w:rFonts w:ascii="Arial" w:hAnsi="Arial" w:cs="Arial"/>
        </w:rPr>
        <w:t xml:space="preserve"> conference for people and families of those with SCI. The </w:t>
      </w:r>
      <w:r w:rsidRPr="00635122">
        <w:rPr>
          <w:rFonts w:ascii="Arial" w:hAnsi="Arial" w:cs="Arial"/>
          <w:b/>
          <w:bCs/>
        </w:rPr>
        <w:t xml:space="preserve">WIND (Wheeling </w:t>
      </w:r>
      <w:proofErr w:type="gramStart"/>
      <w:r w:rsidRPr="00635122">
        <w:rPr>
          <w:rFonts w:ascii="Arial" w:hAnsi="Arial" w:cs="Arial"/>
          <w:b/>
          <w:bCs/>
        </w:rPr>
        <w:t>In</w:t>
      </w:r>
      <w:proofErr w:type="gramEnd"/>
      <w:r w:rsidRPr="00635122">
        <w:rPr>
          <w:rFonts w:ascii="Arial" w:hAnsi="Arial" w:cs="Arial"/>
          <w:b/>
          <w:bCs/>
        </w:rPr>
        <w:t xml:space="preserve"> New Directions)</w:t>
      </w:r>
      <w:r w:rsidRPr="00635122">
        <w:rPr>
          <w:rFonts w:ascii="Arial" w:hAnsi="Arial" w:cs="Arial"/>
        </w:rPr>
        <w:t xml:space="preserve"> conference </w:t>
      </w:r>
      <w:r>
        <w:rPr>
          <w:rFonts w:ascii="Arial" w:hAnsi="Arial" w:cs="Arial"/>
        </w:rPr>
        <w:t xml:space="preserve">which had been postponed due to Covid, was held October 22, 2022 and </w:t>
      </w:r>
      <w:r w:rsidRPr="00635122">
        <w:rPr>
          <w:rFonts w:ascii="Arial" w:hAnsi="Arial" w:cs="Arial"/>
        </w:rPr>
        <w:t xml:space="preserve">brought several speakers together with expertise on SCI </w:t>
      </w:r>
      <w:r>
        <w:rPr>
          <w:rFonts w:ascii="Arial" w:hAnsi="Arial" w:cs="Arial"/>
        </w:rPr>
        <w:t xml:space="preserve">research </w:t>
      </w:r>
      <w:r w:rsidRPr="00635122">
        <w:rPr>
          <w:rFonts w:ascii="Arial" w:hAnsi="Arial" w:cs="Arial"/>
        </w:rPr>
        <w:t>who shared the</w:t>
      </w:r>
      <w:r>
        <w:rPr>
          <w:rFonts w:ascii="Arial" w:hAnsi="Arial" w:cs="Arial"/>
        </w:rPr>
        <w:t>ir</w:t>
      </w:r>
      <w:r w:rsidRPr="00635122">
        <w:rPr>
          <w:rFonts w:ascii="Arial" w:hAnsi="Arial" w:cs="Arial"/>
        </w:rPr>
        <w:t xml:space="preserve"> findings and general findings from the field of SCI so that individuals could benefit from applying them to their own lives.</w:t>
      </w:r>
      <w:r>
        <w:rPr>
          <w:rFonts w:ascii="Arial" w:hAnsi="Arial" w:cs="Arial"/>
        </w:rPr>
        <w:t xml:space="preserve">  Session slides and audio and be found on the </w:t>
      </w:r>
      <w:hyperlink r:id="rId38" w:tooltip="SCSCIA 2022 Conference Details" w:history="1">
        <w:r w:rsidRPr="00804B22">
          <w:rPr>
            <w:rStyle w:val="Hyperlink"/>
            <w:rFonts w:ascii="Arial" w:hAnsi="Arial" w:cs="Arial"/>
          </w:rPr>
          <w:t>SCSCIA 2022 WIND Conference.</w:t>
        </w:r>
      </w:hyperlink>
    </w:p>
    <w:p w14:paraId="1D2362A6" w14:textId="77777777" w:rsidR="00804B22" w:rsidRPr="00635122" w:rsidRDefault="00804B22" w:rsidP="00637FAE">
      <w:pPr>
        <w:pStyle w:val="NormalWeb"/>
        <w:spacing w:before="240" w:after="240"/>
        <w:jc w:val="both"/>
        <w:rPr>
          <w:rFonts w:ascii="Arial" w:hAnsi="Arial" w:cs="Arial"/>
        </w:rPr>
      </w:pPr>
      <w:r w:rsidRPr="00635122">
        <w:rPr>
          <w:rFonts w:ascii="Arial" w:hAnsi="Arial" w:cs="Arial"/>
        </w:rPr>
        <w:t xml:space="preserve">Lastly, planning </w:t>
      </w:r>
      <w:r>
        <w:rPr>
          <w:rFonts w:ascii="Arial" w:hAnsi="Arial" w:cs="Arial"/>
        </w:rPr>
        <w:t xml:space="preserve">began for the sixth </w:t>
      </w:r>
      <w:r w:rsidRPr="00635122">
        <w:rPr>
          <w:rFonts w:ascii="Arial" w:hAnsi="Arial" w:cs="Arial"/>
          <w:b/>
          <w:bCs/>
        </w:rPr>
        <w:t>SCIRF Scientific Conference</w:t>
      </w:r>
      <w:r w:rsidRPr="00635122">
        <w:rPr>
          <w:rFonts w:ascii="Arial" w:hAnsi="Arial" w:cs="Arial"/>
        </w:rPr>
        <w:t xml:space="preserve"> </w:t>
      </w:r>
      <w:r>
        <w:rPr>
          <w:rFonts w:ascii="Arial" w:hAnsi="Arial" w:cs="Arial"/>
        </w:rPr>
        <w:t xml:space="preserve">which will be held at MUSC on November 3, </w:t>
      </w:r>
      <w:proofErr w:type="gramStart"/>
      <w:r>
        <w:rPr>
          <w:rFonts w:ascii="Arial" w:hAnsi="Arial" w:cs="Arial"/>
        </w:rPr>
        <w:t>2023</w:t>
      </w:r>
      <w:proofErr w:type="gramEnd"/>
      <w:r>
        <w:rPr>
          <w:rFonts w:ascii="Arial" w:hAnsi="Arial" w:cs="Arial"/>
        </w:rPr>
        <w:t xml:space="preserve"> and </w:t>
      </w:r>
      <w:r w:rsidRPr="00635122">
        <w:rPr>
          <w:rFonts w:ascii="Arial" w:hAnsi="Arial" w:cs="Arial"/>
        </w:rPr>
        <w:t>will highlight the work of SCIRF grantees in relation to the larger SCI field of research.</w:t>
      </w:r>
    </w:p>
    <w:p w14:paraId="718C43BB" w14:textId="7A917AB2" w:rsidR="00804B22" w:rsidRPr="00635122" w:rsidRDefault="00804B22" w:rsidP="00637FAE">
      <w:pPr>
        <w:pStyle w:val="EndnoteText"/>
        <w:jc w:val="both"/>
        <w:rPr>
          <w:rFonts w:ascii="Arial" w:hAnsi="Arial" w:cs="Arial"/>
          <w:sz w:val="24"/>
        </w:rPr>
      </w:pPr>
      <w:r w:rsidRPr="00635122">
        <w:rPr>
          <w:rFonts w:ascii="Arial" w:hAnsi="Arial" w:cs="Arial"/>
          <w:sz w:val="24"/>
          <w:szCs w:val="24"/>
          <w:u w:val="single"/>
        </w:rPr>
        <w:t>Summary</w:t>
      </w:r>
      <w:r w:rsidRPr="00635122">
        <w:rPr>
          <w:rFonts w:ascii="Arial" w:hAnsi="Arial" w:cs="Arial"/>
          <w:sz w:val="24"/>
          <w:szCs w:val="24"/>
        </w:rPr>
        <w:t>. This</w:t>
      </w:r>
      <w:r w:rsidRPr="00635122">
        <w:rPr>
          <w:rFonts w:ascii="Arial" w:hAnsi="Arial" w:cs="Arial"/>
          <w:sz w:val="24"/>
        </w:rPr>
        <w:t xml:space="preserve"> has been another successful year of research supported by the SCIRF. We are proud of the accomplishments </w:t>
      </w:r>
      <w:r>
        <w:rPr>
          <w:rFonts w:ascii="Arial" w:hAnsi="Arial" w:cs="Arial"/>
          <w:sz w:val="24"/>
        </w:rPr>
        <w:t>during</w:t>
      </w:r>
      <w:r w:rsidRPr="00635122">
        <w:rPr>
          <w:rFonts w:ascii="Arial" w:hAnsi="Arial" w:cs="Arial"/>
          <w:sz w:val="24"/>
        </w:rPr>
        <w:t xml:space="preserve"> the past </w:t>
      </w:r>
      <w:proofErr w:type="gramStart"/>
      <w:r w:rsidRPr="00635122">
        <w:rPr>
          <w:rFonts w:ascii="Arial" w:hAnsi="Arial" w:cs="Arial"/>
          <w:sz w:val="24"/>
        </w:rPr>
        <w:t>year</w:t>
      </w:r>
      <w:proofErr w:type="gramEnd"/>
      <w:r w:rsidRPr="00635122">
        <w:rPr>
          <w:rFonts w:ascii="Arial" w:hAnsi="Arial" w:cs="Arial"/>
          <w:sz w:val="24"/>
        </w:rPr>
        <w:t xml:space="preserve"> and we look forward to continued success.</w:t>
      </w:r>
    </w:p>
    <w:p w14:paraId="72D23A32" w14:textId="77777777" w:rsidR="00E61FAA" w:rsidRDefault="00E61FAA" w:rsidP="00804B22">
      <w:pPr>
        <w:spacing w:after="200" w:line="276" w:lineRule="auto"/>
        <w:ind w:left="0"/>
      </w:pPr>
    </w:p>
    <w:p w14:paraId="1DB21CDE" w14:textId="77777777" w:rsidR="00E61FAA" w:rsidRDefault="00E61FAA" w:rsidP="00804B22">
      <w:pPr>
        <w:spacing w:after="200" w:line="276" w:lineRule="auto"/>
        <w:ind w:left="0"/>
      </w:pPr>
    </w:p>
    <w:p w14:paraId="325E385F" w14:textId="50951460" w:rsidR="009B7366" w:rsidRPr="00AC6DE8" w:rsidRDefault="009B7366" w:rsidP="009B7366">
      <w:pPr>
        <w:pStyle w:val="EndNoteBibliography"/>
        <w:numPr>
          <w:ilvl w:val="0"/>
          <w:numId w:val="38"/>
        </w:numPr>
        <w:spacing w:after="0"/>
        <w:jc w:val="left"/>
        <w:rPr>
          <w:noProof/>
        </w:rPr>
      </w:pPr>
      <w:r w:rsidRPr="00AC6DE8">
        <w:rPr>
          <w:noProof/>
        </w:rPr>
        <w:t xml:space="preserve">Krause JS, Jarnecke M. </w:t>
      </w:r>
      <w:hyperlink r:id="rId39" w:tooltip="Perceived impact of Covid-19 pandemic on those with SCI" w:history="1">
        <w:r w:rsidRPr="002871A8">
          <w:rPr>
            <w:rStyle w:val="Hyperlink"/>
            <w:noProof/>
          </w:rPr>
          <w:t>Perceived impact of the COVID-19 pandemic among people with spinal cord injury: A descriptive study</w:t>
        </w:r>
      </w:hyperlink>
      <w:r w:rsidRPr="00AC6DE8">
        <w:rPr>
          <w:noProof/>
        </w:rPr>
        <w:t xml:space="preserve">. </w:t>
      </w:r>
      <w:r w:rsidRPr="00AC6DE8">
        <w:rPr>
          <w:i/>
          <w:noProof/>
        </w:rPr>
        <w:t>Arch Rehabil Res Clin Transl</w:t>
      </w:r>
      <w:r w:rsidRPr="00AC6DE8">
        <w:rPr>
          <w:noProof/>
        </w:rPr>
        <w:t>. Jun 2 2023:100271. doi:10.1016/j.arrct.2023.100271</w:t>
      </w:r>
    </w:p>
    <w:p w14:paraId="021E4588" w14:textId="77777777" w:rsidR="00E61FAA" w:rsidRDefault="00E61FAA" w:rsidP="00804B22">
      <w:pPr>
        <w:spacing w:after="200" w:line="276" w:lineRule="auto"/>
        <w:ind w:left="0"/>
      </w:pPr>
    </w:p>
    <w:p w14:paraId="2D0F5D70" w14:textId="60AAD680" w:rsidR="00804B22" w:rsidRPr="002871A8" w:rsidRDefault="009B7366" w:rsidP="002871A8">
      <w:pPr>
        <w:pStyle w:val="ListParagraph"/>
        <w:numPr>
          <w:ilvl w:val="0"/>
          <w:numId w:val="38"/>
        </w:numPr>
        <w:spacing w:after="0" w:line="276" w:lineRule="auto"/>
        <w:rPr>
          <w:rFonts w:eastAsiaTheme="minorHAnsi"/>
          <w:color w:val="auto"/>
          <w:szCs w:val="20"/>
          <w:lang w:eastAsia="en-US"/>
        </w:rPr>
      </w:pPr>
      <w:r w:rsidRPr="00AC6DE8">
        <w:rPr>
          <w:noProof/>
        </w:rPr>
        <w:t xml:space="preserve">Cao Y, Clark JMR, Krause JS. </w:t>
      </w:r>
      <w:hyperlink r:id="rId40" w:tooltip="Difficulty obtinaing SCI services during Covid-19 pandemic" w:history="1">
        <w:r w:rsidRPr="002871A8">
          <w:rPr>
            <w:rStyle w:val="Hyperlink"/>
            <w:noProof/>
          </w:rPr>
          <w:t>Difficulty obtaining daily necessities and difficulty obtaining SCI services during the COVID-19 pandemic among people with spinal cord injury</w:t>
        </w:r>
      </w:hyperlink>
      <w:r w:rsidRPr="00AC6DE8">
        <w:rPr>
          <w:noProof/>
        </w:rPr>
        <w:t xml:space="preserve">. </w:t>
      </w:r>
      <w:r w:rsidRPr="002871A8">
        <w:rPr>
          <w:i/>
          <w:noProof/>
        </w:rPr>
        <w:t>Arch Phys Med Rehabil</w:t>
      </w:r>
      <w:r w:rsidRPr="00AC6DE8">
        <w:rPr>
          <w:noProof/>
        </w:rPr>
        <w:t>. Aug 18 2023;doi:10.1016/j.apmr.2023.08.002</w:t>
      </w:r>
      <w:r w:rsidR="00E61FAA" w:rsidRPr="002871A8">
        <w:rPr>
          <w:b/>
          <w:i/>
        </w:rPr>
        <w:fldChar w:fldCharType="begin"/>
      </w:r>
      <w:r w:rsidR="00E61FAA" w:rsidRPr="002871A8">
        <w:rPr>
          <w:b/>
          <w:i/>
        </w:rPr>
        <w:instrText xml:space="preserve"> ADDIN EN.REFLIST </w:instrText>
      </w:r>
      <w:r w:rsidR="00000000">
        <w:rPr>
          <w:b/>
          <w:i/>
        </w:rPr>
        <w:fldChar w:fldCharType="separate"/>
      </w:r>
      <w:r w:rsidR="00E61FAA" w:rsidRPr="002871A8">
        <w:rPr>
          <w:b/>
          <w:i/>
        </w:rPr>
        <w:fldChar w:fldCharType="end"/>
      </w:r>
      <w:r w:rsidR="00804B22">
        <w:br w:type="page"/>
      </w:r>
    </w:p>
    <w:p w14:paraId="56720F58" w14:textId="70C37922" w:rsidR="00A606EA" w:rsidRDefault="00A606EA" w:rsidP="00405E83">
      <w:pPr>
        <w:pStyle w:val="EndnoteText"/>
        <w:rPr>
          <w:rFonts w:ascii="Arial" w:hAnsi="Arial" w:cs="Arial"/>
          <w:sz w:val="24"/>
        </w:rPr>
      </w:pPr>
    </w:p>
    <w:p w14:paraId="160B0936" w14:textId="406D19D5" w:rsidR="00A606EA" w:rsidRDefault="00A606EA" w:rsidP="00405E83">
      <w:pPr>
        <w:pStyle w:val="EndnoteText"/>
        <w:rPr>
          <w:rFonts w:ascii="Arial" w:hAnsi="Arial" w:cs="Arial"/>
          <w:sz w:val="24"/>
        </w:rPr>
      </w:pPr>
    </w:p>
    <w:p w14:paraId="3484E994" w14:textId="6A01AD80" w:rsidR="00A606EA" w:rsidRDefault="00A606EA" w:rsidP="00405E83">
      <w:pPr>
        <w:pStyle w:val="EndnoteText"/>
        <w:rPr>
          <w:rFonts w:ascii="Arial" w:hAnsi="Arial" w:cs="Arial"/>
          <w:sz w:val="24"/>
        </w:rPr>
      </w:pPr>
    </w:p>
    <w:p w14:paraId="5D6A066D" w14:textId="47857843" w:rsidR="00A606EA" w:rsidRDefault="00A606EA" w:rsidP="00405E83">
      <w:pPr>
        <w:pStyle w:val="EndnoteText"/>
        <w:rPr>
          <w:rFonts w:ascii="Arial" w:hAnsi="Arial" w:cs="Arial"/>
          <w:sz w:val="24"/>
        </w:rPr>
      </w:pPr>
    </w:p>
    <w:p w14:paraId="6663750F" w14:textId="108EAEAC" w:rsidR="00A606EA" w:rsidRDefault="00A606EA" w:rsidP="00405E83">
      <w:pPr>
        <w:pStyle w:val="EndnoteText"/>
        <w:rPr>
          <w:rFonts w:ascii="Arial" w:hAnsi="Arial" w:cs="Arial"/>
          <w:sz w:val="24"/>
        </w:rPr>
      </w:pPr>
    </w:p>
    <w:p w14:paraId="4CCFB761" w14:textId="57BAD53C" w:rsidR="00A606EA" w:rsidRDefault="00A606EA" w:rsidP="00405E83">
      <w:pPr>
        <w:pStyle w:val="EndnoteText"/>
        <w:rPr>
          <w:rFonts w:ascii="Arial" w:hAnsi="Arial" w:cs="Arial"/>
          <w:sz w:val="24"/>
        </w:rPr>
      </w:pPr>
    </w:p>
    <w:p w14:paraId="35934633" w14:textId="6DF8DF7A" w:rsidR="00A606EA" w:rsidRDefault="00A606EA" w:rsidP="00405E83">
      <w:pPr>
        <w:pStyle w:val="EndnoteText"/>
        <w:rPr>
          <w:rFonts w:ascii="Arial" w:hAnsi="Arial" w:cs="Arial"/>
          <w:sz w:val="24"/>
        </w:rPr>
      </w:pPr>
    </w:p>
    <w:p w14:paraId="7FA23A10" w14:textId="0D9A63A3" w:rsidR="00A606EA" w:rsidRDefault="00A606EA" w:rsidP="00405E83">
      <w:pPr>
        <w:pStyle w:val="EndnoteText"/>
        <w:rPr>
          <w:rFonts w:ascii="Arial" w:hAnsi="Arial" w:cs="Arial"/>
          <w:sz w:val="24"/>
        </w:rPr>
      </w:pPr>
    </w:p>
    <w:p w14:paraId="76ED2660" w14:textId="02E619A1" w:rsidR="00A606EA" w:rsidRDefault="00A606EA" w:rsidP="00405E83">
      <w:pPr>
        <w:pStyle w:val="EndnoteText"/>
        <w:rPr>
          <w:rFonts w:ascii="Arial" w:hAnsi="Arial" w:cs="Arial"/>
          <w:sz w:val="24"/>
        </w:rPr>
      </w:pPr>
    </w:p>
    <w:p w14:paraId="5071E691" w14:textId="3CA7218B" w:rsidR="00A606EA" w:rsidRDefault="00A606EA" w:rsidP="00405E83">
      <w:pPr>
        <w:pStyle w:val="EndnoteText"/>
        <w:rPr>
          <w:rFonts w:ascii="Arial" w:hAnsi="Arial" w:cs="Arial"/>
          <w:sz w:val="24"/>
        </w:rPr>
      </w:pPr>
    </w:p>
    <w:p w14:paraId="72BEAC4E" w14:textId="17E5323C" w:rsidR="00A606EA" w:rsidRDefault="00A606EA" w:rsidP="00405E83">
      <w:pPr>
        <w:pStyle w:val="EndnoteText"/>
        <w:rPr>
          <w:rFonts w:ascii="Arial" w:hAnsi="Arial" w:cs="Arial"/>
          <w:sz w:val="24"/>
        </w:rPr>
      </w:pPr>
    </w:p>
    <w:p w14:paraId="4EC4F20D" w14:textId="7486B6C9" w:rsidR="00A606EA" w:rsidRDefault="00A606EA" w:rsidP="00405E83">
      <w:pPr>
        <w:pStyle w:val="EndnoteText"/>
        <w:rPr>
          <w:rFonts w:ascii="Arial" w:hAnsi="Arial" w:cs="Arial"/>
          <w:sz w:val="24"/>
        </w:rPr>
      </w:pPr>
    </w:p>
    <w:p w14:paraId="6F1F2398" w14:textId="18A571B0" w:rsidR="00A606EA" w:rsidRDefault="00A606EA" w:rsidP="00405E83">
      <w:pPr>
        <w:pStyle w:val="EndnoteText"/>
        <w:rPr>
          <w:rFonts w:ascii="Arial" w:hAnsi="Arial" w:cs="Arial"/>
          <w:sz w:val="24"/>
        </w:rPr>
      </w:pPr>
    </w:p>
    <w:p w14:paraId="1E071CF8" w14:textId="11EF1A22" w:rsidR="00A606EA" w:rsidRDefault="00A606EA" w:rsidP="00405E83">
      <w:pPr>
        <w:pStyle w:val="EndnoteText"/>
        <w:rPr>
          <w:rFonts w:ascii="Arial" w:hAnsi="Arial" w:cs="Arial"/>
          <w:sz w:val="24"/>
        </w:rPr>
      </w:pPr>
    </w:p>
    <w:p w14:paraId="1CCA3B22" w14:textId="154B4459" w:rsidR="00A606EA" w:rsidRDefault="00A606EA" w:rsidP="00405E83">
      <w:pPr>
        <w:pStyle w:val="EndnoteText"/>
        <w:rPr>
          <w:rFonts w:ascii="Arial" w:hAnsi="Arial" w:cs="Arial"/>
          <w:sz w:val="24"/>
        </w:rPr>
      </w:pPr>
    </w:p>
    <w:p w14:paraId="0389B844" w14:textId="556EC971" w:rsidR="00A606EA" w:rsidRDefault="00A606EA" w:rsidP="00405E83">
      <w:pPr>
        <w:pStyle w:val="EndnoteText"/>
        <w:rPr>
          <w:rFonts w:ascii="Arial" w:hAnsi="Arial" w:cs="Arial"/>
          <w:sz w:val="24"/>
        </w:rPr>
      </w:pPr>
    </w:p>
    <w:p w14:paraId="1632CB7F" w14:textId="35B579A4" w:rsidR="00A606EA" w:rsidRDefault="00A606EA" w:rsidP="00405E83">
      <w:pPr>
        <w:pStyle w:val="EndnoteText"/>
        <w:rPr>
          <w:rFonts w:ascii="Arial" w:hAnsi="Arial" w:cs="Arial"/>
          <w:sz w:val="24"/>
        </w:rPr>
      </w:pPr>
    </w:p>
    <w:p w14:paraId="0E084C64" w14:textId="6F675A90" w:rsidR="00A606EA" w:rsidRDefault="00A606EA" w:rsidP="00405E83">
      <w:pPr>
        <w:pStyle w:val="EndnoteText"/>
        <w:rPr>
          <w:rFonts w:ascii="Arial" w:hAnsi="Arial" w:cs="Arial"/>
          <w:sz w:val="24"/>
        </w:rPr>
      </w:pPr>
    </w:p>
    <w:p w14:paraId="6B0A3607" w14:textId="01C7A428" w:rsidR="00A606EA" w:rsidRDefault="00A606EA" w:rsidP="00405E83">
      <w:pPr>
        <w:pStyle w:val="EndnoteText"/>
        <w:rPr>
          <w:rFonts w:ascii="Arial" w:hAnsi="Arial" w:cs="Arial"/>
          <w:sz w:val="24"/>
        </w:rPr>
      </w:pPr>
    </w:p>
    <w:p w14:paraId="62F13E83" w14:textId="5BF81955" w:rsidR="00A606EA" w:rsidRDefault="00A606EA" w:rsidP="00405E83">
      <w:pPr>
        <w:pStyle w:val="EndnoteText"/>
        <w:rPr>
          <w:rFonts w:ascii="Arial" w:hAnsi="Arial" w:cs="Arial"/>
          <w:sz w:val="24"/>
        </w:rPr>
      </w:pPr>
    </w:p>
    <w:p w14:paraId="0225E1F5" w14:textId="77777777" w:rsidR="00804B22" w:rsidRDefault="00804B22" w:rsidP="00405E83">
      <w:pPr>
        <w:pStyle w:val="EndnoteText"/>
        <w:rPr>
          <w:rFonts w:ascii="Arial" w:hAnsi="Arial" w:cs="Arial"/>
          <w:sz w:val="24"/>
        </w:rPr>
      </w:pPr>
    </w:p>
    <w:p w14:paraId="59167AEF" w14:textId="77777777" w:rsidR="00804B22" w:rsidRDefault="00804B22" w:rsidP="00405E83">
      <w:pPr>
        <w:pStyle w:val="EndnoteText"/>
        <w:rPr>
          <w:rFonts w:ascii="Arial" w:hAnsi="Arial" w:cs="Arial"/>
          <w:sz w:val="24"/>
        </w:rPr>
      </w:pPr>
    </w:p>
    <w:p w14:paraId="45772D0B" w14:textId="77777777" w:rsidR="00804B22" w:rsidRDefault="00804B22" w:rsidP="00405E83">
      <w:pPr>
        <w:pStyle w:val="EndnoteText"/>
        <w:rPr>
          <w:rFonts w:ascii="Arial" w:hAnsi="Arial" w:cs="Arial"/>
          <w:sz w:val="24"/>
        </w:rPr>
      </w:pPr>
    </w:p>
    <w:p w14:paraId="32C83C60" w14:textId="77777777" w:rsidR="00804B22" w:rsidRDefault="00804B22" w:rsidP="00405E83">
      <w:pPr>
        <w:pStyle w:val="EndnoteText"/>
        <w:rPr>
          <w:rFonts w:ascii="Arial" w:hAnsi="Arial" w:cs="Arial"/>
          <w:sz w:val="24"/>
        </w:rPr>
      </w:pPr>
    </w:p>
    <w:p w14:paraId="77A8D871" w14:textId="77777777" w:rsidR="00804B22" w:rsidRDefault="00804B22" w:rsidP="00405E83">
      <w:pPr>
        <w:pStyle w:val="EndnoteText"/>
        <w:rPr>
          <w:rFonts w:ascii="Arial" w:hAnsi="Arial" w:cs="Arial"/>
          <w:sz w:val="24"/>
        </w:rPr>
      </w:pPr>
    </w:p>
    <w:p w14:paraId="272F94BF" w14:textId="77777777" w:rsidR="00804B22" w:rsidRDefault="00804B22" w:rsidP="00405E83">
      <w:pPr>
        <w:pStyle w:val="EndnoteText"/>
        <w:rPr>
          <w:rFonts w:ascii="Arial" w:hAnsi="Arial" w:cs="Arial"/>
          <w:sz w:val="24"/>
        </w:rPr>
      </w:pPr>
    </w:p>
    <w:p w14:paraId="6C778865" w14:textId="77777777" w:rsidR="00804B22" w:rsidRDefault="00804B22" w:rsidP="00405E83">
      <w:pPr>
        <w:pStyle w:val="EndnoteText"/>
        <w:rPr>
          <w:rFonts w:ascii="Arial" w:hAnsi="Arial" w:cs="Arial"/>
          <w:sz w:val="24"/>
        </w:rPr>
      </w:pPr>
    </w:p>
    <w:p w14:paraId="7F14CEA2" w14:textId="77777777" w:rsidR="00804B22" w:rsidRDefault="00804B22" w:rsidP="00405E83">
      <w:pPr>
        <w:pStyle w:val="EndnoteText"/>
        <w:rPr>
          <w:rFonts w:ascii="Arial" w:hAnsi="Arial" w:cs="Arial"/>
          <w:sz w:val="24"/>
        </w:rPr>
      </w:pPr>
    </w:p>
    <w:p w14:paraId="53C0A8BA" w14:textId="77777777" w:rsidR="00804B22" w:rsidRDefault="00804B22" w:rsidP="00405E83">
      <w:pPr>
        <w:pStyle w:val="EndnoteText"/>
        <w:rPr>
          <w:rFonts w:ascii="Arial" w:hAnsi="Arial" w:cs="Arial"/>
          <w:sz w:val="24"/>
        </w:rPr>
      </w:pPr>
    </w:p>
    <w:p w14:paraId="5E612002" w14:textId="77777777" w:rsidR="00804B22" w:rsidRDefault="00804B22" w:rsidP="00405E83">
      <w:pPr>
        <w:pStyle w:val="EndnoteText"/>
        <w:rPr>
          <w:rFonts w:ascii="Arial" w:hAnsi="Arial" w:cs="Arial"/>
          <w:sz w:val="24"/>
        </w:rPr>
      </w:pPr>
    </w:p>
    <w:p w14:paraId="13EABDC5" w14:textId="77777777" w:rsidR="00804B22" w:rsidRDefault="00804B22" w:rsidP="00405E83">
      <w:pPr>
        <w:pStyle w:val="EndnoteText"/>
        <w:rPr>
          <w:rFonts w:ascii="Arial" w:hAnsi="Arial" w:cs="Arial"/>
          <w:sz w:val="24"/>
        </w:rPr>
      </w:pPr>
    </w:p>
    <w:p w14:paraId="331FA13F" w14:textId="77777777" w:rsidR="00804B22" w:rsidRDefault="00804B22" w:rsidP="00405E83">
      <w:pPr>
        <w:pStyle w:val="EndnoteText"/>
        <w:rPr>
          <w:rFonts w:ascii="Arial" w:hAnsi="Arial" w:cs="Arial"/>
          <w:sz w:val="24"/>
        </w:rPr>
      </w:pPr>
    </w:p>
    <w:p w14:paraId="5A2D0791" w14:textId="77777777" w:rsidR="00804B22" w:rsidRDefault="00804B22" w:rsidP="00405E83">
      <w:pPr>
        <w:pStyle w:val="EndnoteText"/>
        <w:rPr>
          <w:rFonts w:ascii="Arial" w:hAnsi="Arial" w:cs="Arial"/>
          <w:sz w:val="24"/>
        </w:rPr>
      </w:pPr>
    </w:p>
    <w:p w14:paraId="5D087E4E" w14:textId="77777777" w:rsidR="00804B22" w:rsidRDefault="00804B22" w:rsidP="00405E83">
      <w:pPr>
        <w:pStyle w:val="EndnoteText"/>
        <w:rPr>
          <w:rFonts w:ascii="Arial" w:hAnsi="Arial" w:cs="Arial"/>
          <w:sz w:val="24"/>
        </w:rPr>
      </w:pPr>
    </w:p>
    <w:p w14:paraId="57F0B861" w14:textId="48DE4DA9" w:rsidR="00A606EA" w:rsidRDefault="00A606EA" w:rsidP="00405E83">
      <w:pPr>
        <w:pStyle w:val="EndnoteText"/>
        <w:rPr>
          <w:rFonts w:ascii="Arial" w:hAnsi="Arial" w:cs="Arial"/>
          <w:sz w:val="24"/>
        </w:rPr>
      </w:pPr>
    </w:p>
    <w:p w14:paraId="13561FDE" w14:textId="6A114876" w:rsidR="00A606EA" w:rsidRDefault="00A606EA" w:rsidP="00405E83">
      <w:pPr>
        <w:pStyle w:val="EndnoteText"/>
        <w:rPr>
          <w:rFonts w:ascii="Arial" w:hAnsi="Arial" w:cs="Arial"/>
          <w:sz w:val="24"/>
        </w:rPr>
      </w:pPr>
    </w:p>
    <w:p w14:paraId="3415B547" w14:textId="3FD8398A" w:rsidR="00A606EA" w:rsidRDefault="00A606EA" w:rsidP="00405E83">
      <w:pPr>
        <w:pStyle w:val="EndnoteText"/>
        <w:rPr>
          <w:rFonts w:ascii="Arial" w:hAnsi="Arial" w:cs="Arial"/>
          <w:sz w:val="24"/>
        </w:rPr>
      </w:pPr>
    </w:p>
    <w:p w14:paraId="65242751" w14:textId="37053381" w:rsidR="00A606EA" w:rsidRDefault="00A606EA" w:rsidP="00405E83">
      <w:pPr>
        <w:pStyle w:val="EndnoteText"/>
        <w:rPr>
          <w:rFonts w:ascii="Arial" w:hAnsi="Arial" w:cs="Arial"/>
          <w:sz w:val="24"/>
        </w:rPr>
      </w:pPr>
    </w:p>
    <w:p w14:paraId="5D95B6F9" w14:textId="539969DD" w:rsidR="00A606EA" w:rsidRDefault="00A606EA" w:rsidP="00405E83">
      <w:pPr>
        <w:pStyle w:val="EndnoteText"/>
        <w:rPr>
          <w:rFonts w:ascii="Arial" w:hAnsi="Arial" w:cs="Arial"/>
          <w:sz w:val="24"/>
        </w:rPr>
      </w:pPr>
    </w:p>
    <w:p w14:paraId="3F7F2358" w14:textId="0B7BBB91" w:rsidR="00A606EA" w:rsidRDefault="00A606EA" w:rsidP="00405E83">
      <w:pPr>
        <w:pStyle w:val="EndnoteText"/>
        <w:rPr>
          <w:rFonts w:ascii="Arial" w:hAnsi="Arial" w:cs="Arial"/>
          <w:sz w:val="24"/>
        </w:rPr>
      </w:pPr>
    </w:p>
    <w:p w14:paraId="24D75FED" w14:textId="7587CE0D" w:rsidR="00A606EA" w:rsidRDefault="00A606EA" w:rsidP="00405E83">
      <w:pPr>
        <w:pStyle w:val="EndnoteText"/>
        <w:rPr>
          <w:rFonts w:ascii="Arial" w:hAnsi="Arial" w:cs="Arial"/>
          <w:sz w:val="24"/>
        </w:rPr>
      </w:pPr>
    </w:p>
    <w:p w14:paraId="75F8C972" w14:textId="64551D03" w:rsidR="00A606EA" w:rsidRDefault="00A606EA" w:rsidP="00405E83">
      <w:pPr>
        <w:pStyle w:val="EndnoteText"/>
        <w:rPr>
          <w:rFonts w:ascii="Arial" w:hAnsi="Arial" w:cs="Arial"/>
          <w:sz w:val="24"/>
        </w:rPr>
      </w:pPr>
    </w:p>
    <w:p w14:paraId="54937532" w14:textId="3803F03B" w:rsidR="00594A9C" w:rsidRDefault="00594A9C" w:rsidP="00405E83">
      <w:pPr>
        <w:pStyle w:val="EndnoteText"/>
        <w:rPr>
          <w:rFonts w:ascii="Arial" w:hAnsi="Arial" w:cs="Arial"/>
          <w:sz w:val="24"/>
        </w:rPr>
      </w:pPr>
    </w:p>
    <w:p w14:paraId="0A23E4F3" w14:textId="77777777" w:rsidR="00594A9C" w:rsidRDefault="00594A9C" w:rsidP="00405E83">
      <w:pPr>
        <w:pStyle w:val="EndnoteText"/>
        <w:rPr>
          <w:rFonts w:ascii="Arial" w:hAnsi="Arial" w:cs="Arial"/>
          <w:sz w:val="24"/>
        </w:rPr>
      </w:pPr>
    </w:p>
    <w:p w14:paraId="6A97E6C0" w14:textId="77777777" w:rsidR="00F30873" w:rsidRPr="00F30873" w:rsidRDefault="00F30873" w:rsidP="00F30873">
      <w:pPr>
        <w:pStyle w:val="EndnoteText"/>
        <w:jc w:val="center"/>
        <w:rPr>
          <w:rFonts w:ascii="Arial" w:hAnsi="Arial" w:cs="Arial"/>
          <w:b/>
          <w:i/>
          <w:sz w:val="24"/>
        </w:rPr>
      </w:pPr>
      <w:r w:rsidRPr="00F30873">
        <w:rPr>
          <w:rFonts w:ascii="Arial" w:hAnsi="Arial" w:cs="Arial"/>
          <w:b/>
          <w:i/>
          <w:sz w:val="24"/>
        </w:rPr>
        <w:t>South Carolina Spinal Cord Injury Research Fund</w:t>
      </w:r>
    </w:p>
    <w:p w14:paraId="607C41E5" w14:textId="77777777" w:rsidR="00F30873" w:rsidRPr="00F30873" w:rsidRDefault="00F30873" w:rsidP="00F30873">
      <w:pPr>
        <w:pStyle w:val="EndnoteText"/>
        <w:jc w:val="center"/>
        <w:rPr>
          <w:rFonts w:ascii="Arial" w:hAnsi="Arial" w:cs="Arial"/>
          <w:b/>
          <w:i/>
          <w:sz w:val="24"/>
        </w:rPr>
      </w:pPr>
      <w:r w:rsidRPr="00F30873">
        <w:rPr>
          <w:rFonts w:ascii="Arial" w:hAnsi="Arial" w:cs="Arial"/>
          <w:b/>
          <w:i/>
          <w:sz w:val="24"/>
        </w:rPr>
        <w:t>Executive Director:  Catherine Leigh Graham, MEBME</w:t>
      </w:r>
    </w:p>
    <w:p w14:paraId="19F8C87C" w14:textId="77777777" w:rsidR="00F30873" w:rsidRPr="00F30873" w:rsidRDefault="00F30873" w:rsidP="00F30873">
      <w:pPr>
        <w:pStyle w:val="EndnoteText"/>
        <w:jc w:val="center"/>
        <w:rPr>
          <w:rFonts w:ascii="Arial" w:hAnsi="Arial" w:cs="Arial"/>
          <w:b/>
          <w:i/>
          <w:sz w:val="24"/>
        </w:rPr>
      </w:pPr>
      <w:r w:rsidRPr="00F30873">
        <w:rPr>
          <w:rFonts w:ascii="Arial" w:hAnsi="Arial" w:cs="Arial"/>
          <w:b/>
          <w:i/>
          <w:sz w:val="24"/>
        </w:rPr>
        <w:t>Phone:  843</w:t>
      </w:r>
      <w:r w:rsidR="00AA3CB1">
        <w:rPr>
          <w:rFonts w:ascii="Arial" w:hAnsi="Arial" w:cs="Arial"/>
          <w:b/>
          <w:i/>
          <w:sz w:val="24"/>
        </w:rPr>
        <w:t>-</w:t>
      </w:r>
      <w:r w:rsidRPr="00F30873">
        <w:rPr>
          <w:rFonts w:ascii="Arial" w:hAnsi="Arial" w:cs="Arial"/>
          <w:b/>
          <w:i/>
          <w:sz w:val="24"/>
        </w:rPr>
        <w:t>614-1756</w:t>
      </w:r>
    </w:p>
    <w:p w14:paraId="782FEBCD" w14:textId="40CC87DD" w:rsidR="00F30873" w:rsidRDefault="00F30873" w:rsidP="00F30873">
      <w:pPr>
        <w:pStyle w:val="EndnoteText"/>
        <w:jc w:val="center"/>
        <w:rPr>
          <w:rFonts w:ascii="Arial" w:hAnsi="Arial" w:cs="Arial"/>
          <w:b/>
          <w:i/>
          <w:sz w:val="24"/>
        </w:rPr>
      </w:pPr>
      <w:r w:rsidRPr="00F30873">
        <w:rPr>
          <w:rFonts w:ascii="Arial" w:hAnsi="Arial" w:cs="Arial"/>
          <w:b/>
          <w:i/>
          <w:sz w:val="24"/>
        </w:rPr>
        <w:t xml:space="preserve">Email:  </w:t>
      </w:r>
      <w:hyperlink r:id="rId41" w:tooltip="Email the Executive Director, Catherine Graham" w:history="1">
        <w:r w:rsidRPr="007F5A6C">
          <w:rPr>
            <w:rStyle w:val="Hyperlink"/>
            <w:rFonts w:ascii="Arial" w:hAnsi="Arial" w:cs="Arial"/>
            <w:b/>
            <w:i/>
            <w:sz w:val="24"/>
          </w:rPr>
          <w:t>grahacat@musc.edu</w:t>
        </w:r>
      </w:hyperlink>
    </w:p>
    <w:p w14:paraId="08FBC5CC" w14:textId="77777777" w:rsidR="00AC6DE8" w:rsidRDefault="002E7A23" w:rsidP="00F30873">
      <w:pPr>
        <w:pStyle w:val="EndnoteText"/>
        <w:jc w:val="center"/>
        <w:rPr>
          <w:rStyle w:val="Hyperlink"/>
          <w:rFonts w:ascii="Arial" w:hAnsi="Arial" w:cs="Arial"/>
          <w:b/>
          <w:i/>
          <w:sz w:val="24"/>
          <w:u w:val="none"/>
        </w:rPr>
      </w:pPr>
      <w:r>
        <w:rPr>
          <w:rFonts w:ascii="Arial" w:hAnsi="Arial" w:cs="Arial"/>
          <w:b/>
          <w:i/>
          <w:sz w:val="24"/>
        </w:rPr>
        <w:t xml:space="preserve">Website:  </w:t>
      </w:r>
      <w:hyperlink r:id="rId42" w:tooltip="Link to the SCIRF website" w:history="1">
        <w:r w:rsidRPr="00B830A8">
          <w:rPr>
            <w:rStyle w:val="Hyperlink"/>
            <w:rFonts w:ascii="Arial" w:hAnsi="Arial" w:cs="Arial"/>
            <w:b/>
            <w:i/>
            <w:sz w:val="24"/>
            <w:u w:val="none"/>
          </w:rPr>
          <w:t>www.scscirf.org</w:t>
        </w:r>
      </w:hyperlink>
      <w:r w:rsidR="001E1AFF">
        <w:rPr>
          <w:rStyle w:val="Hyperlink"/>
          <w:rFonts w:ascii="Arial" w:hAnsi="Arial" w:cs="Arial"/>
          <w:b/>
          <w:i/>
          <w:sz w:val="24"/>
          <w:u w:val="none"/>
        </w:rPr>
        <w:t xml:space="preserve"> </w:t>
      </w:r>
    </w:p>
    <w:p w14:paraId="4ED36EB1" w14:textId="77777777" w:rsidR="00AC6DE8" w:rsidRDefault="00AC6DE8" w:rsidP="00F30873">
      <w:pPr>
        <w:pStyle w:val="EndnoteText"/>
        <w:jc w:val="center"/>
        <w:rPr>
          <w:rStyle w:val="Hyperlink"/>
          <w:rFonts w:ascii="Arial" w:hAnsi="Arial" w:cs="Arial"/>
          <w:b/>
          <w:i/>
          <w:sz w:val="24"/>
          <w:u w:val="none"/>
        </w:rPr>
      </w:pPr>
    </w:p>
    <w:sectPr w:rsidR="00AC6DE8" w:rsidSect="00C23A01">
      <w:footerReference w:type="default" r:id="rId43"/>
      <w:type w:val="continuous"/>
      <w:pgSz w:w="12240" w:h="15840" w:code="1"/>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E8EDF0" w14:textId="77777777" w:rsidR="00C0124F" w:rsidRDefault="00C0124F" w:rsidP="00405E83">
      <w:pPr>
        <w:spacing w:after="0"/>
      </w:pPr>
      <w:r>
        <w:separator/>
      </w:r>
    </w:p>
  </w:endnote>
  <w:endnote w:type="continuationSeparator" w:id="0">
    <w:p w14:paraId="0924DF53" w14:textId="77777777" w:rsidR="00C0124F" w:rsidRDefault="00C0124F" w:rsidP="00405E8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Lucida Grande">
    <w:panose1 w:val="00000000000000000000"/>
    <w:charset w:val="00"/>
    <w:family w:val="swiss"/>
    <w:notTrueType/>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ArialNarrow-Bold">
    <w:altName w:val="Arial Narrow"/>
    <w:panose1 w:val="00000000000000000000"/>
    <w:charset w:val="4D"/>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5702411"/>
      <w:docPartObj>
        <w:docPartGallery w:val="Page Numbers (Bottom of Page)"/>
        <w:docPartUnique/>
      </w:docPartObj>
    </w:sdtPr>
    <w:sdtEndPr>
      <w:rPr>
        <w:noProof/>
      </w:rPr>
    </w:sdtEndPr>
    <w:sdtContent>
      <w:p w14:paraId="4A52A9F0" w14:textId="518C74C3" w:rsidR="005B51E9" w:rsidRDefault="005B51E9" w:rsidP="009047C0">
        <w:pPr>
          <w:pStyle w:val="Footer"/>
          <w:jc w:val="center"/>
        </w:pPr>
        <w:r>
          <w:fldChar w:fldCharType="begin"/>
        </w:r>
        <w:r>
          <w:instrText xml:space="preserve"> PAGE   \* MERGEFORMAT </w:instrText>
        </w:r>
        <w:r>
          <w:fldChar w:fldCharType="separate"/>
        </w:r>
        <w:r w:rsidR="00AD66A4">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581D66" w14:textId="77777777" w:rsidR="00C0124F" w:rsidRDefault="00C0124F" w:rsidP="00405E83">
      <w:pPr>
        <w:spacing w:after="0"/>
      </w:pPr>
      <w:r>
        <w:separator/>
      </w:r>
    </w:p>
  </w:footnote>
  <w:footnote w:type="continuationSeparator" w:id="0">
    <w:p w14:paraId="24C13345" w14:textId="77777777" w:rsidR="00C0124F" w:rsidRDefault="00C0124F" w:rsidP="00405E8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30832"/>
    <w:multiLevelType w:val="hybridMultilevel"/>
    <w:tmpl w:val="0BB8E4B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1F4274"/>
    <w:multiLevelType w:val="hybridMultilevel"/>
    <w:tmpl w:val="3F7492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786214"/>
    <w:multiLevelType w:val="hybridMultilevel"/>
    <w:tmpl w:val="EE364818"/>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 w15:restartNumberingAfterBreak="0">
    <w:nsid w:val="10461253"/>
    <w:multiLevelType w:val="hybridMultilevel"/>
    <w:tmpl w:val="440E58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363596"/>
    <w:multiLevelType w:val="hybridMultilevel"/>
    <w:tmpl w:val="D5DCDC46"/>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5" w15:restartNumberingAfterBreak="0">
    <w:nsid w:val="1AB54A99"/>
    <w:multiLevelType w:val="singleLevel"/>
    <w:tmpl w:val="90F814A6"/>
    <w:lvl w:ilvl="0">
      <w:start w:val="1"/>
      <w:numFmt w:val="bullet"/>
      <w:pStyle w:val="ProjectTitle"/>
      <w:lvlText w:val=""/>
      <w:lvlJc w:val="left"/>
      <w:pPr>
        <w:tabs>
          <w:tab w:val="num" w:pos="360"/>
        </w:tabs>
        <w:ind w:left="360" w:hanging="360"/>
      </w:pPr>
      <w:rPr>
        <w:rFonts w:ascii="Symbol" w:hAnsi="Symbol" w:hint="default"/>
      </w:rPr>
    </w:lvl>
  </w:abstractNum>
  <w:abstractNum w:abstractNumId="6" w15:restartNumberingAfterBreak="0">
    <w:nsid w:val="1BBB151D"/>
    <w:multiLevelType w:val="hybridMultilevel"/>
    <w:tmpl w:val="4922F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CB7CC9"/>
    <w:multiLevelType w:val="hybridMultilevel"/>
    <w:tmpl w:val="1904F2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0E86A64"/>
    <w:multiLevelType w:val="hybridMultilevel"/>
    <w:tmpl w:val="B7B892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02622"/>
    <w:multiLevelType w:val="hybridMultilevel"/>
    <w:tmpl w:val="43DE1BB0"/>
    <w:lvl w:ilvl="0" w:tplc="91FE25C4">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1C0515"/>
    <w:multiLevelType w:val="hybridMultilevel"/>
    <w:tmpl w:val="4F001990"/>
    <w:lvl w:ilvl="0" w:tplc="04D60294">
      <w:start w:val="1"/>
      <w:numFmt w:val="lowerLetter"/>
      <w:lvlText w:val="%1)"/>
      <w:lvlJc w:val="left"/>
      <w:pPr>
        <w:ind w:left="160" w:hanging="306"/>
        <w:jc w:val="right"/>
      </w:pPr>
      <w:rPr>
        <w:rFonts w:ascii="Times New Roman" w:eastAsia="Times New Roman" w:hAnsi="Times New Roman" w:cs="Times New Roman" w:hint="default"/>
        <w:spacing w:val="-4"/>
        <w:w w:val="99"/>
        <w:sz w:val="24"/>
        <w:szCs w:val="24"/>
      </w:rPr>
    </w:lvl>
    <w:lvl w:ilvl="1" w:tplc="4E2086F4">
      <w:numFmt w:val="bullet"/>
      <w:lvlText w:val="•"/>
      <w:lvlJc w:val="left"/>
      <w:pPr>
        <w:ind w:left="1260" w:hanging="306"/>
      </w:pPr>
      <w:rPr>
        <w:rFonts w:hint="default"/>
      </w:rPr>
    </w:lvl>
    <w:lvl w:ilvl="2" w:tplc="C4B042B6">
      <w:numFmt w:val="bullet"/>
      <w:lvlText w:val="•"/>
      <w:lvlJc w:val="left"/>
      <w:pPr>
        <w:ind w:left="2360" w:hanging="306"/>
      </w:pPr>
      <w:rPr>
        <w:rFonts w:hint="default"/>
      </w:rPr>
    </w:lvl>
    <w:lvl w:ilvl="3" w:tplc="C10EABE8">
      <w:numFmt w:val="bullet"/>
      <w:lvlText w:val="•"/>
      <w:lvlJc w:val="left"/>
      <w:pPr>
        <w:ind w:left="3460" w:hanging="306"/>
      </w:pPr>
      <w:rPr>
        <w:rFonts w:hint="default"/>
      </w:rPr>
    </w:lvl>
    <w:lvl w:ilvl="4" w:tplc="95AEB506">
      <w:numFmt w:val="bullet"/>
      <w:lvlText w:val="•"/>
      <w:lvlJc w:val="left"/>
      <w:pPr>
        <w:ind w:left="4560" w:hanging="306"/>
      </w:pPr>
      <w:rPr>
        <w:rFonts w:hint="default"/>
      </w:rPr>
    </w:lvl>
    <w:lvl w:ilvl="5" w:tplc="1E3C46A8">
      <w:numFmt w:val="bullet"/>
      <w:lvlText w:val="•"/>
      <w:lvlJc w:val="left"/>
      <w:pPr>
        <w:ind w:left="5660" w:hanging="306"/>
      </w:pPr>
      <w:rPr>
        <w:rFonts w:hint="default"/>
      </w:rPr>
    </w:lvl>
    <w:lvl w:ilvl="6" w:tplc="188C1B26">
      <w:numFmt w:val="bullet"/>
      <w:lvlText w:val="•"/>
      <w:lvlJc w:val="left"/>
      <w:pPr>
        <w:ind w:left="6760" w:hanging="306"/>
      </w:pPr>
      <w:rPr>
        <w:rFonts w:hint="default"/>
      </w:rPr>
    </w:lvl>
    <w:lvl w:ilvl="7" w:tplc="C33A17AE">
      <w:numFmt w:val="bullet"/>
      <w:lvlText w:val="•"/>
      <w:lvlJc w:val="left"/>
      <w:pPr>
        <w:ind w:left="7860" w:hanging="306"/>
      </w:pPr>
      <w:rPr>
        <w:rFonts w:hint="default"/>
      </w:rPr>
    </w:lvl>
    <w:lvl w:ilvl="8" w:tplc="C73023B0">
      <w:numFmt w:val="bullet"/>
      <w:lvlText w:val="•"/>
      <w:lvlJc w:val="left"/>
      <w:pPr>
        <w:ind w:left="8960" w:hanging="306"/>
      </w:pPr>
      <w:rPr>
        <w:rFonts w:hint="default"/>
      </w:rPr>
    </w:lvl>
  </w:abstractNum>
  <w:abstractNum w:abstractNumId="11" w15:restartNumberingAfterBreak="0">
    <w:nsid w:val="39430426"/>
    <w:multiLevelType w:val="hybridMultilevel"/>
    <w:tmpl w:val="9E50E2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413994"/>
    <w:multiLevelType w:val="hybridMultilevel"/>
    <w:tmpl w:val="2744B9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4ED00B2"/>
    <w:multiLevelType w:val="hybridMultilevel"/>
    <w:tmpl w:val="AF42F3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74723B4"/>
    <w:multiLevelType w:val="singleLevel"/>
    <w:tmpl w:val="04090001"/>
    <w:lvl w:ilvl="0">
      <w:start w:val="1"/>
      <w:numFmt w:val="bullet"/>
      <w:lvlText w:val=""/>
      <w:lvlJc w:val="left"/>
      <w:pPr>
        <w:ind w:left="720" w:hanging="360"/>
      </w:pPr>
      <w:rPr>
        <w:rFonts w:ascii="Symbol" w:hAnsi="Symbol" w:hint="default"/>
      </w:rPr>
    </w:lvl>
  </w:abstractNum>
  <w:abstractNum w:abstractNumId="15" w15:restartNumberingAfterBreak="0">
    <w:nsid w:val="48C74283"/>
    <w:multiLevelType w:val="hybridMultilevel"/>
    <w:tmpl w:val="C616CA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A47B1D"/>
    <w:multiLevelType w:val="singleLevel"/>
    <w:tmpl w:val="04090001"/>
    <w:lvl w:ilvl="0">
      <w:start w:val="1"/>
      <w:numFmt w:val="bullet"/>
      <w:lvlText w:val=""/>
      <w:lvlJc w:val="left"/>
      <w:pPr>
        <w:ind w:left="720" w:hanging="360"/>
      </w:pPr>
      <w:rPr>
        <w:rFonts w:ascii="Symbol" w:hAnsi="Symbol" w:hint="default"/>
      </w:rPr>
    </w:lvl>
  </w:abstractNum>
  <w:abstractNum w:abstractNumId="17" w15:restartNumberingAfterBreak="0">
    <w:nsid w:val="53745A4A"/>
    <w:multiLevelType w:val="hybridMultilevel"/>
    <w:tmpl w:val="2A7C1D4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55DB0C59"/>
    <w:multiLevelType w:val="hybridMultilevel"/>
    <w:tmpl w:val="55FAD128"/>
    <w:lvl w:ilvl="0" w:tplc="7842F326">
      <w:start w:val="1"/>
      <w:numFmt w:val="decimal"/>
      <w:lvlText w:val="%1."/>
      <w:lvlJc w:val="left"/>
      <w:pPr>
        <w:ind w:left="400" w:hanging="36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19" w15:restartNumberingAfterBreak="0">
    <w:nsid w:val="57CE51A5"/>
    <w:multiLevelType w:val="hybridMultilevel"/>
    <w:tmpl w:val="D6180A3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BF5381"/>
    <w:multiLevelType w:val="hybridMultilevel"/>
    <w:tmpl w:val="36F6EFB6"/>
    <w:lvl w:ilvl="0" w:tplc="04090001">
      <w:start w:val="1"/>
      <w:numFmt w:val="bullet"/>
      <w:lvlText w:val=""/>
      <w:lvlJc w:val="left"/>
      <w:pPr>
        <w:ind w:left="648" w:hanging="360"/>
      </w:pPr>
      <w:rPr>
        <w:rFonts w:ascii="Symbol" w:hAnsi="Symbol"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21" w15:restartNumberingAfterBreak="0">
    <w:nsid w:val="616112F8"/>
    <w:multiLevelType w:val="hybridMultilevel"/>
    <w:tmpl w:val="D6F2B50C"/>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F5F5B34"/>
    <w:multiLevelType w:val="hybridMultilevel"/>
    <w:tmpl w:val="6262C7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18E151F"/>
    <w:multiLevelType w:val="hybridMultilevel"/>
    <w:tmpl w:val="D86AF7E8"/>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0" w:hanging="180"/>
      </w:pPr>
    </w:lvl>
    <w:lvl w:ilvl="3" w:tplc="0409000F" w:tentative="1">
      <w:start w:val="1"/>
      <w:numFmt w:val="decimal"/>
      <w:lvlText w:val="%4."/>
      <w:lvlJc w:val="left"/>
      <w:pPr>
        <w:ind w:left="720" w:hanging="360"/>
      </w:pPr>
    </w:lvl>
    <w:lvl w:ilvl="4" w:tplc="04090019" w:tentative="1">
      <w:start w:val="1"/>
      <w:numFmt w:val="lowerLetter"/>
      <w:lvlText w:val="%5."/>
      <w:lvlJc w:val="left"/>
      <w:pPr>
        <w:ind w:left="1440" w:hanging="360"/>
      </w:pPr>
    </w:lvl>
    <w:lvl w:ilvl="5" w:tplc="0409001B" w:tentative="1">
      <w:start w:val="1"/>
      <w:numFmt w:val="lowerRoman"/>
      <w:lvlText w:val="%6."/>
      <w:lvlJc w:val="right"/>
      <w:pPr>
        <w:ind w:left="2160" w:hanging="180"/>
      </w:pPr>
    </w:lvl>
    <w:lvl w:ilvl="6" w:tplc="0409000F" w:tentative="1">
      <w:start w:val="1"/>
      <w:numFmt w:val="decimal"/>
      <w:lvlText w:val="%7."/>
      <w:lvlJc w:val="left"/>
      <w:pPr>
        <w:ind w:left="2880" w:hanging="360"/>
      </w:pPr>
    </w:lvl>
    <w:lvl w:ilvl="7" w:tplc="04090019" w:tentative="1">
      <w:start w:val="1"/>
      <w:numFmt w:val="lowerLetter"/>
      <w:lvlText w:val="%8."/>
      <w:lvlJc w:val="left"/>
      <w:pPr>
        <w:ind w:left="3600" w:hanging="360"/>
      </w:pPr>
    </w:lvl>
    <w:lvl w:ilvl="8" w:tplc="0409001B" w:tentative="1">
      <w:start w:val="1"/>
      <w:numFmt w:val="lowerRoman"/>
      <w:lvlText w:val="%9."/>
      <w:lvlJc w:val="right"/>
      <w:pPr>
        <w:ind w:left="4320" w:hanging="180"/>
      </w:pPr>
    </w:lvl>
  </w:abstractNum>
  <w:abstractNum w:abstractNumId="24" w15:restartNumberingAfterBreak="0">
    <w:nsid w:val="71FB7DB1"/>
    <w:multiLevelType w:val="hybridMultilevel"/>
    <w:tmpl w:val="3BF45A8E"/>
    <w:lvl w:ilvl="0" w:tplc="04090015">
      <w:start w:val="1"/>
      <w:numFmt w:val="upperLetter"/>
      <w:lvlText w:val="%1."/>
      <w:lvlJc w:val="left"/>
      <w:pPr>
        <w:ind w:left="4320" w:hanging="360"/>
      </w:pPr>
    </w:lvl>
    <w:lvl w:ilvl="1" w:tplc="04090019">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25" w15:restartNumberingAfterBreak="0">
    <w:nsid w:val="77C22159"/>
    <w:multiLevelType w:val="hybridMultilevel"/>
    <w:tmpl w:val="ACC44D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8907B28"/>
    <w:multiLevelType w:val="hybridMultilevel"/>
    <w:tmpl w:val="00E0F7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ED58C4"/>
    <w:multiLevelType w:val="hybridMultilevel"/>
    <w:tmpl w:val="595EFAA2"/>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CB1B1E"/>
    <w:multiLevelType w:val="hybridMultilevel"/>
    <w:tmpl w:val="0A82681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DE051B8"/>
    <w:multiLevelType w:val="hybridMultilevel"/>
    <w:tmpl w:val="ED626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25854240">
    <w:abstractNumId w:val="16"/>
  </w:num>
  <w:num w:numId="2" w16cid:durableId="185754370">
    <w:abstractNumId w:val="14"/>
  </w:num>
  <w:num w:numId="3" w16cid:durableId="1270817375">
    <w:abstractNumId w:val="24"/>
  </w:num>
  <w:num w:numId="4" w16cid:durableId="1431584112">
    <w:abstractNumId w:val="22"/>
  </w:num>
  <w:num w:numId="5" w16cid:durableId="1354307135">
    <w:abstractNumId w:val="23"/>
  </w:num>
  <w:num w:numId="6" w16cid:durableId="336153508">
    <w:abstractNumId w:val="19"/>
  </w:num>
  <w:num w:numId="7" w16cid:durableId="171605984">
    <w:abstractNumId w:val="0"/>
  </w:num>
  <w:num w:numId="8" w16cid:durableId="1483158622">
    <w:abstractNumId w:val="20"/>
  </w:num>
  <w:num w:numId="9" w16cid:durableId="1983072924">
    <w:abstractNumId w:val="12"/>
  </w:num>
  <w:num w:numId="10" w16cid:durableId="301350702">
    <w:abstractNumId w:val="8"/>
  </w:num>
  <w:num w:numId="11" w16cid:durableId="2109234259">
    <w:abstractNumId w:val="18"/>
  </w:num>
  <w:num w:numId="12" w16cid:durableId="216822310">
    <w:abstractNumId w:val="27"/>
  </w:num>
  <w:num w:numId="13" w16cid:durableId="1911650189">
    <w:abstractNumId w:val="9"/>
  </w:num>
  <w:num w:numId="14" w16cid:durableId="952247634">
    <w:abstractNumId w:val="3"/>
  </w:num>
  <w:num w:numId="15" w16cid:durableId="1377579260">
    <w:abstractNumId w:val="29"/>
  </w:num>
  <w:num w:numId="16" w16cid:durableId="1770352885">
    <w:abstractNumId w:val="5"/>
  </w:num>
  <w:num w:numId="17" w16cid:durableId="2052727001">
    <w:abstractNumId w:val="28"/>
  </w:num>
  <w:num w:numId="18" w16cid:durableId="1644382407">
    <w:abstractNumId w:val="21"/>
  </w:num>
  <w:num w:numId="19" w16cid:durableId="64954440">
    <w:abstractNumId w:val="13"/>
  </w:num>
  <w:num w:numId="20" w16cid:durableId="1902981081">
    <w:abstractNumId w:val="5"/>
  </w:num>
  <w:num w:numId="21" w16cid:durableId="1217744383">
    <w:abstractNumId w:val="5"/>
  </w:num>
  <w:num w:numId="22" w16cid:durableId="207645147">
    <w:abstractNumId w:val="5"/>
  </w:num>
  <w:num w:numId="23" w16cid:durableId="474875554">
    <w:abstractNumId w:val="5"/>
  </w:num>
  <w:num w:numId="24" w16cid:durableId="329719050">
    <w:abstractNumId w:val="5"/>
  </w:num>
  <w:num w:numId="25" w16cid:durableId="1821802089">
    <w:abstractNumId w:val="5"/>
  </w:num>
  <w:num w:numId="26" w16cid:durableId="635257350">
    <w:abstractNumId w:val="5"/>
  </w:num>
  <w:num w:numId="27" w16cid:durableId="818233572">
    <w:abstractNumId w:val="5"/>
  </w:num>
  <w:num w:numId="28" w16cid:durableId="1394230092">
    <w:abstractNumId w:val="17"/>
  </w:num>
  <w:num w:numId="29" w16cid:durableId="1140072653">
    <w:abstractNumId w:val="7"/>
  </w:num>
  <w:num w:numId="30" w16cid:durableId="1508597610">
    <w:abstractNumId w:val="26"/>
  </w:num>
  <w:num w:numId="31" w16cid:durableId="1447188527">
    <w:abstractNumId w:val="1"/>
  </w:num>
  <w:num w:numId="32" w16cid:durableId="755176108">
    <w:abstractNumId w:val="15"/>
  </w:num>
  <w:num w:numId="33" w16cid:durableId="571162268">
    <w:abstractNumId w:val="11"/>
  </w:num>
  <w:num w:numId="34" w16cid:durableId="1758401202">
    <w:abstractNumId w:val="6"/>
  </w:num>
  <w:num w:numId="35" w16cid:durableId="683289820">
    <w:abstractNumId w:val="10"/>
  </w:num>
  <w:num w:numId="36" w16cid:durableId="81027688">
    <w:abstractNumId w:val="4"/>
  </w:num>
  <w:num w:numId="37" w16cid:durableId="669068951">
    <w:abstractNumId w:val="2"/>
  </w:num>
  <w:num w:numId="38" w16cid:durableId="1650935120">
    <w:abstractNumId w:val="2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8B5946BF-6E0A-4ED0-A6AC-19B43D412289}"/>
    <w:docVar w:name="dgnword-eventsink" w:val="2195456676528"/>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x20255z5pdryepaxdxfttv05awfztrap2f&quot;&gt;References_ALL_Current-Converted&lt;record-ids&gt;&lt;item&gt;18056&lt;/item&gt;&lt;item&gt;18057&lt;/item&gt;&lt;/record-ids&gt;&lt;/item&gt;&lt;/Libraries&gt;"/>
  </w:docVars>
  <w:rsids>
    <w:rsidRoot w:val="00405E83"/>
    <w:rsid w:val="000042A7"/>
    <w:rsid w:val="00007CC4"/>
    <w:rsid w:val="00011DB3"/>
    <w:rsid w:val="00017E13"/>
    <w:rsid w:val="000243E3"/>
    <w:rsid w:val="000261AD"/>
    <w:rsid w:val="00026595"/>
    <w:rsid w:val="00030322"/>
    <w:rsid w:val="00032A73"/>
    <w:rsid w:val="00034234"/>
    <w:rsid w:val="00035F15"/>
    <w:rsid w:val="000368C0"/>
    <w:rsid w:val="00037708"/>
    <w:rsid w:val="000422B4"/>
    <w:rsid w:val="0004383F"/>
    <w:rsid w:val="000458E5"/>
    <w:rsid w:val="0005111B"/>
    <w:rsid w:val="000529DA"/>
    <w:rsid w:val="00053033"/>
    <w:rsid w:val="00055351"/>
    <w:rsid w:val="00064957"/>
    <w:rsid w:val="00064DDA"/>
    <w:rsid w:val="00066D55"/>
    <w:rsid w:val="00070E3E"/>
    <w:rsid w:val="0007265A"/>
    <w:rsid w:val="0007449B"/>
    <w:rsid w:val="000759B2"/>
    <w:rsid w:val="00087177"/>
    <w:rsid w:val="000916DE"/>
    <w:rsid w:val="000918C8"/>
    <w:rsid w:val="00091E43"/>
    <w:rsid w:val="00097090"/>
    <w:rsid w:val="000A27AE"/>
    <w:rsid w:val="000A4235"/>
    <w:rsid w:val="000B125B"/>
    <w:rsid w:val="000B76E5"/>
    <w:rsid w:val="000C1764"/>
    <w:rsid w:val="000C3B50"/>
    <w:rsid w:val="000C5DFC"/>
    <w:rsid w:val="000D565A"/>
    <w:rsid w:val="000E005D"/>
    <w:rsid w:val="000E2194"/>
    <w:rsid w:val="000E2238"/>
    <w:rsid w:val="000E3751"/>
    <w:rsid w:val="000E68A7"/>
    <w:rsid w:val="000F0F4D"/>
    <w:rsid w:val="000F5736"/>
    <w:rsid w:val="000F6E6F"/>
    <w:rsid w:val="0010423D"/>
    <w:rsid w:val="001071E9"/>
    <w:rsid w:val="00113E90"/>
    <w:rsid w:val="00114B40"/>
    <w:rsid w:val="001165BE"/>
    <w:rsid w:val="00121819"/>
    <w:rsid w:val="00123951"/>
    <w:rsid w:val="00126BE2"/>
    <w:rsid w:val="00127BDC"/>
    <w:rsid w:val="00131704"/>
    <w:rsid w:val="001321BE"/>
    <w:rsid w:val="00134395"/>
    <w:rsid w:val="001363D4"/>
    <w:rsid w:val="001364FF"/>
    <w:rsid w:val="00136769"/>
    <w:rsid w:val="00141F9F"/>
    <w:rsid w:val="0014220B"/>
    <w:rsid w:val="00142F4E"/>
    <w:rsid w:val="0014465A"/>
    <w:rsid w:val="0014507E"/>
    <w:rsid w:val="00145B8E"/>
    <w:rsid w:val="001461F4"/>
    <w:rsid w:val="00155DFC"/>
    <w:rsid w:val="00155F6F"/>
    <w:rsid w:val="00156688"/>
    <w:rsid w:val="00156DB0"/>
    <w:rsid w:val="00161963"/>
    <w:rsid w:val="001632D0"/>
    <w:rsid w:val="0017253A"/>
    <w:rsid w:val="0017305E"/>
    <w:rsid w:val="00173C98"/>
    <w:rsid w:val="0017765B"/>
    <w:rsid w:val="001824A9"/>
    <w:rsid w:val="0018408A"/>
    <w:rsid w:val="0018469F"/>
    <w:rsid w:val="00187469"/>
    <w:rsid w:val="00187892"/>
    <w:rsid w:val="00192DBD"/>
    <w:rsid w:val="00192F3A"/>
    <w:rsid w:val="00194114"/>
    <w:rsid w:val="001976CD"/>
    <w:rsid w:val="001A0BA0"/>
    <w:rsid w:val="001A40E6"/>
    <w:rsid w:val="001A66FB"/>
    <w:rsid w:val="001A74E8"/>
    <w:rsid w:val="001B1FC2"/>
    <w:rsid w:val="001B3CA7"/>
    <w:rsid w:val="001B50C6"/>
    <w:rsid w:val="001C3225"/>
    <w:rsid w:val="001C53FE"/>
    <w:rsid w:val="001C6593"/>
    <w:rsid w:val="001D37F4"/>
    <w:rsid w:val="001D73F9"/>
    <w:rsid w:val="001E150C"/>
    <w:rsid w:val="001E1AFF"/>
    <w:rsid w:val="001E5FA6"/>
    <w:rsid w:val="001E7F01"/>
    <w:rsid w:val="001F1E27"/>
    <w:rsid w:val="001F57AB"/>
    <w:rsid w:val="001F5E5E"/>
    <w:rsid w:val="001F685A"/>
    <w:rsid w:val="001F7112"/>
    <w:rsid w:val="00200AF7"/>
    <w:rsid w:val="002064F1"/>
    <w:rsid w:val="00207A6D"/>
    <w:rsid w:val="002115F8"/>
    <w:rsid w:val="00211784"/>
    <w:rsid w:val="00212E54"/>
    <w:rsid w:val="002131AE"/>
    <w:rsid w:val="0021392C"/>
    <w:rsid w:val="00214C14"/>
    <w:rsid w:val="002161FD"/>
    <w:rsid w:val="0021656C"/>
    <w:rsid w:val="00217888"/>
    <w:rsid w:val="002256BC"/>
    <w:rsid w:val="00226E32"/>
    <w:rsid w:val="00230FAA"/>
    <w:rsid w:val="00233FF0"/>
    <w:rsid w:val="00234CDC"/>
    <w:rsid w:val="00235435"/>
    <w:rsid w:val="00236C6C"/>
    <w:rsid w:val="00241FC8"/>
    <w:rsid w:val="00247AC4"/>
    <w:rsid w:val="002570E5"/>
    <w:rsid w:val="00260F42"/>
    <w:rsid w:val="00261F1E"/>
    <w:rsid w:val="00266D3B"/>
    <w:rsid w:val="002719F4"/>
    <w:rsid w:val="00272CEA"/>
    <w:rsid w:val="002743AF"/>
    <w:rsid w:val="002745AE"/>
    <w:rsid w:val="00275359"/>
    <w:rsid w:val="00275FE5"/>
    <w:rsid w:val="002816D1"/>
    <w:rsid w:val="00282953"/>
    <w:rsid w:val="0028696E"/>
    <w:rsid w:val="002870FB"/>
    <w:rsid w:val="002871A8"/>
    <w:rsid w:val="002908E8"/>
    <w:rsid w:val="002922FD"/>
    <w:rsid w:val="00292393"/>
    <w:rsid w:val="00292449"/>
    <w:rsid w:val="00292D65"/>
    <w:rsid w:val="00294006"/>
    <w:rsid w:val="00294A98"/>
    <w:rsid w:val="00297658"/>
    <w:rsid w:val="00297ABA"/>
    <w:rsid w:val="002A1B50"/>
    <w:rsid w:val="002A4036"/>
    <w:rsid w:val="002A56CA"/>
    <w:rsid w:val="002B00B7"/>
    <w:rsid w:val="002B13C8"/>
    <w:rsid w:val="002B238D"/>
    <w:rsid w:val="002B3B7D"/>
    <w:rsid w:val="002C024C"/>
    <w:rsid w:val="002D03E0"/>
    <w:rsid w:val="002D449E"/>
    <w:rsid w:val="002D5C1C"/>
    <w:rsid w:val="002D730E"/>
    <w:rsid w:val="002E332A"/>
    <w:rsid w:val="002E4AC3"/>
    <w:rsid w:val="002E52B6"/>
    <w:rsid w:val="002E5EDC"/>
    <w:rsid w:val="002E61BB"/>
    <w:rsid w:val="002E7022"/>
    <w:rsid w:val="002E79A4"/>
    <w:rsid w:val="002E7A23"/>
    <w:rsid w:val="002F040E"/>
    <w:rsid w:val="002F360D"/>
    <w:rsid w:val="002F724C"/>
    <w:rsid w:val="00304122"/>
    <w:rsid w:val="0030414D"/>
    <w:rsid w:val="003066C2"/>
    <w:rsid w:val="00306BAC"/>
    <w:rsid w:val="0031049A"/>
    <w:rsid w:val="00314C0B"/>
    <w:rsid w:val="003161E5"/>
    <w:rsid w:val="003177D8"/>
    <w:rsid w:val="00320DD1"/>
    <w:rsid w:val="00323DAF"/>
    <w:rsid w:val="0032429B"/>
    <w:rsid w:val="003277B0"/>
    <w:rsid w:val="003364C3"/>
    <w:rsid w:val="003369A2"/>
    <w:rsid w:val="00336E10"/>
    <w:rsid w:val="00342D0B"/>
    <w:rsid w:val="003447BF"/>
    <w:rsid w:val="00344AF1"/>
    <w:rsid w:val="00345731"/>
    <w:rsid w:val="0035262D"/>
    <w:rsid w:val="0035339E"/>
    <w:rsid w:val="00355C00"/>
    <w:rsid w:val="00356081"/>
    <w:rsid w:val="00356D93"/>
    <w:rsid w:val="00361C17"/>
    <w:rsid w:val="0036232E"/>
    <w:rsid w:val="003655CA"/>
    <w:rsid w:val="003675F5"/>
    <w:rsid w:val="003711DA"/>
    <w:rsid w:val="00371347"/>
    <w:rsid w:val="00374F37"/>
    <w:rsid w:val="0037563F"/>
    <w:rsid w:val="00375BB4"/>
    <w:rsid w:val="0037772E"/>
    <w:rsid w:val="00382F1F"/>
    <w:rsid w:val="0038331E"/>
    <w:rsid w:val="00384FA9"/>
    <w:rsid w:val="00386232"/>
    <w:rsid w:val="00391BB3"/>
    <w:rsid w:val="00392C0F"/>
    <w:rsid w:val="00393FF4"/>
    <w:rsid w:val="00394BC4"/>
    <w:rsid w:val="00395523"/>
    <w:rsid w:val="003955FA"/>
    <w:rsid w:val="00395890"/>
    <w:rsid w:val="00395B43"/>
    <w:rsid w:val="00396668"/>
    <w:rsid w:val="00396B84"/>
    <w:rsid w:val="00396CC8"/>
    <w:rsid w:val="00396F7E"/>
    <w:rsid w:val="00396F88"/>
    <w:rsid w:val="003A0DE1"/>
    <w:rsid w:val="003A43EB"/>
    <w:rsid w:val="003B0177"/>
    <w:rsid w:val="003C09F2"/>
    <w:rsid w:val="003C1A61"/>
    <w:rsid w:val="003C4D4F"/>
    <w:rsid w:val="003C6388"/>
    <w:rsid w:val="003C6D57"/>
    <w:rsid w:val="003D1F32"/>
    <w:rsid w:val="003E3B32"/>
    <w:rsid w:val="003E5955"/>
    <w:rsid w:val="003E7E23"/>
    <w:rsid w:val="003F51BC"/>
    <w:rsid w:val="00400E6D"/>
    <w:rsid w:val="00401A37"/>
    <w:rsid w:val="00405E83"/>
    <w:rsid w:val="0040688E"/>
    <w:rsid w:val="0041529D"/>
    <w:rsid w:val="00417F7C"/>
    <w:rsid w:val="00427267"/>
    <w:rsid w:val="00436785"/>
    <w:rsid w:val="0044052C"/>
    <w:rsid w:val="00440A19"/>
    <w:rsid w:val="00440BF9"/>
    <w:rsid w:val="004446C2"/>
    <w:rsid w:val="00453D03"/>
    <w:rsid w:val="00454812"/>
    <w:rsid w:val="00460466"/>
    <w:rsid w:val="00460FF2"/>
    <w:rsid w:val="004613B9"/>
    <w:rsid w:val="00461B55"/>
    <w:rsid w:val="00462C68"/>
    <w:rsid w:val="00462D02"/>
    <w:rsid w:val="0046476D"/>
    <w:rsid w:val="00467DF4"/>
    <w:rsid w:val="00470BB7"/>
    <w:rsid w:val="00471CED"/>
    <w:rsid w:val="004727B1"/>
    <w:rsid w:val="004772F3"/>
    <w:rsid w:val="00477D1F"/>
    <w:rsid w:val="00481F04"/>
    <w:rsid w:val="00482378"/>
    <w:rsid w:val="00491E53"/>
    <w:rsid w:val="00493A72"/>
    <w:rsid w:val="004953A6"/>
    <w:rsid w:val="004A2BCC"/>
    <w:rsid w:val="004A3369"/>
    <w:rsid w:val="004A4165"/>
    <w:rsid w:val="004A4444"/>
    <w:rsid w:val="004A58C8"/>
    <w:rsid w:val="004B2766"/>
    <w:rsid w:val="004B50C0"/>
    <w:rsid w:val="004B5E16"/>
    <w:rsid w:val="004B60A9"/>
    <w:rsid w:val="004B6DBD"/>
    <w:rsid w:val="004B77C4"/>
    <w:rsid w:val="004C12A3"/>
    <w:rsid w:val="004C195E"/>
    <w:rsid w:val="004C2185"/>
    <w:rsid w:val="004C2A3A"/>
    <w:rsid w:val="004C4003"/>
    <w:rsid w:val="004C53AA"/>
    <w:rsid w:val="004C690A"/>
    <w:rsid w:val="004D17AB"/>
    <w:rsid w:val="004D3E49"/>
    <w:rsid w:val="004D49EF"/>
    <w:rsid w:val="004E24CD"/>
    <w:rsid w:val="004F20B3"/>
    <w:rsid w:val="004F2A85"/>
    <w:rsid w:val="004F3DC9"/>
    <w:rsid w:val="005017FE"/>
    <w:rsid w:val="00505A1F"/>
    <w:rsid w:val="00506E54"/>
    <w:rsid w:val="00511AEE"/>
    <w:rsid w:val="00515A7B"/>
    <w:rsid w:val="00515E2A"/>
    <w:rsid w:val="0052047A"/>
    <w:rsid w:val="005353E4"/>
    <w:rsid w:val="00540E0E"/>
    <w:rsid w:val="00543993"/>
    <w:rsid w:val="0054441D"/>
    <w:rsid w:val="00545050"/>
    <w:rsid w:val="005521CC"/>
    <w:rsid w:val="00552EAD"/>
    <w:rsid w:val="00554358"/>
    <w:rsid w:val="005556A7"/>
    <w:rsid w:val="00555F96"/>
    <w:rsid w:val="0055719A"/>
    <w:rsid w:val="00561B63"/>
    <w:rsid w:val="00561DFA"/>
    <w:rsid w:val="0056250A"/>
    <w:rsid w:val="00564007"/>
    <w:rsid w:val="005662D0"/>
    <w:rsid w:val="00570FF3"/>
    <w:rsid w:val="00571A2B"/>
    <w:rsid w:val="00572A81"/>
    <w:rsid w:val="005752C4"/>
    <w:rsid w:val="005778E7"/>
    <w:rsid w:val="0058029E"/>
    <w:rsid w:val="00580F5B"/>
    <w:rsid w:val="00581D75"/>
    <w:rsid w:val="00583BD7"/>
    <w:rsid w:val="00584E22"/>
    <w:rsid w:val="005927C8"/>
    <w:rsid w:val="00594A9C"/>
    <w:rsid w:val="00595425"/>
    <w:rsid w:val="00595904"/>
    <w:rsid w:val="005969B6"/>
    <w:rsid w:val="0059701E"/>
    <w:rsid w:val="00597CBA"/>
    <w:rsid w:val="00597D9D"/>
    <w:rsid w:val="005A0A2F"/>
    <w:rsid w:val="005A0F66"/>
    <w:rsid w:val="005A5AB5"/>
    <w:rsid w:val="005A5F08"/>
    <w:rsid w:val="005B51E9"/>
    <w:rsid w:val="005B7A61"/>
    <w:rsid w:val="005C252C"/>
    <w:rsid w:val="005C6C0B"/>
    <w:rsid w:val="005C724F"/>
    <w:rsid w:val="005D3927"/>
    <w:rsid w:val="005D3B00"/>
    <w:rsid w:val="005D4116"/>
    <w:rsid w:val="005D4EC1"/>
    <w:rsid w:val="005D6160"/>
    <w:rsid w:val="005D6D8F"/>
    <w:rsid w:val="005E1C11"/>
    <w:rsid w:val="005E72E2"/>
    <w:rsid w:val="005F0A9D"/>
    <w:rsid w:val="005F69F4"/>
    <w:rsid w:val="00600B44"/>
    <w:rsid w:val="0060178B"/>
    <w:rsid w:val="0060228A"/>
    <w:rsid w:val="00610677"/>
    <w:rsid w:val="00611B10"/>
    <w:rsid w:val="00615584"/>
    <w:rsid w:val="00624520"/>
    <w:rsid w:val="0062473A"/>
    <w:rsid w:val="00626384"/>
    <w:rsid w:val="006268A5"/>
    <w:rsid w:val="0062768F"/>
    <w:rsid w:val="0062792F"/>
    <w:rsid w:val="0063168A"/>
    <w:rsid w:val="00633003"/>
    <w:rsid w:val="00633E74"/>
    <w:rsid w:val="00634732"/>
    <w:rsid w:val="0063498C"/>
    <w:rsid w:val="00636C25"/>
    <w:rsid w:val="00636C4E"/>
    <w:rsid w:val="00637FAE"/>
    <w:rsid w:val="0064424C"/>
    <w:rsid w:val="0064770A"/>
    <w:rsid w:val="006522F1"/>
    <w:rsid w:val="006557B5"/>
    <w:rsid w:val="00657196"/>
    <w:rsid w:val="00657691"/>
    <w:rsid w:val="00657DE9"/>
    <w:rsid w:val="00661A0E"/>
    <w:rsid w:val="00664E53"/>
    <w:rsid w:val="00666DBF"/>
    <w:rsid w:val="0067036D"/>
    <w:rsid w:val="006728F7"/>
    <w:rsid w:val="00672F8A"/>
    <w:rsid w:val="00674235"/>
    <w:rsid w:val="00676B8E"/>
    <w:rsid w:val="006776EF"/>
    <w:rsid w:val="0068354C"/>
    <w:rsid w:val="0068356C"/>
    <w:rsid w:val="00687138"/>
    <w:rsid w:val="00693755"/>
    <w:rsid w:val="006941D6"/>
    <w:rsid w:val="006A08BA"/>
    <w:rsid w:val="006A5F97"/>
    <w:rsid w:val="006A7CBE"/>
    <w:rsid w:val="006B2433"/>
    <w:rsid w:val="006B301A"/>
    <w:rsid w:val="006B4184"/>
    <w:rsid w:val="006B4470"/>
    <w:rsid w:val="006B4D67"/>
    <w:rsid w:val="006B521F"/>
    <w:rsid w:val="006B564D"/>
    <w:rsid w:val="006B5743"/>
    <w:rsid w:val="006B586C"/>
    <w:rsid w:val="006B7788"/>
    <w:rsid w:val="006C0522"/>
    <w:rsid w:val="006C39D8"/>
    <w:rsid w:val="006C4C55"/>
    <w:rsid w:val="006C4CFB"/>
    <w:rsid w:val="006C78BF"/>
    <w:rsid w:val="006C7C33"/>
    <w:rsid w:val="006D48E5"/>
    <w:rsid w:val="006D59AE"/>
    <w:rsid w:val="006D59D2"/>
    <w:rsid w:val="006D61DF"/>
    <w:rsid w:val="006E0224"/>
    <w:rsid w:val="006F2EC5"/>
    <w:rsid w:val="006F446A"/>
    <w:rsid w:val="006F4E3A"/>
    <w:rsid w:val="006F5104"/>
    <w:rsid w:val="006F6C58"/>
    <w:rsid w:val="00700F4C"/>
    <w:rsid w:val="00703A22"/>
    <w:rsid w:val="00705081"/>
    <w:rsid w:val="0070519B"/>
    <w:rsid w:val="0070563D"/>
    <w:rsid w:val="00706CC5"/>
    <w:rsid w:val="00707C7D"/>
    <w:rsid w:val="00710A9D"/>
    <w:rsid w:val="00710B73"/>
    <w:rsid w:val="00712219"/>
    <w:rsid w:val="0071439D"/>
    <w:rsid w:val="007166A6"/>
    <w:rsid w:val="00717517"/>
    <w:rsid w:val="0072078A"/>
    <w:rsid w:val="00723787"/>
    <w:rsid w:val="007244DE"/>
    <w:rsid w:val="007254A0"/>
    <w:rsid w:val="00725AF3"/>
    <w:rsid w:val="00727070"/>
    <w:rsid w:val="00733AE3"/>
    <w:rsid w:val="00733AF7"/>
    <w:rsid w:val="00734BD3"/>
    <w:rsid w:val="00736982"/>
    <w:rsid w:val="007415A3"/>
    <w:rsid w:val="00743B8B"/>
    <w:rsid w:val="00751DFF"/>
    <w:rsid w:val="007525D5"/>
    <w:rsid w:val="00753B87"/>
    <w:rsid w:val="00754ABC"/>
    <w:rsid w:val="00761909"/>
    <w:rsid w:val="00762A62"/>
    <w:rsid w:val="00763E9F"/>
    <w:rsid w:val="007665C8"/>
    <w:rsid w:val="007725B7"/>
    <w:rsid w:val="00773014"/>
    <w:rsid w:val="0077424C"/>
    <w:rsid w:val="00775DBB"/>
    <w:rsid w:val="0078127B"/>
    <w:rsid w:val="00783EE0"/>
    <w:rsid w:val="00785602"/>
    <w:rsid w:val="00787DCE"/>
    <w:rsid w:val="0079303D"/>
    <w:rsid w:val="00793574"/>
    <w:rsid w:val="00797FFB"/>
    <w:rsid w:val="007A26D2"/>
    <w:rsid w:val="007A4FA3"/>
    <w:rsid w:val="007A743D"/>
    <w:rsid w:val="007B6AD9"/>
    <w:rsid w:val="007C14D1"/>
    <w:rsid w:val="007C4E95"/>
    <w:rsid w:val="007D463A"/>
    <w:rsid w:val="007D6AB2"/>
    <w:rsid w:val="007E16C8"/>
    <w:rsid w:val="007E3F21"/>
    <w:rsid w:val="007E7901"/>
    <w:rsid w:val="007F1B56"/>
    <w:rsid w:val="007F3BD2"/>
    <w:rsid w:val="007F6BB4"/>
    <w:rsid w:val="00800E34"/>
    <w:rsid w:val="008034C1"/>
    <w:rsid w:val="00804B22"/>
    <w:rsid w:val="008108AE"/>
    <w:rsid w:val="00810DB1"/>
    <w:rsid w:val="00811042"/>
    <w:rsid w:val="00811DC5"/>
    <w:rsid w:val="008124F6"/>
    <w:rsid w:val="00813F53"/>
    <w:rsid w:val="008143D3"/>
    <w:rsid w:val="00816A45"/>
    <w:rsid w:val="0081701C"/>
    <w:rsid w:val="00817D72"/>
    <w:rsid w:val="00817E6C"/>
    <w:rsid w:val="008308E8"/>
    <w:rsid w:val="00831A0F"/>
    <w:rsid w:val="00833E2A"/>
    <w:rsid w:val="00836928"/>
    <w:rsid w:val="00841A11"/>
    <w:rsid w:val="00842D38"/>
    <w:rsid w:val="008457C0"/>
    <w:rsid w:val="00845B6D"/>
    <w:rsid w:val="00845C36"/>
    <w:rsid w:val="00855496"/>
    <w:rsid w:val="00856037"/>
    <w:rsid w:val="008562A4"/>
    <w:rsid w:val="0085709B"/>
    <w:rsid w:val="008620C7"/>
    <w:rsid w:val="0086573F"/>
    <w:rsid w:val="0086598E"/>
    <w:rsid w:val="0086743E"/>
    <w:rsid w:val="0086780B"/>
    <w:rsid w:val="00870BE1"/>
    <w:rsid w:val="00872B38"/>
    <w:rsid w:val="00875070"/>
    <w:rsid w:val="00877FA1"/>
    <w:rsid w:val="008833A1"/>
    <w:rsid w:val="00887E5F"/>
    <w:rsid w:val="00894342"/>
    <w:rsid w:val="00897AFA"/>
    <w:rsid w:val="008A2D6C"/>
    <w:rsid w:val="008A3D2C"/>
    <w:rsid w:val="008A6F13"/>
    <w:rsid w:val="008A7CB5"/>
    <w:rsid w:val="008A7E1C"/>
    <w:rsid w:val="008B1E74"/>
    <w:rsid w:val="008B1FE0"/>
    <w:rsid w:val="008B2319"/>
    <w:rsid w:val="008B258B"/>
    <w:rsid w:val="008B26BE"/>
    <w:rsid w:val="008B2E0B"/>
    <w:rsid w:val="008B524B"/>
    <w:rsid w:val="008B57F9"/>
    <w:rsid w:val="008B6390"/>
    <w:rsid w:val="008C03C0"/>
    <w:rsid w:val="008C5298"/>
    <w:rsid w:val="008C6D5C"/>
    <w:rsid w:val="008C733D"/>
    <w:rsid w:val="008C75C3"/>
    <w:rsid w:val="008C7DA5"/>
    <w:rsid w:val="008D073A"/>
    <w:rsid w:val="008E4EEA"/>
    <w:rsid w:val="008E50E5"/>
    <w:rsid w:val="008E5C1B"/>
    <w:rsid w:val="008E6AA9"/>
    <w:rsid w:val="008E6C71"/>
    <w:rsid w:val="008F34B3"/>
    <w:rsid w:val="00903DCA"/>
    <w:rsid w:val="00903F78"/>
    <w:rsid w:val="009047C0"/>
    <w:rsid w:val="00906B5C"/>
    <w:rsid w:val="00907E5C"/>
    <w:rsid w:val="009104D4"/>
    <w:rsid w:val="00912EA0"/>
    <w:rsid w:val="009167F0"/>
    <w:rsid w:val="009178F2"/>
    <w:rsid w:val="009204F4"/>
    <w:rsid w:val="00923F1F"/>
    <w:rsid w:val="00926722"/>
    <w:rsid w:val="00931075"/>
    <w:rsid w:val="0093484F"/>
    <w:rsid w:val="00934D63"/>
    <w:rsid w:val="00940F26"/>
    <w:rsid w:val="0094289A"/>
    <w:rsid w:val="0094358E"/>
    <w:rsid w:val="009467C4"/>
    <w:rsid w:val="00952C77"/>
    <w:rsid w:val="009611AE"/>
    <w:rsid w:val="00961932"/>
    <w:rsid w:val="00962B5A"/>
    <w:rsid w:val="00965051"/>
    <w:rsid w:val="00966BBC"/>
    <w:rsid w:val="00967CA5"/>
    <w:rsid w:val="00970B80"/>
    <w:rsid w:val="00985D14"/>
    <w:rsid w:val="00987E73"/>
    <w:rsid w:val="009900A9"/>
    <w:rsid w:val="00993F29"/>
    <w:rsid w:val="00995CEA"/>
    <w:rsid w:val="009A238C"/>
    <w:rsid w:val="009A4190"/>
    <w:rsid w:val="009A4E54"/>
    <w:rsid w:val="009A573D"/>
    <w:rsid w:val="009A615F"/>
    <w:rsid w:val="009A6F95"/>
    <w:rsid w:val="009B1BE8"/>
    <w:rsid w:val="009B7366"/>
    <w:rsid w:val="009B7D0B"/>
    <w:rsid w:val="009C0E98"/>
    <w:rsid w:val="009C4244"/>
    <w:rsid w:val="009C466F"/>
    <w:rsid w:val="009C557F"/>
    <w:rsid w:val="009C6B68"/>
    <w:rsid w:val="009D0F66"/>
    <w:rsid w:val="009D2F04"/>
    <w:rsid w:val="009D35A8"/>
    <w:rsid w:val="009D44AE"/>
    <w:rsid w:val="009E3C4D"/>
    <w:rsid w:val="009E6471"/>
    <w:rsid w:val="009E6AC0"/>
    <w:rsid w:val="009E6B5B"/>
    <w:rsid w:val="009F3326"/>
    <w:rsid w:val="009F4FF4"/>
    <w:rsid w:val="009F7760"/>
    <w:rsid w:val="009F7BD6"/>
    <w:rsid w:val="00A00899"/>
    <w:rsid w:val="00A0315B"/>
    <w:rsid w:val="00A101AC"/>
    <w:rsid w:val="00A10BC3"/>
    <w:rsid w:val="00A1401B"/>
    <w:rsid w:val="00A166FC"/>
    <w:rsid w:val="00A17434"/>
    <w:rsid w:val="00A2587D"/>
    <w:rsid w:val="00A272CB"/>
    <w:rsid w:val="00A27A20"/>
    <w:rsid w:val="00A30761"/>
    <w:rsid w:val="00A37A0E"/>
    <w:rsid w:val="00A42D86"/>
    <w:rsid w:val="00A4660A"/>
    <w:rsid w:val="00A538A9"/>
    <w:rsid w:val="00A54EA2"/>
    <w:rsid w:val="00A559A7"/>
    <w:rsid w:val="00A55D99"/>
    <w:rsid w:val="00A603E8"/>
    <w:rsid w:val="00A606EA"/>
    <w:rsid w:val="00A65C64"/>
    <w:rsid w:val="00A66093"/>
    <w:rsid w:val="00A67254"/>
    <w:rsid w:val="00A73121"/>
    <w:rsid w:val="00A74AC6"/>
    <w:rsid w:val="00A751DF"/>
    <w:rsid w:val="00A770FB"/>
    <w:rsid w:val="00A80368"/>
    <w:rsid w:val="00A85048"/>
    <w:rsid w:val="00A87CDA"/>
    <w:rsid w:val="00A93485"/>
    <w:rsid w:val="00A93FF4"/>
    <w:rsid w:val="00A97983"/>
    <w:rsid w:val="00AA14A4"/>
    <w:rsid w:val="00AA3CB1"/>
    <w:rsid w:val="00AA75AA"/>
    <w:rsid w:val="00AA7A13"/>
    <w:rsid w:val="00AB0715"/>
    <w:rsid w:val="00AB2EF7"/>
    <w:rsid w:val="00AB311F"/>
    <w:rsid w:val="00AB4C0A"/>
    <w:rsid w:val="00AB5596"/>
    <w:rsid w:val="00AC07D5"/>
    <w:rsid w:val="00AC5404"/>
    <w:rsid w:val="00AC6DE8"/>
    <w:rsid w:val="00AD0965"/>
    <w:rsid w:val="00AD1C4D"/>
    <w:rsid w:val="00AD66A4"/>
    <w:rsid w:val="00AD7B29"/>
    <w:rsid w:val="00AE013A"/>
    <w:rsid w:val="00AE0472"/>
    <w:rsid w:val="00AE2470"/>
    <w:rsid w:val="00AE26A5"/>
    <w:rsid w:val="00AE7BF1"/>
    <w:rsid w:val="00B043AA"/>
    <w:rsid w:val="00B063B8"/>
    <w:rsid w:val="00B06F4C"/>
    <w:rsid w:val="00B16001"/>
    <w:rsid w:val="00B23B43"/>
    <w:rsid w:val="00B30318"/>
    <w:rsid w:val="00B30D0D"/>
    <w:rsid w:val="00B33FC0"/>
    <w:rsid w:val="00B342F6"/>
    <w:rsid w:val="00B359E6"/>
    <w:rsid w:val="00B36559"/>
    <w:rsid w:val="00B36738"/>
    <w:rsid w:val="00B36850"/>
    <w:rsid w:val="00B36A3F"/>
    <w:rsid w:val="00B44936"/>
    <w:rsid w:val="00B44A86"/>
    <w:rsid w:val="00B451E7"/>
    <w:rsid w:val="00B45211"/>
    <w:rsid w:val="00B474B3"/>
    <w:rsid w:val="00B50184"/>
    <w:rsid w:val="00B5382A"/>
    <w:rsid w:val="00B53A6B"/>
    <w:rsid w:val="00B57B91"/>
    <w:rsid w:val="00B60B46"/>
    <w:rsid w:val="00B6132B"/>
    <w:rsid w:val="00B63200"/>
    <w:rsid w:val="00B65B8F"/>
    <w:rsid w:val="00B71D44"/>
    <w:rsid w:val="00B722E1"/>
    <w:rsid w:val="00B830A8"/>
    <w:rsid w:val="00B86A3C"/>
    <w:rsid w:val="00B9142B"/>
    <w:rsid w:val="00BA2390"/>
    <w:rsid w:val="00BA4004"/>
    <w:rsid w:val="00BA62CF"/>
    <w:rsid w:val="00BB1A81"/>
    <w:rsid w:val="00BB2B72"/>
    <w:rsid w:val="00BB6888"/>
    <w:rsid w:val="00BC06BF"/>
    <w:rsid w:val="00BC0D4F"/>
    <w:rsid w:val="00BC0DA8"/>
    <w:rsid w:val="00BC12EF"/>
    <w:rsid w:val="00BC19FF"/>
    <w:rsid w:val="00BC237E"/>
    <w:rsid w:val="00BC2DAC"/>
    <w:rsid w:val="00BC682A"/>
    <w:rsid w:val="00BC6A05"/>
    <w:rsid w:val="00BC778E"/>
    <w:rsid w:val="00BC7B1B"/>
    <w:rsid w:val="00BC7EB0"/>
    <w:rsid w:val="00BD2B24"/>
    <w:rsid w:val="00BD7B31"/>
    <w:rsid w:val="00BE727B"/>
    <w:rsid w:val="00BE7BC5"/>
    <w:rsid w:val="00BF08BF"/>
    <w:rsid w:val="00BF1C9D"/>
    <w:rsid w:val="00BF5401"/>
    <w:rsid w:val="00C01128"/>
    <w:rsid w:val="00C0124F"/>
    <w:rsid w:val="00C012DF"/>
    <w:rsid w:val="00C01354"/>
    <w:rsid w:val="00C02366"/>
    <w:rsid w:val="00C024E7"/>
    <w:rsid w:val="00C028A1"/>
    <w:rsid w:val="00C06D38"/>
    <w:rsid w:val="00C074CD"/>
    <w:rsid w:val="00C10FA4"/>
    <w:rsid w:val="00C1230A"/>
    <w:rsid w:val="00C131A4"/>
    <w:rsid w:val="00C13F46"/>
    <w:rsid w:val="00C154B8"/>
    <w:rsid w:val="00C22EE0"/>
    <w:rsid w:val="00C23A01"/>
    <w:rsid w:val="00C23E48"/>
    <w:rsid w:val="00C241FC"/>
    <w:rsid w:val="00C24EE4"/>
    <w:rsid w:val="00C271AA"/>
    <w:rsid w:val="00C31282"/>
    <w:rsid w:val="00C31760"/>
    <w:rsid w:val="00C31DA1"/>
    <w:rsid w:val="00C33811"/>
    <w:rsid w:val="00C33813"/>
    <w:rsid w:val="00C34521"/>
    <w:rsid w:val="00C3464B"/>
    <w:rsid w:val="00C36220"/>
    <w:rsid w:val="00C36823"/>
    <w:rsid w:val="00C37B2B"/>
    <w:rsid w:val="00C40578"/>
    <w:rsid w:val="00C414D6"/>
    <w:rsid w:val="00C41609"/>
    <w:rsid w:val="00C42A22"/>
    <w:rsid w:val="00C42FE8"/>
    <w:rsid w:val="00C44AA7"/>
    <w:rsid w:val="00C5008C"/>
    <w:rsid w:val="00C51D7E"/>
    <w:rsid w:val="00C52E80"/>
    <w:rsid w:val="00C53802"/>
    <w:rsid w:val="00C56805"/>
    <w:rsid w:val="00C60D10"/>
    <w:rsid w:val="00C62059"/>
    <w:rsid w:val="00C62BFC"/>
    <w:rsid w:val="00C65BAF"/>
    <w:rsid w:val="00C665E7"/>
    <w:rsid w:val="00C700BF"/>
    <w:rsid w:val="00C707CB"/>
    <w:rsid w:val="00C7148F"/>
    <w:rsid w:val="00C73CE0"/>
    <w:rsid w:val="00C74DA6"/>
    <w:rsid w:val="00C772D9"/>
    <w:rsid w:val="00C77380"/>
    <w:rsid w:val="00C83119"/>
    <w:rsid w:val="00C87C47"/>
    <w:rsid w:val="00C9290D"/>
    <w:rsid w:val="00C93F96"/>
    <w:rsid w:val="00C97184"/>
    <w:rsid w:val="00CA3FA5"/>
    <w:rsid w:val="00CB159A"/>
    <w:rsid w:val="00CB180F"/>
    <w:rsid w:val="00CB367C"/>
    <w:rsid w:val="00CB4026"/>
    <w:rsid w:val="00CB448E"/>
    <w:rsid w:val="00CB58E1"/>
    <w:rsid w:val="00CB63EE"/>
    <w:rsid w:val="00CB673C"/>
    <w:rsid w:val="00CC291E"/>
    <w:rsid w:val="00CC4037"/>
    <w:rsid w:val="00CC4D51"/>
    <w:rsid w:val="00CC50A8"/>
    <w:rsid w:val="00CC63DF"/>
    <w:rsid w:val="00CD72D5"/>
    <w:rsid w:val="00CD7475"/>
    <w:rsid w:val="00CE0F72"/>
    <w:rsid w:val="00CE11BF"/>
    <w:rsid w:val="00CE1343"/>
    <w:rsid w:val="00CF4CFA"/>
    <w:rsid w:val="00CF67EF"/>
    <w:rsid w:val="00CF695E"/>
    <w:rsid w:val="00D0382B"/>
    <w:rsid w:val="00D06F47"/>
    <w:rsid w:val="00D159CC"/>
    <w:rsid w:val="00D1668D"/>
    <w:rsid w:val="00D20953"/>
    <w:rsid w:val="00D2297A"/>
    <w:rsid w:val="00D251AA"/>
    <w:rsid w:val="00D266EE"/>
    <w:rsid w:val="00D31012"/>
    <w:rsid w:val="00D32F40"/>
    <w:rsid w:val="00D3336D"/>
    <w:rsid w:val="00D34977"/>
    <w:rsid w:val="00D365EA"/>
    <w:rsid w:val="00D37E8A"/>
    <w:rsid w:val="00D42E9A"/>
    <w:rsid w:val="00D4594C"/>
    <w:rsid w:val="00D51F09"/>
    <w:rsid w:val="00D551DD"/>
    <w:rsid w:val="00D56E2F"/>
    <w:rsid w:val="00D64DBE"/>
    <w:rsid w:val="00D666DC"/>
    <w:rsid w:val="00D6760B"/>
    <w:rsid w:val="00D70574"/>
    <w:rsid w:val="00D73562"/>
    <w:rsid w:val="00D81F62"/>
    <w:rsid w:val="00D83A58"/>
    <w:rsid w:val="00D852AE"/>
    <w:rsid w:val="00D90970"/>
    <w:rsid w:val="00D916C0"/>
    <w:rsid w:val="00D91F0D"/>
    <w:rsid w:val="00D92A5F"/>
    <w:rsid w:val="00D93E37"/>
    <w:rsid w:val="00DB166E"/>
    <w:rsid w:val="00DB185F"/>
    <w:rsid w:val="00DB1DD6"/>
    <w:rsid w:val="00DB1F10"/>
    <w:rsid w:val="00DB335A"/>
    <w:rsid w:val="00DB49DC"/>
    <w:rsid w:val="00DB6E35"/>
    <w:rsid w:val="00DB719D"/>
    <w:rsid w:val="00DB763B"/>
    <w:rsid w:val="00DB7B35"/>
    <w:rsid w:val="00DB7E47"/>
    <w:rsid w:val="00DC262E"/>
    <w:rsid w:val="00DC4B73"/>
    <w:rsid w:val="00DC5E8B"/>
    <w:rsid w:val="00DC7F0F"/>
    <w:rsid w:val="00DD2BA1"/>
    <w:rsid w:val="00DD3048"/>
    <w:rsid w:val="00DD4DF7"/>
    <w:rsid w:val="00DD660A"/>
    <w:rsid w:val="00DD6B4C"/>
    <w:rsid w:val="00DE228B"/>
    <w:rsid w:val="00DE23D9"/>
    <w:rsid w:val="00DE36AB"/>
    <w:rsid w:val="00DE398F"/>
    <w:rsid w:val="00DF0ACC"/>
    <w:rsid w:val="00DF56E4"/>
    <w:rsid w:val="00DF6454"/>
    <w:rsid w:val="00DF65C7"/>
    <w:rsid w:val="00DF6EAD"/>
    <w:rsid w:val="00DF7D12"/>
    <w:rsid w:val="00E004AC"/>
    <w:rsid w:val="00E01F18"/>
    <w:rsid w:val="00E11146"/>
    <w:rsid w:val="00E1164F"/>
    <w:rsid w:val="00E124A2"/>
    <w:rsid w:val="00E15A0F"/>
    <w:rsid w:val="00E162F7"/>
    <w:rsid w:val="00E16D12"/>
    <w:rsid w:val="00E20677"/>
    <w:rsid w:val="00E216F1"/>
    <w:rsid w:val="00E21A93"/>
    <w:rsid w:val="00E250C6"/>
    <w:rsid w:val="00E25540"/>
    <w:rsid w:val="00E303ED"/>
    <w:rsid w:val="00E30986"/>
    <w:rsid w:val="00E331A3"/>
    <w:rsid w:val="00E40A86"/>
    <w:rsid w:val="00E4222E"/>
    <w:rsid w:val="00E428A4"/>
    <w:rsid w:val="00E460B5"/>
    <w:rsid w:val="00E47089"/>
    <w:rsid w:val="00E544F3"/>
    <w:rsid w:val="00E55256"/>
    <w:rsid w:val="00E57790"/>
    <w:rsid w:val="00E61FAA"/>
    <w:rsid w:val="00E70823"/>
    <w:rsid w:val="00E72D61"/>
    <w:rsid w:val="00E76AB8"/>
    <w:rsid w:val="00E77E26"/>
    <w:rsid w:val="00E8572B"/>
    <w:rsid w:val="00E85B32"/>
    <w:rsid w:val="00E913FC"/>
    <w:rsid w:val="00E91A84"/>
    <w:rsid w:val="00E92C6F"/>
    <w:rsid w:val="00E971DA"/>
    <w:rsid w:val="00EA0817"/>
    <w:rsid w:val="00EA0F0D"/>
    <w:rsid w:val="00EA28FC"/>
    <w:rsid w:val="00EA3846"/>
    <w:rsid w:val="00EA6040"/>
    <w:rsid w:val="00EA626A"/>
    <w:rsid w:val="00EB0A97"/>
    <w:rsid w:val="00EB5AF4"/>
    <w:rsid w:val="00EB5C2D"/>
    <w:rsid w:val="00EB77C5"/>
    <w:rsid w:val="00EC0A80"/>
    <w:rsid w:val="00EC3315"/>
    <w:rsid w:val="00EC76AD"/>
    <w:rsid w:val="00EC7981"/>
    <w:rsid w:val="00ED389E"/>
    <w:rsid w:val="00ED7BAB"/>
    <w:rsid w:val="00EE13A5"/>
    <w:rsid w:val="00EE395B"/>
    <w:rsid w:val="00EE6577"/>
    <w:rsid w:val="00EE67A1"/>
    <w:rsid w:val="00EE6B5B"/>
    <w:rsid w:val="00EF051D"/>
    <w:rsid w:val="00EF10E8"/>
    <w:rsid w:val="00EF5663"/>
    <w:rsid w:val="00EF6885"/>
    <w:rsid w:val="00F07A75"/>
    <w:rsid w:val="00F11347"/>
    <w:rsid w:val="00F12EC4"/>
    <w:rsid w:val="00F17FD4"/>
    <w:rsid w:val="00F20A8C"/>
    <w:rsid w:val="00F25C9F"/>
    <w:rsid w:val="00F27AEB"/>
    <w:rsid w:val="00F30873"/>
    <w:rsid w:val="00F32D4A"/>
    <w:rsid w:val="00F34770"/>
    <w:rsid w:val="00F359C2"/>
    <w:rsid w:val="00F359E2"/>
    <w:rsid w:val="00F416BB"/>
    <w:rsid w:val="00F41B85"/>
    <w:rsid w:val="00F428D3"/>
    <w:rsid w:val="00F44F2F"/>
    <w:rsid w:val="00F52662"/>
    <w:rsid w:val="00F558F9"/>
    <w:rsid w:val="00F567EE"/>
    <w:rsid w:val="00F57CE9"/>
    <w:rsid w:val="00F600A1"/>
    <w:rsid w:val="00F612CA"/>
    <w:rsid w:val="00F62980"/>
    <w:rsid w:val="00F62CF9"/>
    <w:rsid w:val="00F62E6F"/>
    <w:rsid w:val="00F63178"/>
    <w:rsid w:val="00F637F9"/>
    <w:rsid w:val="00F6387F"/>
    <w:rsid w:val="00F63BC3"/>
    <w:rsid w:val="00F65343"/>
    <w:rsid w:val="00F65690"/>
    <w:rsid w:val="00F6705C"/>
    <w:rsid w:val="00F71602"/>
    <w:rsid w:val="00F74A48"/>
    <w:rsid w:val="00F757B2"/>
    <w:rsid w:val="00F81244"/>
    <w:rsid w:val="00F868C4"/>
    <w:rsid w:val="00F87979"/>
    <w:rsid w:val="00F94B33"/>
    <w:rsid w:val="00FA2562"/>
    <w:rsid w:val="00FA38A5"/>
    <w:rsid w:val="00FA5815"/>
    <w:rsid w:val="00FB0C7B"/>
    <w:rsid w:val="00FB5E56"/>
    <w:rsid w:val="00FB763F"/>
    <w:rsid w:val="00FC600F"/>
    <w:rsid w:val="00FD56D1"/>
    <w:rsid w:val="00FD59E5"/>
    <w:rsid w:val="00FD6C34"/>
    <w:rsid w:val="00FD72C4"/>
    <w:rsid w:val="00FE003E"/>
    <w:rsid w:val="00FE2EAD"/>
    <w:rsid w:val="00FE3318"/>
    <w:rsid w:val="00FE4198"/>
    <w:rsid w:val="00FF1FB5"/>
    <w:rsid w:val="00FF4210"/>
    <w:rsid w:val="00FF66A0"/>
    <w:rsid w:val="00FF6E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61ECE9"/>
  <w15:docId w15:val="{CA7302EA-36C0-4C76-A354-54AC47989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2EA0"/>
    <w:pPr>
      <w:spacing w:after="120" w:line="240" w:lineRule="auto"/>
      <w:ind w:left="288"/>
    </w:pPr>
    <w:rPr>
      <w:rFonts w:ascii="Arial" w:eastAsiaTheme="minorEastAsia" w:hAnsi="Arial" w:cs="Arial"/>
      <w:color w:val="111816"/>
      <w:sz w:val="24"/>
      <w:szCs w:val="24"/>
      <w:lang w:eastAsia="ja-JP"/>
    </w:rPr>
  </w:style>
  <w:style w:type="paragraph" w:styleId="Heading1">
    <w:name w:val="heading 1"/>
    <w:basedOn w:val="Normal"/>
    <w:next w:val="Normal"/>
    <w:link w:val="Heading1Char"/>
    <w:qFormat/>
    <w:rsid w:val="00FD6C34"/>
    <w:pPr>
      <w:spacing w:after="0"/>
      <w:ind w:left="0"/>
      <w:jc w:val="center"/>
      <w:outlineLvl w:val="0"/>
    </w:pPr>
    <w:rPr>
      <w:b/>
      <w:sz w:val="32"/>
    </w:rPr>
  </w:style>
  <w:style w:type="paragraph" w:styleId="Heading2">
    <w:name w:val="heading 2"/>
    <w:basedOn w:val="Heading1"/>
    <w:next w:val="Normal"/>
    <w:link w:val="Heading2Char"/>
    <w:uiPriority w:val="9"/>
    <w:unhideWhenUsed/>
    <w:qFormat/>
    <w:rsid w:val="00912EA0"/>
    <w:pPr>
      <w:outlineLvl w:val="1"/>
    </w:pPr>
    <w:rPr>
      <w:sz w:val="28"/>
    </w:rPr>
  </w:style>
  <w:style w:type="paragraph" w:styleId="Heading3">
    <w:name w:val="heading 3"/>
    <w:basedOn w:val="Normal"/>
    <w:next w:val="Normal"/>
    <w:link w:val="Heading3Char"/>
    <w:uiPriority w:val="9"/>
    <w:unhideWhenUsed/>
    <w:qFormat/>
    <w:rsid w:val="009204F4"/>
    <w:pPr>
      <w:ind w:left="0"/>
      <w:outlineLvl w:val="2"/>
    </w:pPr>
    <w:rPr>
      <w:b/>
      <w:szCs w:val="28"/>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D6C34"/>
    <w:rPr>
      <w:rFonts w:ascii="Arial" w:eastAsiaTheme="minorEastAsia" w:hAnsi="Arial" w:cs="Arial"/>
      <w:b/>
      <w:color w:val="111816"/>
      <w:sz w:val="32"/>
      <w:szCs w:val="24"/>
      <w:lang w:eastAsia="ja-JP"/>
    </w:rPr>
  </w:style>
  <w:style w:type="table" w:styleId="TableGrid">
    <w:name w:val="Table Grid"/>
    <w:basedOn w:val="TableNormal"/>
    <w:rsid w:val="00405E83"/>
    <w:pPr>
      <w:spacing w:after="0" w:line="240" w:lineRule="auto"/>
    </w:pPr>
    <w:rPr>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405E83"/>
    <w:pPr>
      <w:tabs>
        <w:tab w:val="center" w:pos="4320"/>
        <w:tab w:val="right" w:pos="8640"/>
      </w:tabs>
      <w:spacing w:after="0"/>
    </w:pPr>
  </w:style>
  <w:style w:type="character" w:customStyle="1" w:styleId="HeaderChar">
    <w:name w:val="Header Char"/>
    <w:basedOn w:val="DefaultParagraphFont"/>
    <w:link w:val="Header"/>
    <w:uiPriority w:val="99"/>
    <w:rsid w:val="00405E83"/>
    <w:rPr>
      <w:rFonts w:ascii="Arial" w:eastAsiaTheme="minorEastAsia" w:hAnsi="Arial" w:cs="Arial"/>
      <w:color w:val="111816"/>
      <w:sz w:val="24"/>
      <w:szCs w:val="24"/>
      <w:lang w:eastAsia="ja-JP"/>
    </w:rPr>
  </w:style>
  <w:style w:type="paragraph" w:styleId="Footer">
    <w:name w:val="footer"/>
    <w:basedOn w:val="Normal"/>
    <w:link w:val="FooterChar"/>
    <w:uiPriority w:val="99"/>
    <w:unhideWhenUsed/>
    <w:rsid w:val="00405E83"/>
    <w:pPr>
      <w:tabs>
        <w:tab w:val="center" w:pos="4320"/>
        <w:tab w:val="right" w:pos="8640"/>
      </w:tabs>
      <w:spacing w:after="0"/>
    </w:pPr>
  </w:style>
  <w:style w:type="character" w:customStyle="1" w:styleId="FooterChar">
    <w:name w:val="Footer Char"/>
    <w:basedOn w:val="DefaultParagraphFont"/>
    <w:link w:val="Footer"/>
    <w:uiPriority w:val="99"/>
    <w:rsid w:val="00405E83"/>
    <w:rPr>
      <w:rFonts w:ascii="Arial" w:eastAsiaTheme="minorEastAsia" w:hAnsi="Arial" w:cs="Arial"/>
      <w:color w:val="111816"/>
      <w:sz w:val="24"/>
      <w:szCs w:val="24"/>
      <w:lang w:eastAsia="ja-JP"/>
    </w:rPr>
  </w:style>
  <w:style w:type="character" w:styleId="PageNumber">
    <w:name w:val="page number"/>
    <w:basedOn w:val="DefaultParagraphFont"/>
    <w:rsid w:val="00405E83"/>
  </w:style>
  <w:style w:type="character" w:styleId="Hyperlink">
    <w:name w:val="Hyperlink"/>
    <w:basedOn w:val="DefaultParagraphFont"/>
    <w:rsid w:val="00405E83"/>
    <w:rPr>
      <w:color w:val="0000FF"/>
      <w:u w:val="single"/>
    </w:rPr>
  </w:style>
  <w:style w:type="character" w:styleId="FollowedHyperlink">
    <w:name w:val="FollowedHyperlink"/>
    <w:basedOn w:val="DefaultParagraphFont"/>
    <w:uiPriority w:val="99"/>
    <w:semiHidden/>
    <w:unhideWhenUsed/>
    <w:rsid w:val="00405E83"/>
    <w:rPr>
      <w:color w:val="800080" w:themeColor="followedHyperlink"/>
      <w:u w:val="single"/>
    </w:rPr>
  </w:style>
  <w:style w:type="paragraph" w:styleId="BodyText3">
    <w:name w:val="Body Text 3"/>
    <w:basedOn w:val="Normal"/>
    <w:link w:val="BodyText3Char"/>
    <w:rsid w:val="00405E83"/>
    <w:pPr>
      <w:spacing w:after="0"/>
      <w:ind w:left="0"/>
      <w:jc w:val="center"/>
    </w:pPr>
    <w:rPr>
      <w:rFonts w:ascii="Garamond" w:eastAsia="Times New Roman" w:hAnsi="Garamond" w:cs="Times New Roman"/>
      <w:b/>
      <w:color w:val="auto"/>
      <w:sz w:val="36"/>
      <w:lang w:eastAsia="en-US"/>
    </w:rPr>
  </w:style>
  <w:style w:type="character" w:customStyle="1" w:styleId="BodyText3Char">
    <w:name w:val="Body Text 3 Char"/>
    <w:basedOn w:val="DefaultParagraphFont"/>
    <w:link w:val="BodyText3"/>
    <w:rsid w:val="00405E83"/>
    <w:rPr>
      <w:rFonts w:ascii="Garamond" w:eastAsia="Times New Roman" w:hAnsi="Garamond" w:cs="Times New Roman"/>
      <w:b/>
      <w:sz w:val="36"/>
      <w:szCs w:val="24"/>
    </w:rPr>
  </w:style>
  <w:style w:type="paragraph" w:styleId="ListParagraph">
    <w:name w:val="List Paragraph"/>
    <w:basedOn w:val="Normal"/>
    <w:uiPriority w:val="1"/>
    <w:qFormat/>
    <w:rsid w:val="00405E83"/>
    <w:pPr>
      <w:ind w:left="720"/>
      <w:contextualSpacing/>
    </w:pPr>
  </w:style>
  <w:style w:type="paragraph" w:styleId="BalloonText">
    <w:name w:val="Balloon Text"/>
    <w:basedOn w:val="Normal"/>
    <w:link w:val="BalloonTextChar"/>
    <w:uiPriority w:val="99"/>
    <w:semiHidden/>
    <w:unhideWhenUsed/>
    <w:rsid w:val="00405E83"/>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405E83"/>
    <w:rPr>
      <w:rFonts w:ascii="Lucida Grande" w:eastAsiaTheme="minorEastAsia" w:hAnsi="Lucida Grande" w:cs="Arial"/>
      <w:color w:val="111816"/>
      <w:sz w:val="18"/>
      <w:szCs w:val="18"/>
      <w:lang w:eastAsia="ja-JP"/>
    </w:rPr>
  </w:style>
  <w:style w:type="paragraph" w:styleId="TOCHeading">
    <w:name w:val="TOC Heading"/>
    <w:basedOn w:val="Heading1"/>
    <w:next w:val="Normal"/>
    <w:uiPriority w:val="39"/>
    <w:unhideWhenUsed/>
    <w:qFormat/>
    <w:rsid w:val="00405E83"/>
    <w:pPr>
      <w:keepLines/>
      <w:spacing w:before="480" w:line="276" w:lineRule="auto"/>
      <w:outlineLvl w:val="9"/>
    </w:pPr>
    <w:rPr>
      <w:rFonts w:asciiTheme="majorHAnsi" w:eastAsiaTheme="majorEastAsia" w:hAnsiTheme="majorHAnsi" w:cstheme="majorBidi"/>
      <w:bCs/>
      <w:color w:val="365F91" w:themeColor="accent1" w:themeShade="BF"/>
      <w:szCs w:val="28"/>
    </w:rPr>
  </w:style>
  <w:style w:type="paragraph" w:styleId="TOC1">
    <w:name w:val="toc 1"/>
    <w:basedOn w:val="Normal"/>
    <w:next w:val="Normal"/>
    <w:autoRedefine/>
    <w:uiPriority w:val="39"/>
    <w:unhideWhenUsed/>
    <w:rsid w:val="00405E83"/>
    <w:pPr>
      <w:spacing w:before="120" w:after="0"/>
      <w:ind w:left="0"/>
    </w:pPr>
    <w:rPr>
      <w:rFonts w:asciiTheme="minorHAnsi" w:hAnsiTheme="minorHAnsi"/>
      <w:b/>
    </w:rPr>
  </w:style>
  <w:style w:type="paragraph" w:styleId="TOC2">
    <w:name w:val="toc 2"/>
    <w:basedOn w:val="Normal"/>
    <w:next w:val="Normal"/>
    <w:autoRedefine/>
    <w:uiPriority w:val="39"/>
    <w:semiHidden/>
    <w:unhideWhenUsed/>
    <w:rsid w:val="00405E83"/>
    <w:pPr>
      <w:spacing w:after="0"/>
      <w:ind w:left="240"/>
    </w:pPr>
    <w:rPr>
      <w:rFonts w:asciiTheme="minorHAnsi" w:hAnsiTheme="minorHAnsi"/>
      <w:b/>
      <w:sz w:val="22"/>
      <w:szCs w:val="22"/>
    </w:rPr>
  </w:style>
  <w:style w:type="paragraph" w:styleId="TOC3">
    <w:name w:val="toc 3"/>
    <w:basedOn w:val="Normal"/>
    <w:next w:val="Normal"/>
    <w:autoRedefine/>
    <w:uiPriority w:val="39"/>
    <w:semiHidden/>
    <w:unhideWhenUsed/>
    <w:rsid w:val="00405E83"/>
    <w:pPr>
      <w:spacing w:after="0"/>
      <w:ind w:left="480"/>
    </w:pPr>
    <w:rPr>
      <w:rFonts w:asciiTheme="minorHAnsi" w:hAnsiTheme="minorHAnsi"/>
      <w:sz w:val="22"/>
      <w:szCs w:val="22"/>
    </w:rPr>
  </w:style>
  <w:style w:type="paragraph" w:styleId="TOC4">
    <w:name w:val="toc 4"/>
    <w:basedOn w:val="Normal"/>
    <w:next w:val="Normal"/>
    <w:autoRedefine/>
    <w:uiPriority w:val="39"/>
    <w:semiHidden/>
    <w:unhideWhenUsed/>
    <w:rsid w:val="00405E83"/>
    <w:pPr>
      <w:spacing w:after="0"/>
      <w:ind w:left="720"/>
    </w:pPr>
    <w:rPr>
      <w:rFonts w:asciiTheme="minorHAnsi" w:hAnsiTheme="minorHAnsi"/>
      <w:sz w:val="20"/>
      <w:szCs w:val="20"/>
    </w:rPr>
  </w:style>
  <w:style w:type="paragraph" w:styleId="TOC5">
    <w:name w:val="toc 5"/>
    <w:basedOn w:val="Normal"/>
    <w:next w:val="Normal"/>
    <w:autoRedefine/>
    <w:uiPriority w:val="39"/>
    <w:semiHidden/>
    <w:unhideWhenUsed/>
    <w:rsid w:val="00405E83"/>
    <w:pPr>
      <w:spacing w:after="0"/>
      <w:ind w:left="960"/>
    </w:pPr>
    <w:rPr>
      <w:rFonts w:asciiTheme="minorHAnsi" w:hAnsiTheme="minorHAnsi"/>
      <w:sz w:val="20"/>
      <w:szCs w:val="20"/>
    </w:rPr>
  </w:style>
  <w:style w:type="paragraph" w:styleId="TOC6">
    <w:name w:val="toc 6"/>
    <w:basedOn w:val="Normal"/>
    <w:next w:val="Normal"/>
    <w:autoRedefine/>
    <w:uiPriority w:val="39"/>
    <w:semiHidden/>
    <w:unhideWhenUsed/>
    <w:rsid w:val="00405E83"/>
    <w:pPr>
      <w:spacing w:after="0"/>
      <w:ind w:left="1200"/>
    </w:pPr>
    <w:rPr>
      <w:rFonts w:asciiTheme="minorHAnsi" w:hAnsiTheme="minorHAnsi"/>
      <w:sz w:val="20"/>
      <w:szCs w:val="20"/>
    </w:rPr>
  </w:style>
  <w:style w:type="paragraph" w:styleId="TOC7">
    <w:name w:val="toc 7"/>
    <w:basedOn w:val="Normal"/>
    <w:next w:val="Normal"/>
    <w:autoRedefine/>
    <w:uiPriority w:val="39"/>
    <w:semiHidden/>
    <w:unhideWhenUsed/>
    <w:rsid w:val="00405E83"/>
    <w:pPr>
      <w:spacing w:after="0"/>
      <w:ind w:left="1440"/>
    </w:pPr>
    <w:rPr>
      <w:rFonts w:asciiTheme="minorHAnsi" w:hAnsiTheme="minorHAnsi"/>
      <w:sz w:val="20"/>
      <w:szCs w:val="20"/>
    </w:rPr>
  </w:style>
  <w:style w:type="paragraph" w:styleId="TOC8">
    <w:name w:val="toc 8"/>
    <w:basedOn w:val="Normal"/>
    <w:next w:val="Normal"/>
    <w:autoRedefine/>
    <w:uiPriority w:val="39"/>
    <w:semiHidden/>
    <w:unhideWhenUsed/>
    <w:rsid w:val="00405E83"/>
    <w:pPr>
      <w:spacing w:after="0"/>
      <w:ind w:left="1680"/>
    </w:pPr>
    <w:rPr>
      <w:rFonts w:asciiTheme="minorHAnsi" w:hAnsiTheme="minorHAnsi"/>
      <w:sz w:val="20"/>
      <w:szCs w:val="20"/>
    </w:rPr>
  </w:style>
  <w:style w:type="paragraph" w:styleId="TOC9">
    <w:name w:val="toc 9"/>
    <w:basedOn w:val="Normal"/>
    <w:next w:val="Normal"/>
    <w:autoRedefine/>
    <w:uiPriority w:val="39"/>
    <w:semiHidden/>
    <w:unhideWhenUsed/>
    <w:rsid w:val="00405E83"/>
    <w:pPr>
      <w:spacing w:after="0"/>
      <w:ind w:left="1920"/>
    </w:pPr>
    <w:rPr>
      <w:rFonts w:asciiTheme="minorHAnsi" w:hAnsiTheme="minorHAnsi"/>
      <w:sz w:val="20"/>
      <w:szCs w:val="20"/>
    </w:rPr>
  </w:style>
  <w:style w:type="paragraph" w:styleId="EndnoteText">
    <w:name w:val="endnote text"/>
    <w:basedOn w:val="Normal"/>
    <w:link w:val="EndnoteTextChar"/>
    <w:uiPriority w:val="99"/>
    <w:unhideWhenUsed/>
    <w:rsid w:val="00405E83"/>
    <w:pPr>
      <w:spacing w:after="0"/>
      <w:ind w:left="0"/>
    </w:pPr>
    <w:rPr>
      <w:rFonts w:asciiTheme="minorHAnsi" w:eastAsiaTheme="minorHAnsi" w:hAnsiTheme="minorHAnsi" w:cstheme="minorBidi"/>
      <w:color w:val="auto"/>
      <w:sz w:val="20"/>
      <w:szCs w:val="20"/>
      <w:lang w:eastAsia="en-US"/>
    </w:rPr>
  </w:style>
  <w:style w:type="character" w:customStyle="1" w:styleId="EndnoteTextChar">
    <w:name w:val="Endnote Text Char"/>
    <w:basedOn w:val="DefaultParagraphFont"/>
    <w:link w:val="EndnoteText"/>
    <w:uiPriority w:val="99"/>
    <w:rsid w:val="00405E83"/>
    <w:rPr>
      <w:sz w:val="20"/>
      <w:szCs w:val="20"/>
    </w:rPr>
  </w:style>
  <w:style w:type="character" w:styleId="EndnoteReference">
    <w:name w:val="endnote reference"/>
    <w:basedOn w:val="DefaultParagraphFont"/>
    <w:uiPriority w:val="99"/>
    <w:semiHidden/>
    <w:unhideWhenUsed/>
    <w:rsid w:val="00405E83"/>
    <w:rPr>
      <w:vertAlign w:val="superscript"/>
    </w:rPr>
  </w:style>
  <w:style w:type="paragraph" w:styleId="NormalWeb">
    <w:name w:val="Normal (Web)"/>
    <w:basedOn w:val="Normal"/>
    <w:link w:val="NormalWebChar"/>
    <w:uiPriority w:val="99"/>
    <w:unhideWhenUsed/>
    <w:rsid w:val="00405E83"/>
    <w:pPr>
      <w:spacing w:after="0"/>
      <w:ind w:left="0"/>
    </w:pPr>
    <w:rPr>
      <w:rFonts w:ascii="Times New Roman" w:eastAsia="Calibri" w:hAnsi="Times New Roman" w:cs="Times New Roman"/>
      <w:color w:val="auto"/>
      <w:lang w:eastAsia="en-US"/>
    </w:rPr>
  </w:style>
  <w:style w:type="paragraph" w:styleId="NoSpacing">
    <w:name w:val="No Spacing"/>
    <w:basedOn w:val="Normal"/>
    <w:uiPriority w:val="1"/>
    <w:qFormat/>
    <w:rsid w:val="00405E83"/>
    <w:pPr>
      <w:spacing w:after="0"/>
      <w:ind w:left="0"/>
    </w:pPr>
    <w:rPr>
      <w:rFonts w:ascii="Calibri" w:eastAsiaTheme="minorHAnsi" w:hAnsi="Calibri" w:cs="Times New Roman"/>
      <w:color w:val="auto"/>
      <w:sz w:val="22"/>
      <w:szCs w:val="22"/>
      <w:lang w:eastAsia="en-US"/>
    </w:rPr>
  </w:style>
  <w:style w:type="character" w:styleId="Strong">
    <w:name w:val="Strong"/>
    <w:uiPriority w:val="22"/>
    <w:qFormat/>
    <w:rsid w:val="00405E83"/>
    <w:rPr>
      <w:b/>
      <w:bCs/>
    </w:rPr>
  </w:style>
  <w:style w:type="character" w:styleId="Emphasis">
    <w:name w:val="Emphasis"/>
    <w:uiPriority w:val="20"/>
    <w:qFormat/>
    <w:rsid w:val="00405E83"/>
    <w:rPr>
      <w:i/>
      <w:iCs/>
    </w:rPr>
  </w:style>
  <w:style w:type="character" w:customStyle="1" w:styleId="FootnoteTextChar">
    <w:name w:val="Footnote Text Char"/>
    <w:basedOn w:val="DefaultParagraphFont"/>
    <w:link w:val="FootnoteText"/>
    <w:uiPriority w:val="99"/>
    <w:semiHidden/>
    <w:rsid w:val="00405E83"/>
    <w:rPr>
      <w:sz w:val="20"/>
      <w:szCs w:val="20"/>
    </w:rPr>
  </w:style>
  <w:style w:type="paragraph" w:styleId="FootnoteText">
    <w:name w:val="footnote text"/>
    <w:basedOn w:val="Normal"/>
    <w:link w:val="FootnoteTextChar"/>
    <w:uiPriority w:val="99"/>
    <w:semiHidden/>
    <w:unhideWhenUsed/>
    <w:rsid w:val="00405E83"/>
    <w:pPr>
      <w:spacing w:after="0"/>
      <w:ind w:left="0"/>
    </w:pPr>
    <w:rPr>
      <w:rFonts w:asciiTheme="minorHAnsi" w:eastAsiaTheme="minorHAnsi" w:hAnsiTheme="minorHAnsi" w:cstheme="minorBidi"/>
      <w:color w:val="auto"/>
      <w:sz w:val="20"/>
      <w:szCs w:val="20"/>
      <w:lang w:eastAsia="en-US"/>
    </w:rPr>
  </w:style>
  <w:style w:type="character" w:customStyle="1" w:styleId="FootnoteTextChar1">
    <w:name w:val="Footnote Text Char1"/>
    <w:basedOn w:val="DefaultParagraphFont"/>
    <w:uiPriority w:val="99"/>
    <w:semiHidden/>
    <w:rsid w:val="00405E83"/>
    <w:rPr>
      <w:rFonts w:ascii="Arial" w:eastAsiaTheme="minorEastAsia" w:hAnsi="Arial" w:cs="Arial"/>
      <w:color w:val="111816"/>
      <w:sz w:val="20"/>
      <w:szCs w:val="20"/>
      <w:lang w:eastAsia="ja-JP"/>
    </w:rPr>
  </w:style>
  <w:style w:type="character" w:customStyle="1" w:styleId="CommentTextChar">
    <w:name w:val="Comment Text Char"/>
    <w:basedOn w:val="DefaultParagraphFont"/>
    <w:link w:val="CommentText"/>
    <w:uiPriority w:val="99"/>
    <w:rsid w:val="00405E83"/>
    <w:rPr>
      <w:sz w:val="20"/>
      <w:szCs w:val="20"/>
    </w:rPr>
  </w:style>
  <w:style w:type="paragraph" w:styleId="CommentText">
    <w:name w:val="annotation text"/>
    <w:basedOn w:val="Normal"/>
    <w:link w:val="CommentTextChar"/>
    <w:uiPriority w:val="99"/>
    <w:unhideWhenUsed/>
    <w:rsid w:val="00405E83"/>
    <w:pPr>
      <w:spacing w:after="200"/>
      <w:ind w:left="0"/>
    </w:pPr>
    <w:rPr>
      <w:rFonts w:asciiTheme="minorHAnsi" w:eastAsiaTheme="minorHAnsi" w:hAnsiTheme="minorHAnsi" w:cstheme="minorBidi"/>
      <w:color w:val="auto"/>
      <w:sz w:val="20"/>
      <w:szCs w:val="20"/>
      <w:lang w:eastAsia="en-US"/>
    </w:rPr>
  </w:style>
  <w:style w:type="character" w:customStyle="1" w:styleId="CommentTextChar1">
    <w:name w:val="Comment Text Char1"/>
    <w:basedOn w:val="DefaultParagraphFont"/>
    <w:uiPriority w:val="99"/>
    <w:semiHidden/>
    <w:rsid w:val="00405E83"/>
    <w:rPr>
      <w:rFonts w:ascii="Arial" w:eastAsiaTheme="minorEastAsia" w:hAnsi="Arial" w:cs="Arial"/>
      <w:color w:val="111816"/>
      <w:sz w:val="20"/>
      <w:szCs w:val="20"/>
      <w:lang w:eastAsia="ja-JP"/>
    </w:rPr>
  </w:style>
  <w:style w:type="character" w:customStyle="1" w:styleId="CommentSubjectChar">
    <w:name w:val="Comment Subject Char"/>
    <w:basedOn w:val="CommentTextChar"/>
    <w:link w:val="CommentSubject"/>
    <w:uiPriority w:val="99"/>
    <w:semiHidden/>
    <w:rsid w:val="00405E83"/>
    <w:rPr>
      <w:b/>
      <w:bCs/>
      <w:sz w:val="20"/>
      <w:szCs w:val="20"/>
    </w:rPr>
  </w:style>
  <w:style w:type="paragraph" w:styleId="CommentSubject">
    <w:name w:val="annotation subject"/>
    <w:basedOn w:val="CommentText"/>
    <w:next w:val="CommentText"/>
    <w:link w:val="CommentSubjectChar"/>
    <w:uiPriority w:val="99"/>
    <w:semiHidden/>
    <w:unhideWhenUsed/>
    <w:rsid w:val="00405E83"/>
    <w:rPr>
      <w:b/>
      <w:bCs/>
    </w:rPr>
  </w:style>
  <w:style w:type="character" w:customStyle="1" w:styleId="CommentSubjectChar1">
    <w:name w:val="Comment Subject Char1"/>
    <w:basedOn w:val="CommentTextChar1"/>
    <w:uiPriority w:val="99"/>
    <w:semiHidden/>
    <w:rsid w:val="00405E83"/>
    <w:rPr>
      <w:rFonts w:ascii="Arial" w:eastAsiaTheme="minorEastAsia" w:hAnsi="Arial" w:cs="Arial"/>
      <w:b/>
      <w:bCs/>
      <w:color w:val="111816"/>
      <w:sz w:val="20"/>
      <w:szCs w:val="20"/>
      <w:lang w:eastAsia="ja-JP"/>
    </w:rPr>
  </w:style>
  <w:style w:type="character" w:styleId="CommentReference">
    <w:name w:val="annotation reference"/>
    <w:basedOn w:val="DefaultParagraphFont"/>
    <w:uiPriority w:val="99"/>
    <w:semiHidden/>
    <w:unhideWhenUsed/>
    <w:rsid w:val="00624520"/>
    <w:rPr>
      <w:sz w:val="16"/>
      <w:szCs w:val="16"/>
    </w:rPr>
  </w:style>
  <w:style w:type="paragraph" w:styleId="Title">
    <w:name w:val="Title"/>
    <w:basedOn w:val="Heading1"/>
    <w:next w:val="Normal"/>
    <w:link w:val="TitleChar"/>
    <w:uiPriority w:val="10"/>
    <w:qFormat/>
    <w:rsid w:val="0041529D"/>
    <w:rPr>
      <w:sz w:val="36"/>
    </w:rPr>
  </w:style>
  <w:style w:type="character" w:customStyle="1" w:styleId="TitleChar">
    <w:name w:val="Title Char"/>
    <w:basedOn w:val="DefaultParagraphFont"/>
    <w:link w:val="Title"/>
    <w:uiPriority w:val="10"/>
    <w:rsid w:val="0041529D"/>
    <w:rPr>
      <w:rFonts w:ascii="Arial" w:eastAsiaTheme="minorEastAsia" w:hAnsi="Arial" w:cs="Arial"/>
      <w:b/>
      <w:color w:val="111816"/>
      <w:sz w:val="36"/>
      <w:szCs w:val="24"/>
      <w:lang w:eastAsia="ja-JP"/>
    </w:rPr>
  </w:style>
  <w:style w:type="character" w:styleId="BookTitle">
    <w:name w:val="Book Title"/>
    <w:basedOn w:val="DefaultParagraphFont"/>
    <w:uiPriority w:val="33"/>
    <w:qFormat/>
    <w:rsid w:val="006F6C58"/>
    <w:rPr>
      <w:b/>
      <w:bCs/>
      <w:smallCaps/>
      <w:spacing w:val="5"/>
    </w:rPr>
  </w:style>
  <w:style w:type="paragraph" w:customStyle="1" w:styleId="ProjectTitle">
    <w:name w:val="Project Title"/>
    <w:next w:val="Heading1"/>
    <w:qFormat/>
    <w:rsid w:val="00460466"/>
    <w:pPr>
      <w:numPr>
        <w:numId w:val="16"/>
      </w:numPr>
      <w:spacing w:after="120" w:line="240" w:lineRule="auto"/>
      <w:ind w:right="1166"/>
    </w:pPr>
    <w:rPr>
      <w:rFonts w:ascii="Arial" w:eastAsia="Times New Roman" w:hAnsi="Arial" w:cs="Times New Roman"/>
      <w:b/>
      <w:sz w:val="24"/>
      <w:szCs w:val="24"/>
    </w:rPr>
  </w:style>
  <w:style w:type="paragraph" w:customStyle="1" w:styleId="ProjectPI">
    <w:name w:val="Project PI"/>
    <w:next w:val="ProjectTitle"/>
    <w:qFormat/>
    <w:rsid w:val="00460466"/>
    <w:pPr>
      <w:tabs>
        <w:tab w:val="left" w:pos="1260"/>
      </w:tabs>
      <w:spacing w:after="240" w:line="240" w:lineRule="auto"/>
      <w:ind w:left="1080" w:hanging="360"/>
    </w:pPr>
    <w:rPr>
      <w:rFonts w:ascii="Arial" w:eastAsia="Times New Roman" w:hAnsi="Arial" w:cs="Times New Roman"/>
      <w:sz w:val="24"/>
      <w:szCs w:val="24"/>
    </w:rPr>
  </w:style>
  <w:style w:type="paragraph" w:customStyle="1" w:styleId="Default">
    <w:name w:val="Default"/>
    <w:rsid w:val="004B50C0"/>
    <w:pPr>
      <w:autoSpaceDE w:val="0"/>
      <w:autoSpaceDN w:val="0"/>
      <w:adjustRightInd w:val="0"/>
      <w:spacing w:after="0" w:line="240" w:lineRule="auto"/>
    </w:pPr>
    <w:rPr>
      <w:rFonts w:ascii="Arial" w:hAnsi="Arial" w:cs="Arial"/>
      <w:color w:val="000000"/>
      <w:sz w:val="24"/>
      <w:szCs w:val="24"/>
    </w:rPr>
  </w:style>
  <w:style w:type="paragraph" w:styleId="PlainText">
    <w:name w:val="Plain Text"/>
    <w:basedOn w:val="Normal"/>
    <w:link w:val="PlainTextChar"/>
    <w:uiPriority w:val="99"/>
    <w:semiHidden/>
    <w:unhideWhenUsed/>
    <w:rsid w:val="00687138"/>
    <w:pPr>
      <w:spacing w:after="0"/>
      <w:ind w:left="0"/>
    </w:pPr>
    <w:rPr>
      <w:rFonts w:ascii="Calibri" w:eastAsiaTheme="minorHAnsi" w:hAnsi="Calibri" w:cstheme="minorBidi"/>
      <w:color w:val="auto"/>
      <w:sz w:val="22"/>
      <w:szCs w:val="21"/>
      <w:lang w:eastAsia="en-US"/>
    </w:rPr>
  </w:style>
  <w:style w:type="character" w:customStyle="1" w:styleId="PlainTextChar">
    <w:name w:val="Plain Text Char"/>
    <w:basedOn w:val="DefaultParagraphFont"/>
    <w:link w:val="PlainText"/>
    <w:uiPriority w:val="99"/>
    <w:semiHidden/>
    <w:rsid w:val="00687138"/>
    <w:rPr>
      <w:rFonts w:ascii="Calibri" w:hAnsi="Calibri"/>
      <w:szCs w:val="21"/>
    </w:rPr>
  </w:style>
  <w:style w:type="character" w:customStyle="1" w:styleId="Heading2Char">
    <w:name w:val="Heading 2 Char"/>
    <w:basedOn w:val="DefaultParagraphFont"/>
    <w:link w:val="Heading2"/>
    <w:uiPriority w:val="9"/>
    <w:rsid w:val="00912EA0"/>
    <w:rPr>
      <w:rFonts w:ascii="Arial" w:eastAsiaTheme="minorEastAsia" w:hAnsi="Arial" w:cs="Arial"/>
      <w:b/>
      <w:color w:val="111816"/>
      <w:sz w:val="28"/>
      <w:szCs w:val="24"/>
      <w:lang w:eastAsia="ja-JP"/>
    </w:rPr>
  </w:style>
  <w:style w:type="character" w:customStyle="1" w:styleId="Heading3Char">
    <w:name w:val="Heading 3 Char"/>
    <w:basedOn w:val="DefaultParagraphFont"/>
    <w:link w:val="Heading3"/>
    <w:uiPriority w:val="9"/>
    <w:rsid w:val="009204F4"/>
    <w:rPr>
      <w:rFonts w:ascii="Arial" w:eastAsiaTheme="minorEastAsia" w:hAnsi="Arial" w:cs="Arial"/>
      <w:b/>
      <w:color w:val="111816"/>
      <w:sz w:val="24"/>
      <w:szCs w:val="28"/>
      <w:u w:val="single"/>
      <w:lang w:eastAsia="ja-JP"/>
    </w:rPr>
  </w:style>
  <w:style w:type="character" w:customStyle="1" w:styleId="UnresolvedMention1">
    <w:name w:val="Unresolved Mention1"/>
    <w:basedOn w:val="DefaultParagraphFont"/>
    <w:uiPriority w:val="99"/>
    <w:semiHidden/>
    <w:unhideWhenUsed/>
    <w:rsid w:val="0041529D"/>
    <w:rPr>
      <w:color w:val="808080"/>
      <w:shd w:val="clear" w:color="auto" w:fill="E6E6E6"/>
    </w:rPr>
  </w:style>
  <w:style w:type="character" w:customStyle="1" w:styleId="UnresolvedMention2">
    <w:name w:val="Unresolved Mention2"/>
    <w:basedOn w:val="DefaultParagraphFont"/>
    <w:uiPriority w:val="99"/>
    <w:semiHidden/>
    <w:unhideWhenUsed/>
    <w:rsid w:val="00717517"/>
    <w:rPr>
      <w:color w:val="605E5C"/>
      <w:shd w:val="clear" w:color="auto" w:fill="E1DFDD"/>
    </w:rPr>
  </w:style>
  <w:style w:type="paragraph" w:styleId="Revision">
    <w:name w:val="Revision"/>
    <w:hidden/>
    <w:uiPriority w:val="99"/>
    <w:semiHidden/>
    <w:rsid w:val="00C1230A"/>
    <w:pPr>
      <w:spacing w:after="0" w:line="240" w:lineRule="auto"/>
    </w:pPr>
    <w:rPr>
      <w:rFonts w:ascii="Arial" w:eastAsiaTheme="minorEastAsia" w:hAnsi="Arial" w:cs="Arial"/>
      <w:color w:val="111816"/>
      <w:sz w:val="24"/>
      <w:szCs w:val="24"/>
      <w:lang w:eastAsia="ja-JP"/>
    </w:rPr>
  </w:style>
  <w:style w:type="character" w:styleId="UnresolvedMention">
    <w:name w:val="Unresolved Mention"/>
    <w:basedOn w:val="DefaultParagraphFont"/>
    <w:uiPriority w:val="99"/>
    <w:semiHidden/>
    <w:unhideWhenUsed/>
    <w:rsid w:val="00804B22"/>
    <w:rPr>
      <w:color w:val="605E5C"/>
      <w:shd w:val="clear" w:color="auto" w:fill="E1DFDD"/>
    </w:rPr>
  </w:style>
  <w:style w:type="paragraph" w:customStyle="1" w:styleId="Title1">
    <w:name w:val="Title1"/>
    <w:basedOn w:val="Normal"/>
    <w:rsid w:val="00733AF7"/>
    <w:pPr>
      <w:spacing w:before="100" w:beforeAutospacing="1" w:after="100" w:afterAutospacing="1"/>
      <w:ind w:left="0"/>
    </w:pPr>
    <w:rPr>
      <w:rFonts w:ascii="Times New Roman" w:eastAsia="Times New Roman" w:hAnsi="Times New Roman" w:cs="Times New Roman"/>
      <w:color w:val="auto"/>
      <w:lang w:eastAsia="en-US"/>
    </w:rPr>
  </w:style>
  <w:style w:type="paragraph" w:customStyle="1" w:styleId="EndNoteBibliographyTitle">
    <w:name w:val="EndNote Bibliography Title"/>
    <w:basedOn w:val="Normal"/>
    <w:link w:val="EndNoteBibliographyTitleChar"/>
    <w:rsid w:val="00AC6DE8"/>
    <w:pPr>
      <w:spacing w:after="0"/>
      <w:jc w:val="center"/>
    </w:pPr>
  </w:style>
  <w:style w:type="character" w:customStyle="1" w:styleId="NormalWebChar">
    <w:name w:val="Normal (Web) Char"/>
    <w:basedOn w:val="DefaultParagraphFont"/>
    <w:link w:val="NormalWeb"/>
    <w:uiPriority w:val="99"/>
    <w:rsid w:val="00AC6DE8"/>
    <w:rPr>
      <w:rFonts w:ascii="Times New Roman" w:eastAsia="Calibri" w:hAnsi="Times New Roman" w:cs="Times New Roman"/>
      <w:sz w:val="24"/>
      <w:szCs w:val="24"/>
    </w:rPr>
  </w:style>
  <w:style w:type="character" w:customStyle="1" w:styleId="EndNoteBibliographyTitleChar">
    <w:name w:val="EndNote Bibliography Title Char"/>
    <w:basedOn w:val="NormalWebChar"/>
    <w:link w:val="EndNoteBibliographyTitle"/>
    <w:rsid w:val="00AC6DE8"/>
    <w:rPr>
      <w:rFonts w:ascii="Arial" w:eastAsiaTheme="minorEastAsia" w:hAnsi="Arial" w:cs="Arial"/>
      <w:color w:val="111816"/>
      <w:sz w:val="24"/>
      <w:szCs w:val="24"/>
      <w:lang w:eastAsia="ja-JP"/>
    </w:rPr>
  </w:style>
  <w:style w:type="paragraph" w:customStyle="1" w:styleId="EndNoteBibliography">
    <w:name w:val="EndNote Bibliography"/>
    <w:basedOn w:val="Normal"/>
    <w:link w:val="EndNoteBibliographyChar"/>
    <w:rsid w:val="00AC6DE8"/>
    <w:pPr>
      <w:jc w:val="center"/>
    </w:pPr>
  </w:style>
  <w:style w:type="character" w:customStyle="1" w:styleId="EndNoteBibliographyChar">
    <w:name w:val="EndNote Bibliography Char"/>
    <w:basedOn w:val="NormalWebChar"/>
    <w:link w:val="EndNoteBibliography"/>
    <w:rsid w:val="00AC6DE8"/>
    <w:rPr>
      <w:rFonts w:ascii="Arial" w:eastAsiaTheme="minorEastAsia" w:hAnsi="Arial" w:cs="Arial"/>
      <w:color w:val="111816"/>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681556">
      <w:bodyDiv w:val="1"/>
      <w:marLeft w:val="0"/>
      <w:marRight w:val="0"/>
      <w:marTop w:val="0"/>
      <w:marBottom w:val="0"/>
      <w:divBdr>
        <w:top w:val="none" w:sz="0" w:space="0" w:color="auto"/>
        <w:left w:val="none" w:sz="0" w:space="0" w:color="auto"/>
        <w:bottom w:val="none" w:sz="0" w:space="0" w:color="auto"/>
        <w:right w:val="none" w:sz="0" w:space="0" w:color="auto"/>
      </w:divBdr>
    </w:div>
    <w:div w:id="29382432">
      <w:bodyDiv w:val="1"/>
      <w:marLeft w:val="0"/>
      <w:marRight w:val="0"/>
      <w:marTop w:val="0"/>
      <w:marBottom w:val="0"/>
      <w:divBdr>
        <w:top w:val="none" w:sz="0" w:space="0" w:color="auto"/>
        <w:left w:val="none" w:sz="0" w:space="0" w:color="auto"/>
        <w:bottom w:val="none" w:sz="0" w:space="0" w:color="auto"/>
        <w:right w:val="none" w:sz="0" w:space="0" w:color="auto"/>
      </w:divBdr>
    </w:div>
    <w:div w:id="31654330">
      <w:bodyDiv w:val="1"/>
      <w:marLeft w:val="0"/>
      <w:marRight w:val="0"/>
      <w:marTop w:val="0"/>
      <w:marBottom w:val="0"/>
      <w:divBdr>
        <w:top w:val="none" w:sz="0" w:space="0" w:color="auto"/>
        <w:left w:val="none" w:sz="0" w:space="0" w:color="auto"/>
        <w:bottom w:val="none" w:sz="0" w:space="0" w:color="auto"/>
        <w:right w:val="none" w:sz="0" w:space="0" w:color="auto"/>
      </w:divBdr>
    </w:div>
    <w:div w:id="74284050">
      <w:bodyDiv w:val="1"/>
      <w:marLeft w:val="0"/>
      <w:marRight w:val="0"/>
      <w:marTop w:val="0"/>
      <w:marBottom w:val="0"/>
      <w:divBdr>
        <w:top w:val="none" w:sz="0" w:space="0" w:color="auto"/>
        <w:left w:val="none" w:sz="0" w:space="0" w:color="auto"/>
        <w:bottom w:val="none" w:sz="0" w:space="0" w:color="auto"/>
        <w:right w:val="none" w:sz="0" w:space="0" w:color="auto"/>
      </w:divBdr>
    </w:div>
    <w:div w:id="77872936">
      <w:bodyDiv w:val="1"/>
      <w:marLeft w:val="0"/>
      <w:marRight w:val="0"/>
      <w:marTop w:val="0"/>
      <w:marBottom w:val="0"/>
      <w:divBdr>
        <w:top w:val="none" w:sz="0" w:space="0" w:color="auto"/>
        <w:left w:val="none" w:sz="0" w:space="0" w:color="auto"/>
        <w:bottom w:val="none" w:sz="0" w:space="0" w:color="auto"/>
        <w:right w:val="none" w:sz="0" w:space="0" w:color="auto"/>
      </w:divBdr>
    </w:div>
    <w:div w:id="184293557">
      <w:bodyDiv w:val="1"/>
      <w:marLeft w:val="0"/>
      <w:marRight w:val="0"/>
      <w:marTop w:val="0"/>
      <w:marBottom w:val="0"/>
      <w:divBdr>
        <w:top w:val="none" w:sz="0" w:space="0" w:color="auto"/>
        <w:left w:val="none" w:sz="0" w:space="0" w:color="auto"/>
        <w:bottom w:val="none" w:sz="0" w:space="0" w:color="auto"/>
        <w:right w:val="none" w:sz="0" w:space="0" w:color="auto"/>
      </w:divBdr>
    </w:div>
    <w:div w:id="193469760">
      <w:bodyDiv w:val="1"/>
      <w:marLeft w:val="0"/>
      <w:marRight w:val="0"/>
      <w:marTop w:val="0"/>
      <w:marBottom w:val="0"/>
      <w:divBdr>
        <w:top w:val="none" w:sz="0" w:space="0" w:color="auto"/>
        <w:left w:val="none" w:sz="0" w:space="0" w:color="auto"/>
        <w:bottom w:val="none" w:sz="0" w:space="0" w:color="auto"/>
        <w:right w:val="none" w:sz="0" w:space="0" w:color="auto"/>
      </w:divBdr>
    </w:div>
    <w:div w:id="209347322">
      <w:bodyDiv w:val="1"/>
      <w:marLeft w:val="0"/>
      <w:marRight w:val="0"/>
      <w:marTop w:val="0"/>
      <w:marBottom w:val="0"/>
      <w:divBdr>
        <w:top w:val="none" w:sz="0" w:space="0" w:color="auto"/>
        <w:left w:val="none" w:sz="0" w:space="0" w:color="auto"/>
        <w:bottom w:val="none" w:sz="0" w:space="0" w:color="auto"/>
        <w:right w:val="none" w:sz="0" w:space="0" w:color="auto"/>
      </w:divBdr>
    </w:div>
    <w:div w:id="273749563">
      <w:bodyDiv w:val="1"/>
      <w:marLeft w:val="0"/>
      <w:marRight w:val="0"/>
      <w:marTop w:val="0"/>
      <w:marBottom w:val="0"/>
      <w:divBdr>
        <w:top w:val="none" w:sz="0" w:space="0" w:color="auto"/>
        <w:left w:val="none" w:sz="0" w:space="0" w:color="auto"/>
        <w:bottom w:val="none" w:sz="0" w:space="0" w:color="auto"/>
        <w:right w:val="none" w:sz="0" w:space="0" w:color="auto"/>
      </w:divBdr>
    </w:div>
    <w:div w:id="353844237">
      <w:bodyDiv w:val="1"/>
      <w:marLeft w:val="0"/>
      <w:marRight w:val="0"/>
      <w:marTop w:val="0"/>
      <w:marBottom w:val="0"/>
      <w:divBdr>
        <w:top w:val="none" w:sz="0" w:space="0" w:color="auto"/>
        <w:left w:val="none" w:sz="0" w:space="0" w:color="auto"/>
        <w:bottom w:val="none" w:sz="0" w:space="0" w:color="auto"/>
        <w:right w:val="none" w:sz="0" w:space="0" w:color="auto"/>
      </w:divBdr>
    </w:div>
    <w:div w:id="364914689">
      <w:bodyDiv w:val="1"/>
      <w:marLeft w:val="0"/>
      <w:marRight w:val="0"/>
      <w:marTop w:val="0"/>
      <w:marBottom w:val="0"/>
      <w:divBdr>
        <w:top w:val="none" w:sz="0" w:space="0" w:color="auto"/>
        <w:left w:val="none" w:sz="0" w:space="0" w:color="auto"/>
        <w:bottom w:val="none" w:sz="0" w:space="0" w:color="auto"/>
        <w:right w:val="none" w:sz="0" w:space="0" w:color="auto"/>
      </w:divBdr>
    </w:div>
    <w:div w:id="378743486">
      <w:bodyDiv w:val="1"/>
      <w:marLeft w:val="0"/>
      <w:marRight w:val="0"/>
      <w:marTop w:val="0"/>
      <w:marBottom w:val="0"/>
      <w:divBdr>
        <w:top w:val="none" w:sz="0" w:space="0" w:color="auto"/>
        <w:left w:val="none" w:sz="0" w:space="0" w:color="auto"/>
        <w:bottom w:val="none" w:sz="0" w:space="0" w:color="auto"/>
        <w:right w:val="none" w:sz="0" w:space="0" w:color="auto"/>
      </w:divBdr>
    </w:div>
    <w:div w:id="443306792">
      <w:bodyDiv w:val="1"/>
      <w:marLeft w:val="0"/>
      <w:marRight w:val="0"/>
      <w:marTop w:val="0"/>
      <w:marBottom w:val="0"/>
      <w:divBdr>
        <w:top w:val="none" w:sz="0" w:space="0" w:color="auto"/>
        <w:left w:val="none" w:sz="0" w:space="0" w:color="auto"/>
        <w:bottom w:val="none" w:sz="0" w:space="0" w:color="auto"/>
        <w:right w:val="none" w:sz="0" w:space="0" w:color="auto"/>
      </w:divBdr>
    </w:div>
    <w:div w:id="454567690">
      <w:bodyDiv w:val="1"/>
      <w:marLeft w:val="0"/>
      <w:marRight w:val="0"/>
      <w:marTop w:val="0"/>
      <w:marBottom w:val="0"/>
      <w:divBdr>
        <w:top w:val="none" w:sz="0" w:space="0" w:color="auto"/>
        <w:left w:val="none" w:sz="0" w:space="0" w:color="auto"/>
        <w:bottom w:val="none" w:sz="0" w:space="0" w:color="auto"/>
        <w:right w:val="none" w:sz="0" w:space="0" w:color="auto"/>
      </w:divBdr>
    </w:div>
    <w:div w:id="456221272">
      <w:bodyDiv w:val="1"/>
      <w:marLeft w:val="0"/>
      <w:marRight w:val="0"/>
      <w:marTop w:val="0"/>
      <w:marBottom w:val="0"/>
      <w:divBdr>
        <w:top w:val="none" w:sz="0" w:space="0" w:color="auto"/>
        <w:left w:val="none" w:sz="0" w:space="0" w:color="auto"/>
        <w:bottom w:val="none" w:sz="0" w:space="0" w:color="auto"/>
        <w:right w:val="none" w:sz="0" w:space="0" w:color="auto"/>
      </w:divBdr>
    </w:div>
    <w:div w:id="497576055">
      <w:bodyDiv w:val="1"/>
      <w:marLeft w:val="0"/>
      <w:marRight w:val="0"/>
      <w:marTop w:val="0"/>
      <w:marBottom w:val="0"/>
      <w:divBdr>
        <w:top w:val="none" w:sz="0" w:space="0" w:color="auto"/>
        <w:left w:val="none" w:sz="0" w:space="0" w:color="auto"/>
        <w:bottom w:val="none" w:sz="0" w:space="0" w:color="auto"/>
        <w:right w:val="none" w:sz="0" w:space="0" w:color="auto"/>
      </w:divBdr>
    </w:div>
    <w:div w:id="547299711">
      <w:bodyDiv w:val="1"/>
      <w:marLeft w:val="0"/>
      <w:marRight w:val="0"/>
      <w:marTop w:val="0"/>
      <w:marBottom w:val="0"/>
      <w:divBdr>
        <w:top w:val="none" w:sz="0" w:space="0" w:color="auto"/>
        <w:left w:val="none" w:sz="0" w:space="0" w:color="auto"/>
        <w:bottom w:val="none" w:sz="0" w:space="0" w:color="auto"/>
        <w:right w:val="none" w:sz="0" w:space="0" w:color="auto"/>
      </w:divBdr>
    </w:div>
    <w:div w:id="574127037">
      <w:bodyDiv w:val="1"/>
      <w:marLeft w:val="0"/>
      <w:marRight w:val="0"/>
      <w:marTop w:val="0"/>
      <w:marBottom w:val="0"/>
      <w:divBdr>
        <w:top w:val="none" w:sz="0" w:space="0" w:color="auto"/>
        <w:left w:val="none" w:sz="0" w:space="0" w:color="auto"/>
        <w:bottom w:val="none" w:sz="0" w:space="0" w:color="auto"/>
        <w:right w:val="none" w:sz="0" w:space="0" w:color="auto"/>
      </w:divBdr>
    </w:div>
    <w:div w:id="577254410">
      <w:bodyDiv w:val="1"/>
      <w:marLeft w:val="0"/>
      <w:marRight w:val="0"/>
      <w:marTop w:val="0"/>
      <w:marBottom w:val="0"/>
      <w:divBdr>
        <w:top w:val="none" w:sz="0" w:space="0" w:color="auto"/>
        <w:left w:val="none" w:sz="0" w:space="0" w:color="auto"/>
        <w:bottom w:val="none" w:sz="0" w:space="0" w:color="auto"/>
        <w:right w:val="none" w:sz="0" w:space="0" w:color="auto"/>
      </w:divBdr>
    </w:div>
    <w:div w:id="659390225">
      <w:bodyDiv w:val="1"/>
      <w:marLeft w:val="0"/>
      <w:marRight w:val="0"/>
      <w:marTop w:val="0"/>
      <w:marBottom w:val="0"/>
      <w:divBdr>
        <w:top w:val="none" w:sz="0" w:space="0" w:color="auto"/>
        <w:left w:val="none" w:sz="0" w:space="0" w:color="auto"/>
        <w:bottom w:val="none" w:sz="0" w:space="0" w:color="auto"/>
        <w:right w:val="none" w:sz="0" w:space="0" w:color="auto"/>
      </w:divBdr>
    </w:div>
    <w:div w:id="756439529">
      <w:bodyDiv w:val="1"/>
      <w:marLeft w:val="0"/>
      <w:marRight w:val="0"/>
      <w:marTop w:val="0"/>
      <w:marBottom w:val="0"/>
      <w:divBdr>
        <w:top w:val="none" w:sz="0" w:space="0" w:color="auto"/>
        <w:left w:val="none" w:sz="0" w:space="0" w:color="auto"/>
        <w:bottom w:val="none" w:sz="0" w:space="0" w:color="auto"/>
        <w:right w:val="none" w:sz="0" w:space="0" w:color="auto"/>
      </w:divBdr>
    </w:div>
    <w:div w:id="773136073">
      <w:bodyDiv w:val="1"/>
      <w:marLeft w:val="0"/>
      <w:marRight w:val="0"/>
      <w:marTop w:val="0"/>
      <w:marBottom w:val="0"/>
      <w:divBdr>
        <w:top w:val="none" w:sz="0" w:space="0" w:color="auto"/>
        <w:left w:val="none" w:sz="0" w:space="0" w:color="auto"/>
        <w:bottom w:val="none" w:sz="0" w:space="0" w:color="auto"/>
        <w:right w:val="none" w:sz="0" w:space="0" w:color="auto"/>
      </w:divBdr>
    </w:div>
    <w:div w:id="773784803">
      <w:bodyDiv w:val="1"/>
      <w:marLeft w:val="0"/>
      <w:marRight w:val="0"/>
      <w:marTop w:val="0"/>
      <w:marBottom w:val="0"/>
      <w:divBdr>
        <w:top w:val="none" w:sz="0" w:space="0" w:color="auto"/>
        <w:left w:val="none" w:sz="0" w:space="0" w:color="auto"/>
        <w:bottom w:val="none" w:sz="0" w:space="0" w:color="auto"/>
        <w:right w:val="none" w:sz="0" w:space="0" w:color="auto"/>
      </w:divBdr>
    </w:div>
    <w:div w:id="774400624">
      <w:bodyDiv w:val="1"/>
      <w:marLeft w:val="0"/>
      <w:marRight w:val="0"/>
      <w:marTop w:val="0"/>
      <w:marBottom w:val="0"/>
      <w:divBdr>
        <w:top w:val="none" w:sz="0" w:space="0" w:color="auto"/>
        <w:left w:val="none" w:sz="0" w:space="0" w:color="auto"/>
        <w:bottom w:val="none" w:sz="0" w:space="0" w:color="auto"/>
        <w:right w:val="none" w:sz="0" w:space="0" w:color="auto"/>
      </w:divBdr>
    </w:div>
    <w:div w:id="820200425">
      <w:bodyDiv w:val="1"/>
      <w:marLeft w:val="0"/>
      <w:marRight w:val="0"/>
      <w:marTop w:val="0"/>
      <w:marBottom w:val="0"/>
      <w:divBdr>
        <w:top w:val="none" w:sz="0" w:space="0" w:color="auto"/>
        <w:left w:val="none" w:sz="0" w:space="0" w:color="auto"/>
        <w:bottom w:val="none" w:sz="0" w:space="0" w:color="auto"/>
        <w:right w:val="none" w:sz="0" w:space="0" w:color="auto"/>
      </w:divBdr>
    </w:div>
    <w:div w:id="827792584">
      <w:bodyDiv w:val="1"/>
      <w:marLeft w:val="0"/>
      <w:marRight w:val="0"/>
      <w:marTop w:val="0"/>
      <w:marBottom w:val="0"/>
      <w:divBdr>
        <w:top w:val="none" w:sz="0" w:space="0" w:color="auto"/>
        <w:left w:val="none" w:sz="0" w:space="0" w:color="auto"/>
        <w:bottom w:val="none" w:sz="0" w:space="0" w:color="auto"/>
        <w:right w:val="none" w:sz="0" w:space="0" w:color="auto"/>
      </w:divBdr>
    </w:div>
    <w:div w:id="828210837">
      <w:bodyDiv w:val="1"/>
      <w:marLeft w:val="0"/>
      <w:marRight w:val="0"/>
      <w:marTop w:val="0"/>
      <w:marBottom w:val="0"/>
      <w:divBdr>
        <w:top w:val="none" w:sz="0" w:space="0" w:color="auto"/>
        <w:left w:val="none" w:sz="0" w:space="0" w:color="auto"/>
        <w:bottom w:val="none" w:sz="0" w:space="0" w:color="auto"/>
        <w:right w:val="none" w:sz="0" w:space="0" w:color="auto"/>
      </w:divBdr>
    </w:div>
    <w:div w:id="840779258">
      <w:bodyDiv w:val="1"/>
      <w:marLeft w:val="0"/>
      <w:marRight w:val="0"/>
      <w:marTop w:val="0"/>
      <w:marBottom w:val="0"/>
      <w:divBdr>
        <w:top w:val="none" w:sz="0" w:space="0" w:color="auto"/>
        <w:left w:val="none" w:sz="0" w:space="0" w:color="auto"/>
        <w:bottom w:val="none" w:sz="0" w:space="0" w:color="auto"/>
        <w:right w:val="none" w:sz="0" w:space="0" w:color="auto"/>
      </w:divBdr>
    </w:div>
    <w:div w:id="848061767">
      <w:bodyDiv w:val="1"/>
      <w:marLeft w:val="0"/>
      <w:marRight w:val="0"/>
      <w:marTop w:val="0"/>
      <w:marBottom w:val="0"/>
      <w:divBdr>
        <w:top w:val="none" w:sz="0" w:space="0" w:color="auto"/>
        <w:left w:val="none" w:sz="0" w:space="0" w:color="auto"/>
        <w:bottom w:val="none" w:sz="0" w:space="0" w:color="auto"/>
        <w:right w:val="none" w:sz="0" w:space="0" w:color="auto"/>
      </w:divBdr>
    </w:div>
    <w:div w:id="852954926">
      <w:bodyDiv w:val="1"/>
      <w:marLeft w:val="0"/>
      <w:marRight w:val="0"/>
      <w:marTop w:val="0"/>
      <w:marBottom w:val="0"/>
      <w:divBdr>
        <w:top w:val="none" w:sz="0" w:space="0" w:color="auto"/>
        <w:left w:val="none" w:sz="0" w:space="0" w:color="auto"/>
        <w:bottom w:val="none" w:sz="0" w:space="0" w:color="auto"/>
        <w:right w:val="none" w:sz="0" w:space="0" w:color="auto"/>
      </w:divBdr>
    </w:div>
    <w:div w:id="912473152">
      <w:bodyDiv w:val="1"/>
      <w:marLeft w:val="0"/>
      <w:marRight w:val="0"/>
      <w:marTop w:val="0"/>
      <w:marBottom w:val="0"/>
      <w:divBdr>
        <w:top w:val="none" w:sz="0" w:space="0" w:color="auto"/>
        <w:left w:val="none" w:sz="0" w:space="0" w:color="auto"/>
        <w:bottom w:val="none" w:sz="0" w:space="0" w:color="auto"/>
        <w:right w:val="none" w:sz="0" w:space="0" w:color="auto"/>
      </w:divBdr>
    </w:div>
    <w:div w:id="935207083">
      <w:bodyDiv w:val="1"/>
      <w:marLeft w:val="0"/>
      <w:marRight w:val="0"/>
      <w:marTop w:val="0"/>
      <w:marBottom w:val="0"/>
      <w:divBdr>
        <w:top w:val="none" w:sz="0" w:space="0" w:color="auto"/>
        <w:left w:val="none" w:sz="0" w:space="0" w:color="auto"/>
        <w:bottom w:val="none" w:sz="0" w:space="0" w:color="auto"/>
        <w:right w:val="none" w:sz="0" w:space="0" w:color="auto"/>
      </w:divBdr>
    </w:div>
    <w:div w:id="955141579">
      <w:bodyDiv w:val="1"/>
      <w:marLeft w:val="0"/>
      <w:marRight w:val="0"/>
      <w:marTop w:val="0"/>
      <w:marBottom w:val="0"/>
      <w:divBdr>
        <w:top w:val="none" w:sz="0" w:space="0" w:color="auto"/>
        <w:left w:val="none" w:sz="0" w:space="0" w:color="auto"/>
        <w:bottom w:val="none" w:sz="0" w:space="0" w:color="auto"/>
        <w:right w:val="none" w:sz="0" w:space="0" w:color="auto"/>
      </w:divBdr>
    </w:div>
    <w:div w:id="1015107272">
      <w:bodyDiv w:val="1"/>
      <w:marLeft w:val="0"/>
      <w:marRight w:val="0"/>
      <w:marTop w:val="0"/>
      <w:marBottom w:val="0"/>
      <w:divBdr>
        <w:top w:val="none" w:sz="0" w:space="0" w:color="auto"/>
        <w:left w:val="none" w:sz="0" w:space="0" w:color="auto"/>
        <w:bottom w:val="none" w:sz="0" w:space="0" w:color="auto"/>
        <w:right w:val="none" w:sz="0" w:space="0" w:color="auto"/>
      </w:divBdr>
    </w:div>
    <w:div w:id="1032418393">
      <w:bodyDiv w:val="1"/>
      <w:marLeft w:val="0"/>
      <w:marRight w:val="0"/>
      <w:marTop w:val="0"/>
      <w:marBottom w:val="0"/>
      <w:divBdr>
        <w:top w:val="none" w:sz="0" w:space="0" w:color="auto"/>
        <w:left w:val="none" w:sz="0" w:space="0" w:color="auto"/>
        <w:bottom w:val="none" w:sz="0" w:space="0" w:color="auto"/>
        <w:right w:val="none" w:sz="0" w:space="0" w:color="auto"/>
      </w:divBdr>
    </w:div>
    <w:div w:id="1036348263">
      <w:bodyDiv w:val="1"/>
      <w:marLeft w:val="0"/>
      <w:marRight w:val="0"/>
      <w:marTop w:val="0"/>
      <w:marBottom w:val="0"/>
      <w:divBdr>
        <w:top w:val="none" w:sz="0" w:space="0" w:color="auto"/>
        <w:left w:val="none" w:sz="0" w:space="0" w:color="auto"/>
        <w:bottom w:val="none" w:sz="0" w:space="0" w:color="auto"/>
        <w:right w:val="none" w:sz="0" w:space="0" w:color="auto"/>
      </w:divBdr>
    </w:div>
    <w:div w:id="1044716367">
      <w:bodyDiv w:val="1"/>
      <w:marLeft w:val="0"/>
      <w:marRight w:val="0"/>
      <w:marTop w:val="0"/>
      <w:marBottom w:val="0"/>
      <w:divBdr>
        <w:top w:val="none" w:sz="0" w:space="0" w:color="auto"/>
        <w:left w:val="none" w:sz="0" w:space="0" w:color="auto"/>
        <w:bottom w:val="none" w:sz="0" w:space="0" w:color="auto"/>
        <w:right w:val="none" w:sz="0" w:space="0" w:color="auto"/>
      </w:divBdr>
    </w:div>
    <w:div w:id="1063603502">
      <w:bodyDiv w:val="1"/>
      <w:marLeft w:val="0"/>
      <w:marRight w:val="0"/>
      <w:marTop w:val="0"/>
      <w:marBottom w:val="0"/>
      <w:divBdr>
        <w:top w:val="none" w:sz="0" w:space="0" w:color="auto"/>
        <w:left w:val="none" w:sz="0" w:space="0" w:color="auto"/>
        <w:bottom w:val="none" w:sz="0" w:space="0" w:color="auto"/>
        <w:right w:val="none" w:sz="0" w:space="0" w:color="auto"/>
      </w:divBdr>
    </w:div>
    <w:div w:id="1100368914">
      <w:bodyDiv w:val="1"/>
      <w:marLeft w:val="0"/>
      <w:marRight w:val="0"/>
      <w:marTop w:val="0"/>
      <w:marBottom w:val="0"/>
      <w:divBdr>
        <w:top w:val="none" w:sz="0" w:space="0" w:color="auto"/>
        <w:left w:val="none" w:sz="0" w:space="0" w:color="auto"/>
        <w:bottom w:val="none" w:sz="0" w:space="0" w:color="auto"/>
        <w:right w:val="none" w:sz="0" w:space="0" w:color="auto"/>
      </w:divBdr>
    </w:div>
    <w:div w:id="1115948830">
      <w:bodyDiv w:val="1"/>
      <w:marLeft w:val="0"/>
      <w:marRight w:val="0"/>
      <w:marTop w:val="0"/>
      <w:marBottom w:val="0"/>
      <w:divBdr>
        <w:top w:val="none" w:sz="0" w:space="0" w:color="auto"/>
        <w:left w:val="none" w:sz="0" w:space="0" w:color="auto"/>
        <w:bottom w:val="none" w:sz="0" w:space="0" w:color="auto"/>
        <w:right w:val="none" w:sz="0" w:space="0" w:color="auto"/>
      </w:divBdr>
    </w:div>
    <w:div w:id="1127511023">
      <w:bodyDiv w:val="1"/>
      <w:marLeft w:val="0"/>
      <w:marRight w:val="0"/>
      <w:marTop w:val="0"/>
      <w:marBottom w:val="0"/>
      <w:divBdr>
        <w:top w:val="none" w:sz="0" w:space="0" w:color="auto"/>
        <w:left w:val="none" w:sz="0" w:space="0" w:color="auto"/>
        <w:bottom w:val="none" w:sz="0" w:space="0" w:color="auto"/>
        <w:right w:val="none" w:sz="0" w:space="0" w:color="auto"/>
      </w:divBdr>
    </w:div>
    <w:div w:id="1167327320">
      <w:bodyDiv w:val="1"/>
      <w:marLeft w:val="0"/>
      <w:marRight w:val="0"/>
      <w:marTop w:val="0"/>
      <w:marBottom w:val="0"/>
      <w:divBdr>
        <w:top w:val="none" w:sz="0" w:space="0" w:color="auto"/>
        <w:left w:val="none" w:sz="0" w:space="0" w:color="auto"/>
        <w:bottom w:val="none" w:sz="0" w:space="0" w:color="auto"/>
        <w:right w:val="none" w:sz="0" w:space="0" w:color="auto"/>
      </w:divBdr>
    </w:div>
    <w:div w:id="1185904447">
      <w:bodyDiv w:val="1"/>
      <w:marLeft w:val="0"/>
      <w:marRight w:val="0"/>
      <w:marTop w:val="0"/>
      <w:marBottom w:val="0"/>
      <w:divBdr>
        <w:top w:val="none" w:sz="0" w:space="0" w:color="auto"/>
        <w:left w:val="none" w:sz="0" w:space="0" w:color="auto"/>
        <w:bottom w:val="none" w:sz="0" w:space="0" w:color="auto"/>
        <w:right w:val="none" w:sz="0" w:space="0" w:color="auto"/>
      </w:divBdr>
    </w:div>
    <w:div w:id="1187213289">
      <w:bodyDiv w:val="1"/>
      <w:marLeft w:val="0"/>
      <w:marRight w:val="0"/>
      <w:marTop w:val="0"/>
      <w:marBottom w:val="0"/>
      <w:divBdr>
        <w:top w:val="none" w:sz="0" w:space="0" w:color="auto"/>
        <w:left w:val="none" w:sz="0" w:space="0" w:color="auto"/>
        <w:bottom w:val="none" w:sz="0" w:space="0" w:color="auto"/>
        <w:right w:val="none" w:sz="0" w:space="0" w:color="auto"/>
      </w:divBdr>
    </w:div>
    <w:div w:id="1192493611">
      <w:bodyDiv w:val="1"/>
      <w:marLeft w:val="0"/>
      <w:marRight w:val="0"/>
      <w:marTop w:val="0"/>
      <w:marBottom w:val="0"/>
      <w:divBdr>
        <w:top w:val="none" w:sz="0" w:space="0" w:color="auto"/>
        <w:left w:val="none" w:sz="0" w:space="0" w:color="auto"/>
        <w:bottom w:val="none" w:sz="0" w:space="0" w:color="auto"/>
        <w:right w:val="none" w:sz="0" w:space="0" w:color="auto"/>
      </w:divBdr>
    </w:div>
    <w:div w:id="1232423784">
      <w:bodyDiv w:val="1"/>
      <w:marLeft w:val="0"/>
      <w:marRight w:val="0"/>
      <w:marTop w:val="0"/>
      <w:marBottom w:val="0"/>
      <w:divBdr>
        <w:top w:val="none" w:sz="0" w:space="0" w:color="auto"/>
        <w:left w:val="none" w:sz="0" w:space="0" w:color="auto"/>
        <w:bottom w:val="none" w:sz="0" w:space="0" w:color="auto"/>
        <w:right w:val="none" w:sz="0" w:space="0" w:color="auto"/>
      </w:divBdr>
    </w:div>
    <w:div w:id="1255895500">
      <w:bodyDiv w:val="1"/>
      <w:marLeft w:val="0"/>
      <w:marRight w:val="0"/>
      <w:marTop w:val="0"/>
      <w:marBottom w:val="0"/>
      <w:divBdr>
        <w:top w:val="none" w:sz="0" w:space="0" w:color="auto"/>
        <w:left w:val="none" w:sz="0" w:space="0" w:color="auto"/>
        <w:bottom w:val="none" w:sz="0" w:space="0" w:color="auto"/>
        <w:right w:val="none" w:sz="0" w:space="0" w:color="auto"/>
      </w:divBdr>
    </w:div>
    <w:div w:id="1259294008">
      <w:bodyDiv w:val="1"/>
      <w:marLeft w:val="0"/>
      <w:marRight w:val="0"/>
      <w:marTop w:val="0"/>
      <w:marBottom w:val="0"/>
      <w:divBdr>
        <w:top w:val="none" w:sz="0" w:space="0" w:color="auto"/>
        <w:left w:val="none" w:sz="0" w:space="0" w:color="auto"/>
        <w:bottom w:val="none" w:sz="0" w:space="0" w:color="auto"/>
        <w:right w:val="none" w:sz="0" w:space="0" w:color="auto"/>
      </w:divBdr>
    </w:div>
    <w:div w:id="1266384505">
      <w:bodyDiv w:val="1"/>
      <w:marLeft w:val="0"/>
      <w:marRight w:val="0"/>
      <w:marTop w:val="0"/>
      <w:marBottom w:val="0"/>
      <w:divBdr>
        <w:top w:val="none" w:sz="0" w:space="0" w:color="auto"/>
        <w:left w:val="none" w:sz="0" w:space="0" w:color="auto"/>
        <w:bottom w:val="none" w:sz="0" w:space="0" w:color="auto"/>
        <w:right w:val="none" w:sz="0" w:space="0" w:color="auto"/>
      </w:divBdr>
    </w:div>
    <w:div w:id="1268582089">
      <w:bodyDiv w:val="1"/>
      <w:marLeft w:val="0"/>
      <w:marRight w:val="0"/>
      <w:marTop w:val="0"/>
      <w:marBottom w:val="0"/>
      <w:divBdr>
        <w:top w:val="none" w:sz="0" w:space="0" w:color="auto"/>
        <w:left w:val="none" w:sz="0" w:space="0" w:color="auto"/>
        <w:bottom w:val="none" w:sz="0" w:space="0" w:color="auto"/>
        <w:right w:val="none" w:sz="0" w:space="0" w:color="auto"/>
      </w:divBdr>
    </w:div>
    <w:div w:id="1355886643">
      <w:bodyDiv w:val="1"/>
      <w:marLeft w:val="0"/>
      <w:marRight w:val="0"/>
      <w:marTop w:val="0"/>
      <w:marBottom w:val="0"/>
      <w:divBdr>
        <w:top w:val="none" w:sz="0" w:space="0" w:color="auto"/>
        <w:left w:val="none" w:sz="0" w:space="0" w:color="auto"/>
        <w:bottom w:val="none" w:sz="0" w:space="0" w:color="auto"/>
        <w:right w:val="none" w:sz="0" w:space="0" w:color="auto"/>
      </w:divBdr>
    </w:div>
    <w:div w:id="1360740419">
      <w:bodyDiv w:val="1"/>
      <w:marLeft w:val="0"/>
      <w:marRight w:val="0"/>
      <w:marTop w:val="0"/>
      <w:marBottom w:val="0"/>
      <w:divBdr>
        <w:top w:val="none" w:sz="0" w:space="0" w:color="auto"/>
        <w:left w:val="none" w:sz="0" w:space="0" w:color="auto"/>
        <w:bottom w:val="none" w:sz="0" w:space="0" w:color="auto"/>
        <w:right w:val="none" w:sz="0" w:space="0" w:color="auto"/>
      </w:divBdr>
    </w:div>
    <w:div w:id="1412123254">
      <w:bodyDiv w:val="1"/>
      <w:marLeft w:val="0"/>
      <w:marRight w:val="0"/>
      <w:marTop w:val="0"/>
      <w:marBottom w:val="0"/>
      <w:divBdr>
        <w:top w:val="none" w:sz="0" w:space="0" w:color="auto"/>
        <w:left w:val="none" w:sz="0" w:space="0" w:color="auto"/>
        <w:bottom w:val="none" w:sz="0" w:space="0" w:color="auto"/>
        <w:right w:val="none" w:sz="0" w:space="0" w:color="auto"/>
      </w:divBdr>
    </w:div>
    <w:div w:id="1423919091">
      <w:bodyDiv w:val="1"/>
      <w:marLeft w:val="0"/>
      <w:marRight w:val="0"/>
      <w:marTop w:val="0"/>
      <w:marBottom w:val="0"/>
      <w:divBdr>
        <w:top w:val="none" w:sz="0" w:space="0" w:color="auto"/>
        <w:left w:val="none" w:sz="0" w:space="0" w:color="auto"/>
        <w:bottom w:val="none" w:sz="0" w:space="0" w:color="auto"/>
        <w:right w:val="none" w:sz="0" w:space="0" w:color="auto"/>
      </w:divBdr>
    </w:div>
    <w:div w:id="1479611596">
      <w:bodyDiv w:val="1"/>
      <w:marLeft w:val="0"/>
      <w:marRight w:val="0"/>
      <w:marTop w:val="0"/>
      <w:marBottom w:val="0"/>
      <w:divBdr>
        <w:top w:val="none" w:sz="0" w:space="0" w:color="auto"/>
        <w:left w:val="none" w:sz="0" w:space="0" w:color="auto"/>
        <w:bottom w:val="none" w:sz="0" w:space="0" w:color="auto"/>
        <w:right w:val="none" w:sz="0" w:space="0" w:color="auto"/>
      </w:divBdr>
    </w:div>
    <w:div w:id="1482384324">
      <w:bodyDiv w:val="1"/>
      <w:marLeft w:val="0"/>
      <w:marRight w:val="0"/>
      <w:marTop w:val="0"/>
      <w:marBottom w:val="0"/>
      <w:divBdr>
        <w:top w:val="none" w:sz="0" w:space="0" w:color="auto"/>
        <w:left w:val="none" w:sz="0" w:space="0" w:color="auto"/>
        <w:bottom w:val="none" w:sz="0" w:space="0" w:color="auto"/>
        <w:right w:val="none" w:sz="0" w:space="0" w:color="auto"/>
      </w:divBdr>
    </w:div>
    <w:div w:id="1484004365">
      <w:bodyDiv w:val="1"/>
      <w:marLeft w:val="0"/>
      <w:marRight w:val="0"/>
      <w:marTop w:val="0"/>
      <w:marBottom w:val="0"/>
      <w:divBdr>
        <w:top w:val="none" w:sz="0" w:space="0" w:color="auto"/>
        <w:left w:val="none" w:sz="0" w:space="0" w:color="auto"/>
        <w:bottom w:val="none" w:sz="0" w:space="0" w:color="auto"/>
        <w:right w:val="none" w:sz="0" w:space="0" w:color="auto"/>
      </w:divBdr>
    </w:div>
    <w:div w:id="1512255369">
      <w:bodyDiv w:val="1"/>
      <w:marLeft w:val="0"/>
      <w:marRight w:val="0"/>
      <w:marTop w:val="0"/>
      <w:marBottom w:val="0"/>
      <w:divBdr>
        <w:top w:val="none" w:sz="0" w:space="0" w:color="auto"/>
        <w:left w:val="none" w:sz="0" w:space="0" w:color="auto"/>
        <w:bottom w:val="none" w:sz="0" w:space="0" w:color="auto"/>
        <w:right w:val="none" w:sz="0" w:space="0" w:color="auto"/>
      </w:divBdr>
    </w:div>
    <w:div w:id="1557737705">
      <w:bodyDiv w:val="1"/>
      <w:marLeft w:val="0"/>
      <w:marRight w:val="0"/>
      <w:marTop w:val="0"/>
      <w:marBottom w:val="0"/>
      <w:divBdr>
        <w:top w:val="none" w:sz="0" w:space="0" w:color="auto"/>
        <w:left w:val="none" w:sz="0" w:space="0" w:color="auto"/>
        <w:bottom w:val="none" w:sz="0" w:space="0" w:color="auto"/>
        <w:right w:val="none" w:sz="0" w:space="0" w:color="auto"/>
      </w:divBdr>
    </w:div>
    <w:div w:id="1566377829">
      <w:bodyDiv w:val="1"/>
      <w:marLeft w:val="0"/>
      <w:marRight w:val="0"/>
      <w:marTop w:val="0"/>
      <w:marBottom w:val="0"/>
      <w:divBdr>
        <w:top w:val="none" w:sz="0" w:space="0" w:color="auto"/>
        <w:left w:val="none" w:sz="0" w:space="0" w:color="auto"/>
        <w:bottom w:val="none" w:sz="0" w:space="0" w:color="auto"/>
        <w:right w:val="none" w:sz="0" w:space="0" w:color="auto"/>
      </w:divBdr>
    </w:div>
    <w:div w:id="1566799521">
      <w:bodyDiv w:val="1"/>
      <w:marLeft w:val="0"/>
      <w:marRight w:val="0"/>
      <w:marTop w:val="0"/>
      <w:marBottom w:val="0"/>
      <w:divBdr>
        <w:top w:val="none" w:sz="0" w:space="0" w:color="auto"/>
        <w:left w:val="none" w:sz="0" w:space="0" w:color="auto"/>
        <w:bottom w:val="none" w:sz="0" w:space="0" w:color="auto"/>
        <w:right w:val="none" w:sz="0" w:space="0" w:color="auto"/>
      </w:divBdr>
    </w:div>
    <w:div w:id="1600991486">
      <w:bodyDiv w:val="1"/>
      <w:marLeft w:val="0"/>
      <w:marRight w:val="0"/>
      <w:marTop w:val="0"/>
      <w:marBottom w:val="0"/>
      <w:divBdr>
        <w:top w:val="none" w:sz="0" w:space="0" w:color="auto"/>
        <w:left w:val="none" w:sz="0" w:space="0" w:color="auto"/>
        <w:bottom w:val="none" w:sz="0" w:space="0" w:color="auto"/>
        <w:right w:val="none" w:sz="0" w:space="0" w:color="auto"/>
      </w:divBdr>
    </w:div>
    <w:div w:id="1621692300">
      <w:bodyDiv w:val="1"/>
      <w:marLeft w:val="0"/>
      <w:marRight w:val="0"/>
      <w:marTop w:val="0"/>
      <w:marBottom w:val="0"/>
      <w:divBdr>
        <w:top w:val="none" w:sz="0" w:space="0" w:color="auto"/>
        <w:left w:val="none" w:sz="0" w:space="0" w:color="auto"/>
        <w:bottom w:val="none" w:sz="0" w:space="0" w:color="auto"/>
        <w:right w:val="none" w:sz="0" w:space="0" w:color="auto"/>
      </w:divBdr>
    </w:div>
    <w:div w:id="1635910557">
      <w:bodyDiv w:val="1"/>
      <w:marLeft w:val="0"/>
      <w:marRight w:val="0"/>
      <w:marTop w:val="0"/>
      <w:marBottom w:val="0"/>
      <w:divBdr>
        <w:top w:val="none" w:sz="0" w:space="0" w:color="auto"/>
        <w:left w:val="none" w:sz="0" w:space="0" w:color="auto"/>
        <w:bottom w:val="none" w:sz="0" w:space="0" w:color="auto"/>
        <w:right w:val="none" w:sz="0" w:space="0" w:color="auto"/>
      </w:divBdr>
    </w:div>
    <w:div w:id="1750417677">
      <w:bodyDiv w:val="1"/>
      <w:marLeft w:val="0"/>
      <w:marRight w:val="0"/>
      <w:marTop w:val="0"/>
      <w:marBottom w:val="0"/>
      <w:divBdr>
        <w:top w:val="none" w:sz="0" w:space="0" w:color="auto"/>
        <w:left w:val="none" w:sz="0" w:space="0" w:color="auto"/>
        <w:bottom w:val="none" w:sz="0" w:space="0" w:color="auto"/>
        <w:right w:val="none" w:sz="0" w:space="0" w:color="auto"/>
      </w:divBdr>
    </w:div>
    <w:div w:id="1751393273">
      <w:bodyDiv w:val="1"/>
      <w:marLeft w:val="0"/>
      <w:marRight w:val="0"/>
      <w:marTop w:val="0"/>
      <w:marBottom w:val="0"/>
      <w:divBdr>
        <w:top w:val="none" w:sz="0" w:space="0" w:color="auto"/>
        <w:left w:val="none" w:sz="0" w:space="0" w:color="auto"/>
        <w:bottom w:val="none" w:sz="0" w:space="0" w:color="auto"/>
        <w:right w:val="none" w:sz="0" w:space="0" w:color="auto"/>
      </w:divBdr>
    </w:div>
    <w:div w:id="1776754855">
      <w:bodyDiv w:val="1"/>
      <w:marLeft w:val="0"/>
      <w:marRight w:val="0"/>
      <w:marTop w:val="0"/>
      <w:marBottom w:val="0"/>
      <w:divBdr>
        <w:top w:val="none" w:sz="0" w:space="0" w:color="auto"/>
        <w:left w:val="none" w:sz="0" w:space="0" w:color="auto"/>
        <w:bottom w:val="none" w:sz="0" w:space="0" w:color="auto"/>
        <w:right w:val="none" w:sz="0" w:space="0" w:color="auto"/>
      </w:divBdr>
    </w:div>
    <w:div w:id="1795051005">
      <w:bodyDiv w:val="1"/>
      <w:marLeft w:val="0"/>
      <w:marRight w:val="0"/>
      <w:marTop w:val="0"/>
      <w:marBottom w:val="0"/>
      <w:divBdr>
        <w:top w:val="none" w:sz="0" w:space="0" w:color="auto"/>
        <w:left w:val="none" w:sz="0" w:space="0" w:color="auto"/>
        <w:bottom w:val="none" w:sz="0" w:space="0" w:color="auto"/>
        <w:right w:val="none" w:sz="0" w:space="0" w:color="auto"/>
      </w:divBdr>
    </w:div>
    <w:div w:id="1816873922">
      <w:bodyDiv w:val="1"/>
      <w:marLeft w:val="0"/>
      <w:marRight w:val="0"/>
      <w:marTop w:val="0"/>
      <w:marBottom w:val="0"/>
      <w:divBdr>
        <w:top w:val="none" w:sz="0" w:space="0" w:color="auto"/>
        <w:left w:val="none" w:sz="0" w:space="0" w:color="auto"/>
        <w:bottom w:val="none" w:sz="0" w:space="0" w:color="auto"/>
        <w:right w:val="none" w:sz="0" w:space="0" w:color="auto"/>
      </w:divBdr>
    </w:div>
    <w:div w:id="1845320114">
      <w:bodyDiv w:val="1"/>
      <w:marLeft w:val="0"/>
      <w:marRight w:val="0"/>
      <w:marTop w:val="0"/>
      <w:marBottom w:val="0"/>
      <w:divBdr>
        <w:top w:val="none" w:sz="0" w:space="0" w:color="auto"/>
        <w:left w:val="none" w:sz="0" w:space="0" w:color="auto"/>
        <w:bottom w:val="none" w:sz="0" w:space="0" w:color="auto"/>
        <w:right w:val="none" w:sz="0" w:space="0" w:color="auto"/>
      </w:divBdr>
    </w:div>
    <w:div w:id="1878228429">
      <w:bodyDiv w:val="1"/>
      <w:marLeft w:val="0"/>
      <w:marRight w:val="0"/>
      <w:marTop w:val="0"/>
      <w:marBottom w:val="0"/>
      <w:divBdr>
        <w:top w:val="none" w:sz="0" w:space="0" w:color="auto"/>
        <w:left w:val="none" w:sz="0" w:space="0" w:color="auto"/>
        <w:bottom w:val="none" w:sz="0" w:space="0" w:color="auto"/>
        <w:right w:val="none" w:sz="0" w:space="0" w:color="auto"/>
      </w:divBdr>
    </w:div>
    <w:div w:id="1968899612">
      <w:bodyDiv w:val="1"/>
      <w:marLeft w:val="0"/>
      <w:marRight w:val="0"/>
      <w:marTop w:val="0"/>
      <w:marBottom w:val="0"/>
      <w:divBdr>
        <w:top w:val="none" w:sz="0" w:space="0" w:color="auto"/>
        <w:left w:val="none" w:sz="0" w:space="0" w:color="auto"/>
        <w:bottom w:val="none" w:sz="0" w:space="0" w:color="auto"/>
        <w:right w:val="none" w:sz="0" w:space="0" w:color="auto"/>
      </w:divBdr>
    </w:div>
    <w:div w:id="1978603543">
      <w:bodyDiv w:val="1"/>
      <w:marLeft w:val="0"/>
      <w:marRight w:val="0"/>
      <w:marTop w:val="0"/>
      <w:marBottom w:val="0"/>
      <w:divBdr>
        <w:top w:val="none" w:sz="0" w:space="0" w:color="auto"/>
        <w:left w:val="none" w:sz="0" w:space="0" w:color="auto"/>
        <w:bottom w:val="none" w:sz="0" w:space="0" w:color="auto"/>
        <w:right w:val="none" w:sz="0" w:space="0" w:color="auto"/>
      </w:divBdr>
    </w:div>
    <w:div w:id="1983076481">
      <w:bodyDiv w:val="1"/>
      <w:marLeft w:val="0"/>
      <w:marRight w:val="0"/>
      <w:marTop w:val="0"/>
      <w:marBottom w:val="0"/>
      <w:divBdr>
        <w:top w:val="none" w:sz="0" w:space="0" w:color="auto"/>
        <w:left w:val="none" w:sz="0" w:space="0" w:color="auto"/>
        <w:bottom w:val="none" w:sz="0" w:space="0" w:color="auto"/>
        <w:right w:val="none" w:sz="0" w:space="0" w:color="auto"/>
      </w:divBdr>
    </w:div>
    <w:div w:id="2073001637">
      <w:bodyDiv w:val="1"/>
      <w:marLeft w:val="0"/>
      <w:marRight w:val="0"/>
      <w:marTop w:val="0"/>
      <w:marBottom w:val="0"/>
      <w:divBdr>
        <w:top w:val="none" w:sz="0" w:space="0" w:color="auto"/>
        <w:left w:val="none" w:sz="0" w:space="0" w:color="auto"/>
        <w:bottom w:val="none" w:sz="0" w:space="0" w:color="auto"/>
        <w:right w:val="none" w:sz="0" w:space="0" w:color="auto"/>
      </w:divBdr>
    </w:div>
    <w:div w:id="2088569344">
      <w:bodyDiv w:val="1"/>
      <w:marLeft w:val="0"/>
      <w:marRight w:val="0"/>
      <w:marTop w:val="0"/>
      <w:marBottom w:val="0"/>
      <w:divBdr>
        <w:top w:val="none" w:sz="0" w:space="0" w:color="auto"/>
        <w:left w:val="none" w:sz="0" w:space="0" w:color="auto"/>
        <w:bottom w:val="none" w:sz="0" w:space="0" w:color="auto"/>
        <w:right w:val="none" w:sz="0" w:space="0" w:color="auto"/>
      </w:divBdr>
    </w:div>
    <w:div w:id="2102674236">
      <w:bodyDiv w:val="1"/>
      <w:marLeft w:val="0"/>
      <w:marRight w:val="0"/>
      <w:marTop w:val="0"/>
      <w:marBottom w:val="0"/>
      <w:divBdr>
        <w:top w:val="none" w:sz="0" w:space="0" w:color="auto"/>
        <w:left w:val="none" w:sz="0" w:space="0" w:color="auto"/>
        <w:bottom w:val="none" w:sz="0" w:space="0" w:color="auto"/>
        <w:right w:val="none" w:sz="0" w:space="0" w:color="auto"/>
      </w:divBdr>
    </w:div>
    <w:div w:id="2134597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hyperlink" Target="https://www.sciencedirect.com/science/article/pii/S2590109523000277?via%3Dihub" TargetMode="External"/><Relationship Id="rId21" Type="http://schemas.openxmlformats.org/officeDocument/2006/relationships/image" Target="media/image10.jpeg"/><Relationship Id="rId34" Type="http://schemas.openxmlformats.org/officeDocument/2006/relationships/hyperlink" Target="https://chp.musc.edu/-/sm/health-professions/research/fall-2022_mailed-version-_south-carolina-sci-outcomes-study-newsletter_9-28-22_daft_ra_.ashx" TargetMode="External"/><Relationship Id="rId42" Type="http://schemas.openxmlformats.org/officeDocument/2006/relationships/hyperlink" Target="http://www.scscirf.or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s://pubmed.ncbi.nlm.nih.gov/3625497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GRAHAM\SCIRF\Annual%20Reports\2020\www.scscirf.org" TargetMode="External"/><Relationship Id="rId24" Type="http://schemas.openxmlformats.org/officeDocument/2006/relationships/image" Target="media/image13.jpeg"/><Relationship Id="rId32" Type="http://schemas.openxmlformats.org/officeDocument/2006/relationships/hyperlink" Target="https://chp.musc.edu/-/sm/health-professions/research/difficulty-obtaining-daily-neccesities-and-difficulty-obtaining-sci-services-during-the-covid19-pand.ashx" TargetMode="External"/><Relationship Id="rId37" Type="http://schemas.openxmlformats.org/officeDocument/2006/relationships/hyperlink" Target="https://www.operantconditioning.org/research/" TargetMode="External"/><Relationship Id="rId40" Type="http://schemas.openxmlformats.org/officeDocument/2006/relationships/hyperlink" Target="https://www.archives-pmr.org/article/S0003-9993(23)00460-4/fulltext"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2.jpg"/><Relationship Id="rId28" Type="http://schemas.microsoft.com/office/2007/relationships/hdphoto" Target="media/hdphoto1.wdp"/><Relationship Id="rId36" Type="http://schemas.openxmlformats.org/officeDocument/2006/relationships/image" Target="media/image17.jpeg"/><Relationship Id="rId10" Type="http://schemas.openxmlformats.org/officeDocument/2006/relationships/hyperlink" Target="mailto:grahacat@musc.edu" TargetMode="External"/><Relationship Id="rId19" Type="http://schemas.openxmlformats.org/officeDocument/2006/relationships/image" Target="media/image8.jpg"/><Relationship Id="rId31" Type="http://schemas.openxmlformats.org/officeDocument/2006/relationships/hyperlink" Target="https://chp.musc.edu/research/help/tools"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research.musc.edu/partnerships/scirf/rfp" TargetMode="External"/><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hyperlink" Target="https://pubmed.ncbi.nlm.nih.gov/36571342/" TargetMode="External"/><Relationship Id="rId35" Type="http://schemas.openxmlformats.org/officeDocument/2006/relationships/hyperlink" Target="https://chp.musc.edu/-/sm/health-professions/research/summer-2023_final_version_south-carolina-sci-outcomes-study-newsletter_8-22-2023.ashx" TargetMode="External"/><Relationship Id="rId43"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hyperlink" Target="https://research.musc.edu/partnerships/scirf/rfp" TargetMode="External"/><Relationship Id="rId25" Type="http://schemas.openxmlformats.org/officeDocument/2006/relationships/image" Target="media/image14.jpeg"/><Relationship Id="rId33" Type="http://schemas.openxmlformats.org/officeDocument/2006/relationships/hyperlink" Target="https://chp.musc.edu/-/sm/health-professions/research/assessment-of-highrisk-opioid-use-metrics-among-individuals-with-spinal-cord-injury-randfinal26.ashx" TargetMode="External"/><Relationship Id="rId38" Type="http://schemas.openxmlformats.org/officeDocument/2006/relationships/hyperlink" Target="https://www.scspinalcord.org/wind" TargetMode="External"/><Relationship Id="rId20" Type="http://schemas.openxmlformats.org/officeDocument/2006/relationships/image" Target="media/image9.jpg"/><Relationship Id="rId41" Type="http://schemas.openxmlformats.org/officeDocument/2006/relationships/hyperlink" Target="mailto:grahacat@mu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85145F-1F7A-404D-9F72-D93512549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0</Pages>
  <Words>5725</Words>
  <Characters>32407</Characters>
  <Application>Microsoft Office Word</Application>
  <DocSecurity>0</DocSecurity>
  <Lines>852</Lines>
  <Paragraphs>401</Paragraphs>
  <ScaleCrop>false</ScaleCrop>
  <HeadingPairs>
    <vt:vector size="2" baseType="variant">
      <vt:variant>
        <vt:lpstr>Title</vt:lpstr>
      </vt:variant>
      <vt:variant>
        <vt:i4>1</vt:i4>
      </vt:variant>
    </vt:vector>
  </HeadingPairs>
  <TitlesOfParts>
    <vt:vector size="1" baseType="lpstr">
      <vt:lpstr/>
    </vt:vector>
  </TitlesOfParts>
  <Company>Medical University of South Carolina</Company>
  <LinksUpToDate>false</LinksUpToDate>
  <CharactersWithSpaces>37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Graham, Catherine</cp:lastModifiedBy>
  <cp:revision>3</cp:revision>
  <cp:lastPrinted>2023-07-21T19:18:00Z</cp:lastPrinted>
  <dcterms:created xsi:type="dcterms:W3CDTF">2023-09-29T19:08:00Z</dcterms:created>
  <dcterms:modified xsi:type="dcterms:W3CDTF">2023-09-29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341975678</vt:i4>
  </property>
  <property fmtid="{D5CDD505-2E9C-101B-9397-08002B2CF9AE}" pid="4" name="_EmailSubject">
    <vt:lpwstr>Annual Report</vt:lpwstr>
  </property>
  <property fmtid="{D5CDD505-2E9C-101B-9397-08002B2CF9AE}" pid="5" name="_AuthorEmail">
    <vt:lpwstr>baniknl@musc.edu</vt:lpwstr>
  </property>
  <property fmtid="{D5CDD505-2E9C-101B-9397-08002B2CF9AE}" pid="6" name="_AuthorEmailDisplayName">
    <vt:lpwstr>Banik, Narendra L.</vt:lpwstr>
  </property>
  <property fmtid="{D5CDD505-2E9C-101B-9397-08002B2CF9AE}" pid="7" name="_PreviousAdHocReviewCycleID">
    <vt:i4>2134100179</vt:i4>
  </property>
</Properties>
</file>